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35058" w14:textId="3440C39F" w:rsidR="009B3052" w:rsidRDefault="00F656DB" w:rsidP="00282AB4">
      <w:pPr>
        <w:pStyle w:val="Heading1"/>
        <w:jc w:val="center"/>
      </w:pPr>
      <w:r>
        <w:rPr>
          <w:noProof/>
        </w:rPr>
        <w:drawing>
          <wp:anchor distT="0" distB="0" distL="114300" distR="114300" simplePos="0" relativeHeight="251652096" behindDoc="0" locked="0" layoutInCell="1" allowOverlap="1" wp14:anchorId="43C5D104" wp14:editId="5CA2FDD5">
            <wp:simplePos x="0" y="0"/>
            <wp:positionH relativeFrom="margin">
              <wp:posOffset>3927475</wp:posOffset>
            </wp:positionH>
            <wp:positionV relativeFrom="paragraph">
              <wp:posOffset>0</wp:posOffset>
            </wp:positionV>
            <wp:extent cx="1793240" cy="963295"/>
            <wp:effectExtent l="0" t="0" r="0" b="8255"/>
            <wp:wrapSquare wrapText="bothSides"/>
            <wp:docPr id="1" name="Picture 1" descr="Mountain Medicine, Ysbyty Gwynedd 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untain Medicine, Ysbyty Gwynedd 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3240" cy="9632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3120" behindDoc="0" locked="0" layoutInCell="1" allowOverlap="1" wp14:anchorId="78D5A141" wp14:editId="479C3AB5">
            <wp:simplePos x="0" y="0"/>
            <wp:positionH relativeFrom="margin">
              <wp:align>left</wp:align>
            </wp:positionH>
            <wp:positionV relativeFrom="paragraph">
              <wp:posOffset>7869</wp:posOffset>
            </wp:positionV>
            <wp:extent cx="2217972" cy="1033669"/>
            <wp:effectExtent l="0" t="0" r="0" b="0"/>
            <wp:wrapSquare wrapText="bothSides"/>
            <wp:docPr id="2" name="Picture 2" descr="EPIC iB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 iBSC"/>
                    <pic:cNvPicPr>
                      <a:picLocks noChangeAspect="1" noChangeArrowheads="1"/>
                    </pic:cNvPicPr>
                  </pic:nvPicPr>
                  <pic:blipFill rotWithShape="1">
                    <a:blip r:embed="rId9">
                      <a:extLst>
                        <a:ext uri="{28A0092B-C50C-407E-A947-70E740481C1C}">
                          <a14:useLocalDpi xmlns:a14="http://schemas.microsoft.com/office/drawing/2010/main" val="0"/>
                        </a:ext>
                      </a:extLst>
                    </a:blip>
                    <a:srcRect l="2013" t="4217" r="4376" b="4389"/>
                    <a:stretch/>
                  </pic:blipFill>
                  <pic:spPr bwMode="auto">
                    <a:xfrm>
                      <a:off x="0" y="0"/>
                      <a:ext cx="2217972" cy="103366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E976AD" w14:textId="0E479EB1" w:rsidR="009B3052" w:rsidRDefault="009B3052" w:rsidP="009B3052"/>
    <w:p w14:paraId="0DC60DAE" w14:textId="179C9048" w:rsidR="009B3052" w:rsidRDefault="009B3052" w:rsidP="009B3052"/>
    <w:p w14:paraId="7635C389" w14:textId="079B57A3" w:rsidR="009B3052" w:rsidRDefault="009B3052" w:rsidP="009B3052"/>
    <w:p w14:paraId="6D7DABCE" w14:textId="2E3C08C7" w:rsidR="009B3052" w:rsidRDefault="009B3052" w:rsidP="009B3052"/>
    <w:p w14:paraId="502991A9" w14:textId="44E5833A" w:rsidR="009B3052" w:rsidRDefault="009B3052" w:rsidP="009B3052"/>
    <w:p w14:paraId="71214F2D" w14:textId="10F9FC57" w:rsidR="009B3052" w:rsidRDefault="009B3052" w:rsidP="009B3052"/>
    <w:p w14:paraId="3764295B" w14:textId="77777777" w:rsidR="009B3052" w:rsidRDefault="009B3052" w:rsidP="009B3052"/>
    <w:p w14:paraId="4CDDE72D" w14:textId="6DA924C8" w:rsidR="009B3052" w:rsidRDefault="009B3052" w:rsidP="009B3052"/>
    <w:p w14:paraId="0CF4F26A" w14:textId="2C047366" w:rsidR="00D43CC3" w:rsidRDefault="00D43CC3" w:rsidP="009B3052"/>
    <w:p w14:paraId="41CBCDF2" w14:textId="42A8981A" w:rsidR="00D43CC3" w:rsidRDefault="00D43CC3" w:rsidP="009B3052"/>
    <w:p w14:paraId="58DFF975" w14:textId="2371D971" w:rsidR="00D43CC3" w:rsidRDefault="00D43CC3" w:rsidP="009B3052"/>
    <w:p w14:paraId="61AF9905" w14:textId="77777777" w:rsidR="00D43CC3" w:rsidRDefault="00D43CC3" w:rsidP="009B3052"/>
    <w:p w14:paraId="112ECFEB" w14:textId="77777777" w:rsidR="009B3052" w:rsidRPr="009B3052" w:rsidRDefault="009B3052" w:rsidP="009B3052"/>
    <w:p w14:paraId="3D93B9A1" w14:textId="734E74D5" w:rsidR="00992679" w:rsidRPr="00D712A9" w:rsidRDefault="00992679" w:rsidP="00992679">
      <w:pPr>
        <w:pStyle w:val="Heading1"/>
        <w:jc w:val="center"/>
        <w:rPr>
          <w:sz w:val="56"/>
          <w:szCs w:val="56"/>
        </w:rPr>
      </w:pPr>
      <w:r w:rsidRPr="00D712A9">
        <w:rPr>
          <w:sz w:val="56"/>
          <w:szCs w:val="56"/>
        </w:rPr>
        <w:t xml:space="preserve">The </w:t>
      </w:r>
      <w:r w:rsidR="00F75D8F" w:rsidRPr="00D712A9">
        <w:rPr>
          <w:sz w:val="56"/>
          <w:szCs w:val="56"/>
        </w:rPr>
        <w:t>E</w:t>
      </w:r>
      <w:r w:rsidRPr="00D712A9">
        <w:rPr>
          <w:sz w:val="56"/>
          <w:szCs w:val="56"/>
        </w:rPr>
        <w:t xml:space="preserve">pidemiology of </w:t>
      </w:r>
      <w:r w:rsidR="00F75D8F" w:rsidRPr="00D712A9">
        <w:rPr>
          <w:sz w:val="56"/>
          <w:szCs w:val="56"/>
        </w:rPr>
        <w:t>S</w:t>
      </w:r>
      <w:r w:rsidRPr="00D712A9">
        <w:rPr>
          <w:sz w:val="56"/>
          <w:szCs w:val="56"/>
        </w:rPr>
        <w:t xml:space="preserve">crambling </w:t>
      </w:r>
      <w:r w:rsidR="00F75D8F" w:rsidRPr="00D712A9">
        <w:rPr>
          <w:sz w:val="56"/>
          <w:szCs w:val="56"/>
        </w:rPr>
        <w:t>R</w:t>
      </w:r>
      <w:r w:rsidRPr="00D712A9">
        <w:rPr>
          <w:sz w:val="56"/>
          <w:szCs w:val="56"/>
        </w:rPr>
        <w:t xml:space="preserve">elated </w:t>
      </w:r>
      <w:r w:rsidR="00F75D8F" w:rsidRPr="00D712A9">
        <w:rPr>
          <w:sz w:val="56"/>
          <w:szCs w:val="56"/>
        </w:rPr>
        <w:t>I</w:t>
      </w:r>
      <w:r w:rsidRPr="00D712A9">
        <w:rPr>
          <w:sz w:val="56"/>
          <w:szCs w:val="56"/>
        </w:rPr>
        <w:t xml:space="preserve">njuries in the </w:t>
      </w:r>
      <w:r w:rsidR="00F75D8F" w:rsidRPr="00D712A9">
        <w:rPr>
          <w:sz w:val="56"/>
          <w:szCs w:val="56"/>
        </w:rPr>
        <w:t>M</w:t>
      </w:r>
      <w:r w:rsidRPr="00D712A9">
        <w:rPr>
          <w:sz w:val="56"/>
          <w:szCs w:val="56"/>
        </w:rPr>
        <w:t>ountains of Snowdonia</w:t>
      </w:r>
    </w:p>
    <w:p w14:paraId="1546C69F" w14:textId="573E7144" w:rsidR="009B3052" w:rsidRDefault="009B3052" w:rsidP="009B3052"/>
    <w:p w14:paraId="118C1DB0" w14:textId="288E2DE8" w:rsidR="009B3052" w:rsidRDefault="009B3052" w:rsidP="009B3052"/>
    <w:p w14:paraId="7183F5FE" w14:textId="6E8113DF" w:rsidR="00D43CC3" w:rsidRDefault="00D43CC3" w:rsidP="009B3052"/>
    <w:p w14:paraId="68E442ED" w14:textId="77777777" w:rsidR="00D43CC3" w:rsidRDefault="00D43CC3" w:rsidP="009B3052"/>
    <w:p w14:paraId="2F917070" w14:textId="77FA82CF" w:rsidR="009B3052" w:rsidRDefault="009B3052" w:rsidP="009B3052"/>
    <w:p w14:paraId="60793AC1" w14:textId="25CFEC2F" w:rsidR="009B3052" w:rsidRDefault="009B3052" w:rsidP="009B3052"/>
    <w:p w14:paraId="34A49A65" w14:textId="77777777" w:rsidR="009B3052" w:rsidRDefault="009B3052" w:rsidP="009B3052"/>
    <w:p w14:paraId="217ED17D" w14:textId="77777777" w:rsidR="009B3052" w:rsidRPr="009B3052" w:rsidRDefault="009B3052" w:rsidP="009B3052"/>
    <w:p w14:paraId="1A7C42EA" w14:textId="4A488312" w:rsidR="00536571" w:rsidRDefault="00536571" w:rsidP="00992679">
      <w:pPr>
        <w:pStyle w:val="Heading2"/>
        <w:jc w:val="center"/>
      </w:pPr>
      <w:r>
        <w:t>Words:</w:t>
      </w:r>
      <w:r w:rsidR="00D43CC3">
        <w:t xml:space="preserve"> 4</w:t>
      </w:r>
      <w:r w:rsidR="00E20CC5">
        <w:t>693</w:t>
      </w:r>
    </w:p>
    <w:p w14:paraId="7D1A5622" w14:textId="31005524" w:rsidR="009B3052" w:rsidRDefault="009B3052" w:rsidP="009B3052"/>
    <w:p w14:paraId="74CF1D4B" w14:textId="29C3EDEF" w:rsidR="009B3052" w:rsidRDefault="009B3052" w:rsidP="009B3052"/>
    <w:p w14:paraId="5C8BAA1C" w14:textId="7509EE87" w:rsidR="009B3052" w:rsidRDefault="009B3052" w:rsidP="009B3052"/>
    <w:p w14:paraId="1910A2A3" w14:textId="77777777" w:rsidR="009B3052" w:rsidRPr="009B3052" w:rsidRDefault="009B3052" w:rsidP="009B3052"/>
    <w:p w14:paraId="746C726B" w14:textId="240A53D1" w:rsidR="008043EA" w:rsidRDefault="008043EA" w:rsidP="00536571">
      <w:pPr>
        <w:pStyle w:val="Heading1"/>
        <w:jc w:val="center"/>
      </w:pPr>
      <w:r>
        <w:t>Cardiff University</w:t>
      </w:r>
    </w:p>
    <w:p w14:paraId="712EEB6D" w14:textId="04315A93" w:rsidR="00536571" w:rsidRDefault="00536571" w:rsidP="00536571">
      <w:pPr>
        <w:pStyle w:val="Heading1"/>
        <w:jc w:val="center"/>
      </w:pPr>
      <w:r>
        <w:t>Emergency, Prehospital and Immediate Care iBSc</w:t>
      </w:r>
    </w:p>
    <w:p w14:paraId="2DCC84F7" w14:textId="2C5D054C" w:rsidR="00536571" w:rsidRPr="00913F96" w:rsidRDefault="0073154C" w:rsidP="00162035">
      <w:r>
        <w:br w:type="page"/>
      </w:r>
    </w:p>
    <w:p w14:paraId="43AC7A81" w14:textId="2A7BB150" w:rsidR="00536571" w:rsidRDefault="00E06BB2" w:rsidP="00FA124F">
      <w:pPr>
        <w:pStyle w:val="Heading1"/>
      </w:pPr>
      <w:r>
        <w:lastRenderedPageBreak/>
        <w:t xml:space="preserve">The </w:t>
      </w:r>
      <w:r w:rsidR="00863813">
        <w:t>E</w:t>
      </w:r>
      <w:r w:rsidR="00354775">
        <w:t xml:space="preserve">pidemiology of </w:t>
      </w:r>
      <w:r w:rsidR="00863813">
        <w:t>S</w:t>
      </w:r>
      <w:r w:rsidR="00354775">
        <w:t>crambling</w:t>
      </w:r>
      <w:r>
        <w:t xml:space="preserve"> </w:t>
      </w:r>
      <w:r w:rsidR="00863813">
        <w:t>R</w:t>
      </w:r>
      <w:r>
        <w:t>elated</w:t>
      </w:r>
      <w:r w:rsidR="00354775">
        <w:t xml:space="preserve"> </w:t>
      </w:r>
      <w:r w:rsidR="00863813">
        <w:t>I</w:t>
      </w:r>
      <w:r w:rsidR="00354775">
        <w:t xml:space="preserve">njuries in </w:t>
      </w:r>
      <w:r w:rsidR="00992679">
        <w:t xml:space="preserve">the </w:t>
      </w:r>
      <w:r w:rsidR="00863813">
        <w:t>M</w:t>
      </w:r>
      <w:r w:rsidR="00992679">
        <w:t xml:space="preserve">ountains of Snowdonia </w:t>
      </w:r>
    </w:p>
    <w:p w14:paraId="61C65D5A" w14:textId="11F83EC8" w:rsidR="00FA124F" w:rsidRDefault="00FA124F" w:rsidP="00FA124F"/>
    <w:p w14:paraId="7B8D4682" w14:textId="2C80A883" w:rsidR="00FA124F" w:rsidRDefault="00FA124F" w:rsidP="00FA124F">
      <w:pPr>
        <w:pStyle w:val="Heading2"/>
      </w:pPr>
      <w:r>
        <w:t>Abstract</w:t>
      </w:r>
    </w:p>
    <w:p w14:paraId="5ECD6D2C" w14:textId="00B80444" w:rsidR="00FA124F" w:rsidRDefault="00FA124F" w:rsidP="00FA124F">
      <w:pPr>
        <w:pStyle w:val="Heading3"/>
      </w:pPr>
      <w:r>
        <w:t>Background</w:t>
      </w:r>
    </w:p>
    <w:p w14:paraId="1C714A3E" w14:textId="03F97695" w:rsidR="00922F02" w:rsidRDefault="00922F02" w:rsidP="00922F02">
      <w:r>
        <w:t>Scrambling is</w:t>
      </w:r>
      <w:r w:rsidR="00EB7DC6">
        <w:t xml:space="preserve"> </w:t>
      </w:r>
      <w:r>
        <w:t xml:space="preserve">popular sport </w:t>
      </w:r>
      <w:r w:rsidR="000A23D6">
        <w:t>which encompasses</w:t>
      </w:r>
      <w:r>
        <w:t xml:space="preserve"> elements of hillwalking and rock</w:t>
      </w:r>
      <w:r w:rsidR="00BE6E07">
        <w:t>-</w:t>
      </w:r>
      <w:r>
        <w:t xml:space="preserve">climbing. </w:t>
      </w:r>
      <w:r w:rsidR="00BD0177">
        <w:t>T</w:t>
      </w:r>
      <w:r>
        <w:t xml:space="preserve">here is a wealth of data on hillwalking and rock-climbing injuries, </w:t>
      </w:r>
      <w:r w:rsidR="00BD0177">
        <w:t>but</w:t>
      </w:r>
      <w:r>
        <w:t xml:space="preserve"> little existing research on scrambling injuries.</w:t>
      </w:r>
      <w:r w:rsidR="00236D72">
        <w:t xml:space="preserve"> </w:t>
      </w:r>
      <w:r>
        <w:t>This study aims to identify patterns of scrambling injuries to aid preparation of the patients’ arrival to the Emergency Department (ED).</w:t>
      </w:r>
    </w:p>
    <w:p w14:paraId="41EE0BB5" w14:textId="77777777" w:rsidR="00922F02" w:rsidRDefault="00922F02" w:rsidP="00FA124F"/>
    <w:p w14:paraId="71C4C960" w14:textId="126FAB30" w:rsidR="00FA124F" w:rsidRDefault="00FA124F" w:rsidP="00FA124F">
      <w:pPr>
        <w:pStyle w:val="Heading3"/>
      </w:pPr>
      <w:r>
        <w:t>Methods</w:t>
      </w:r>
    </w:p>
    <w:p w14:paraId="61071838" w14:textId="29F925A4" w:rsidR="00FA124F" w:rsidRDefault="00DA3A80" w:rsidP="00FA124F">
      <w:r>
        <w:t>A single-centre retrospective cross-sectional study was conducted in a</w:t>
      </w:r>
      <w:r w:rsidR="000A23D6">
        <w:t xml:space="preserve"> </w:t>
      </w:r>
      <w:r>
        <w:t>North Wales</w:t>
      </w:r>
      <w:r w:rsidR="000A23D6">
        <w:t xml:space="preserve"> ED</w:t>
      </w:r>
      <w:r w:rsidR="00556A11">
        <w:t>, using the</w:t>
      </w:r>
      <w:r>
        <w:t xml:space="preserve"> Mountain Medicine </w:t>
      </w:r>
      <w:r w:rsidR="00A43076">
        <w:t>D</w:t>
      </w:r>
      <w:r>
        <w:t>atabase.</w:t>
      </w:r>
      <w:r w:rsidR="00236D72">
        <w:t xml:space="preserve"> </w:t>
      </w:r>
      <w:r w:rsidR="006F0A76">
        <w:t>I</w:t>
      </w:r>
      <w:r>
        <w:t xml:space="preserve">njuries were scored by </w:t>
      </w:r>
      <w:r w:rsidR="00556A11">
        <w:t>anatomical</w:t>
      </w:r>
      <w:r>
        <w:t xml:space="preserve"> area and severity. The primary outcome was </w:t>
      </w:r>
      <w:r w:rsidR="00090413">
        <w:t xml:space="preserve">identification of </w:t>
      </w:r>
      <w:r>
        <w:t>the injured</w:t>
      </w:r>
      <w:r w:rsidR="007E5E83">
        <w:t xml:space="preserve"> anatomical</w:t>
      </w:r>
      <w:r>
        <w:t xml:space="preserve"> area</w:t>
      </w:r>
      <w:r w:rsidR="00090413">
        <w:t>s</w:t>
      </w:r>
      <w:r>
        <w:t>. The secondary outcome</w:t>
      </w:r>
      <w:r w:rsidR="00A43076">
        <w:t>s</w:t>
      </w:r>
      <w:r>
        <w:t xml:space="preserve"> </w:t>
      </w:r>
      <w:r w:rsidR="00A43076">
        <w:t>included</w:t>
      </w:r>
      <w:r>
        <w:t xml:space="preserve"> maximum </w:t>
      </w:r>
      <w:r w:rsidR="00A43076">
        <w:t>I</w:t>
      </w:r>
      <w:r w:rsidR="000A23D6">
        <w:t xml:space="preserve">njury and </w:t>
      </w:r>
      <w:r w:rsidR="00A43076">
        <w:t>I</w:t>
      </w:r>
      <w:r w:rsidR="000A23D6">
        <w:t xml:space="preserve">llness </w:t>
      </w:r>
      <w:r w:rsidR="00A43076">
        <w:t>S</w:t>
      </w:r>
      <w:r w:rsidR="000A23D6">
        <w:t xml:space="preserve">everity </w:t>
      </w:r>
      <w:r w:rsidR="00A43076">
        <w:t>C</w:t>
      </w:r>
      <w:r w:rsidR="000A23D6">
        <w:t>lassification (IIC) score</w:t>
      </w:r>
      <w:r>
        <w:t xml:space="preserve">. </w:t>
      </w:r>
    </w:p>
    <w:p w14:paraId="1209C74D" w14:textId="77777777" w:rsidR="00281B42" w:rsidRDefault="00281B42" w:rsidP="00FA124F"/>
    <w:p w14:paraId="6C5A79F8" w14:textId="1FF7DBBE" w:rsidR="00FA124F" w:rsidRDefault="00FA124F" w:rsidP="00FA124F">
      <w:pPr>
        <w:pStyle w:val="Heading3"/>
      </w:pPr>
      <w:r>
        <w:t>Results</w:t>
      </w:r>
    </w:p>
    <w:p w14:paraId="02B5C2C5" w14:textId="15C3EA43" w:rsidR="00FA124F" w:rsidRDefault="00245B6E" w:rsidP="00FA124F">
      <w:r>
        <w:t>B</w:t>
      </w:r>
      <w:r w:rsidR="00D169BB">
        <w:t>etween 2004-2020</w:t>
      </w:r>
      <w:r>
        <w:t>, 14</w:t>
      </w:r>
      <w:r w:rsidR="000B1DC1">
        <w:t>0</w:t>
      </w:r>
      <w:r>
        <w:t xml:space="preserve"> scrambling patients were identified</w:t>
      </w:r>
      <w:r w:rsidR="00934DB8">
        <w:t xml:space="preserve">. </w:t>
      </w:r>
      <w:r w:rsidR="00740559">
        <w:t>The lower limb was the most injured region with 72.7% of patients having a lower limb injury of any severity</w:t>
      </w:r>
      <w:r w:rsidR="007E5E83">
        <w:t>.</w:t>
      </w:r>
      <w:r w:rsidR="004C0D13">
        <w:t xml:space="preserve"> The </w:t>
      </w:r>
      <w:r w:rsidR="000B1DC1">
        <w:t>median</w:t>
      </w:r>
      <w:r w:rsidR="004C0D13">
        <w:t xml:space="preserve"> maximum IIC score was </w:t>
      </w:r>
      <w:r w:rsidR="00CA767E">
        <w:t>two</w:t>
      </w:r>
      <w:r w:rsidR="004C0D13">
        <w:t>. Male sex and a fall from height were found to increase maximum IIC.</w:t>
      </w:r>
    </w:p>
    <w:p w14:paraId="0C12F96E" w14:textId="77777777" w:rsidR="004C0D13" w:rsidRDefault="004C0D13" w:rsidP="00FA124F"/>
    <w:p w14:paraId="4F2063C5" w14:textId="6D9868F8" w:rsidR="00FA124F" w:rsidRDefault="00090413" w:rsidP="005B043A">
      <w:pPr>
        <w:pStyle w:val="Heading3"/>
      </w:pPr>
      <w:r>
        <w:t>Conclusion</w:t>
      </w:r>
    </w:p>
    <w:p w14:paraId="6A1C36A5" w14:textId="06A11E4D" w:rsidR="00B26986" w:rsidRDefault="00EB7DC6" w:rsidP="00B26986">
      <w:r>
        <w:t>Lower</w:t>
      </w:r>
      <w:r w:rsidR="00CC10BC">
        <w:t xml:space="preserve"> limb injuries </w:t>
      </w:r>
      <w:r>
        <w:t xml:space="preserve">were </w:t>
      </w:r>
      <w:r w:rsidR="00CC10BC">
        <w:t>the most common. Severity of injury was increased by fall</w:t>
      </w:r>
      <w:r w:rsidR="00204D38">
        <w:t>s</w:t>
      </w:r>
      <w:r w:rsidR="00CC10BC">
        <w:t xml:space="preserve"> from a height</w:t>
      </w:r>
      <w:r w:rsidR="006F01C8">
        <w:t xml:space="preserve"> </w:t>
      </w:r>
      <w:r w:rsidR="00CC10BC">
        <w:t>and male sex</w:t>
      </w:r>
      <w:r w:rsidR="00B26986">
        <w:t>. Pre-alerts mentioning fall from a height should warrant a trauma call in the ED. A lower threshold should be adopted for initiating a trauma call in male scrambling patients.</w:t>
      </w:r>
    </w:p>
    <w:p w14:paraId="414F5139" w14:textId="57694CAE" w:rsidR="00CC10BC" w:rsidRDefault="00CC10BC" w:rsidP="00CC10BC"/>
    <w:p w14:paraId="079930B9" w14:textId="1AEEDD96" w:rsidR="005B043A" w:rsidRDefault="005B043A" w:rsidP="005B043A"/>
    <w:p w14:paraId="00011EC5" w14:textId="77777777" w:rsidR="008553B6" w:rsidRDefault="008553B6">
      <w:pPr>
        <w:spacing w:after="160" w:line="259" w:lineRule="auto"/>
        <w:rPr>
          <w:rFonts w:asciiTheme="majorHAnsi" w:eastAsiaTheme="majorEastAsia" w:hAnsiTheme="majorHAnsi" w:cstheme="majorBidi"/>
          <w:color w:val="2F5496" w:themeColor="accent1" w:themeShade="BF"/>
          <w:sz w:val="26"/>
          <w:szCs w:val="26"/>
        </w:rPr>
      </w:pPr>
      <w:r>
        <w:br w:type="page"/>
      </w:r>
    </w:p>
    <w:p w14:paraId="58B775B1" w14:textId="5049A473" w:rsidR="005B043A" w:rsidRDefault="005B043A" w:rsidP="005B043A">
      <w:pPr>
        <w:pStyle w:val="Heading2"/>
      </w:pPr>
      <w:r>
        <w:lastRenderedPageBreak/>
        <w:t>Contents</w:t>
      </w:r>
    </w:p>
    <w:p w14:paraId="34369F81" w14:textId="77777777" w:rsidR="00333B36" w:rsidRPr="00333B36" w:rsidRDefault="00333B36" w:rsidP="00333B36"/>
    <w:p w14:paraId="106E306C" w14:textId="7EA58517" w:rsidR="006979DD" w:rsidRDefault="006979DD" w:rsidP="006979DD">
      <w:pPr>
        <w:pStyle w:val="Heading3"/>
      </w:pPr>
      <w:r>
        <w:t>Abbreviations and Glossary</w:t>
      </w:r>
      <w:r w:rsidR="006F01C8">
        <w:tab/>
      </w:r>
      <w:r w:rsidR="006F01C8">
        <w:tab/>
      </w:r>
      <w:r w:rsidR="006F01C8">
        <w:tab/>
      </w:r>
      <w:r w:rsidR="006F01C8">
        <w:tab/>
      </w:r>
      <w:r w:rsidR="006F01C8">
        <w:tab/>
      </w:r>
      <w:r w:rsidR="006F01C8">
        <w:tab/>
      </w:r>
      <w:r w:rsidR="006F01C8">
        <w:tab/>
      </w:r>
      <w:r w:rsidR="006F01C8">
        <w:tab/>
      </w:r>
      <w:r w:rsidR="006F01C8">
        <w:tab/>
        <w:t>4</w:t>
      </w:r>
    </w:p>
    <w:p w14:paraId="460DD834" w14:textId="77777777" w:rsidR="006979DD" w:rsidRPr="006979DD" w:rsidRDefault="006979DD" w:rsidP="006979DD"/>
    <w:p w14:paraId="5A81EFF7" w14:textId="7A2A4948" w:rsidR="006979DD" w:rsidRDefault="006979DD" w:rsidP="006979DD">
      <w:pPr>
        <w:pStyle w:val="Heading3"/>
      </w:pPr>
      <w:r>
        <w:t>Background</w:t>
      </w:r>
      <w:r w:rsidR="006F01C8">
        <w:tab/>
      </w:r>
      <w:r w:rsidR="006F01C8">
        <w:tab/>
      </w:r>
      <w:r w:rsidR="006F01C8">
        <w:tab/>
      </w:r>
      <w:r w:rsidR="006F01C8">
        <w:tab/>
      </w:r>
      <w:r w:rsidR="006F01C8">
        <w:tab/>
      </w:r>
      <w:r w:rsidR="006F01C8">
        <w:tab/>
      </w:r>
      <w:r w:rsidR="006F01C8">
        <w:tab/>
      </w:r>
      <w:r w:rsidR="006F01C8">
        <w:tab/>
      </w:r>
      <w:r w:rsidR="006F01C8">
        <w:tab/>
      </w:r>
      <w:r w:rsidR="006F01C8">
        <w:tab/>
      </w:r>
      <w:r w:rsidR="006F01C8">
        <w:tab/>
        <w:t>5</w:t>
      </w:r>
    </w:p>
    <w:p w14:paraId="45DFAA93" w14:textId="77777777" w:rsidR="006979DD" w:rsidRDefault="006979DD" w:rsidP="006979DD"/>
    <w:p w14:paraId="309FAD0F" w14:textId="049E6033" w:rsidR="006979DD" w:rsidRDefault="006979DD" w:rsidP="006979DD">
      <w:pPr>
        <w:pStyle w:val="Heading3"/>
      </w:pPr>
      <w:r>
        <w:t>Methods</w:t>
      </w:r>
      <w:r w:rsidR="006F01C8">
        <w:tab/>
      </w:r>
      <w:r w:rsidR="006F01C8">
        <w:tab/>
      </w:r>
      <w:r w:rsidR="006F01C8">
        <w:tab/>
      </w:r>
      <w:r w:rsidR="006F01C8">
        <w:tab/>
      </w:r>
      <w:r w:rsidR="006F01C8">
        <w:tab/>
      </w:r>
      <w:r w:rsidR="006F01C8">
        <w:tab/>
      </w:r>
      <w:r w:rsidR="006F01C8">
        <w:tab/>
      </w:r>
      <w:r w:rsidR="006F01C8">
        <w:tab/>
      </w:r>
      <w:r w:rsidR="006F01C8">
        <w:tab/>
      </w:r>
      <w:r w:rsidR="006F01C8">
        <w:tab/>
      </w:r>
      <w:r w:rsidR="006F01C8">
        <w:tab/>
      </w:r>
      <w:r w:rsidR="00BA7546">
        <w:t>8</w:t>
      </w:r>
    </w:p>
    <w:p w14:paraId="78BEE240" w14:textId="77777777" w:rsidR="006979DD" w:rsidRDefault="006979DD" w:rsidP="006979DD"/>
    <w:p w14:paraId="4DFAAE3B" w14:textId="7AEC87EC" w:rsidR="006979DD" w:rsidRDefault="006979DD" w:rsidP="006979DD">
      <w:pPr>
        <w:pStyle w:val="Heading3"/>
      </w:pPr>
      <w:r>
        <w:t>Results</w:t>
      </w:r>
      <w:r w:rsidR="006F01C8">
        <w:tab/>
      </w:r>
      <w:r w:rsidR="006F01C8">
        <w:tab/>
      </w:r>
      <w:r w:rsidR="006F01C8">
        <w:tab/>
      </w:r>
      <w:r w:rsidR="006F01C8">
        <w:tab/>
      </w:r>
      <w:r w:rsidR="006F01C8">
        <w:tab/>
      </w:r>
      <w:r w:rsidR="006F01C8">
        <w:tab/>
      </w:r>
      <w:r w:rsidR="006F01C8">
        <w:tab/>
      </w:r>
      <w:r w:rsidR="006F01C8">
        <w:tab/>
      </w:r>
      <w:r w:rsidR="006F01C8">
        <w:tab/>
      </w:r>
      <w:r w:rsidR="006F01C8">
        <w:tab/>
      </w:r>
      <w:r w:rsidR="006F01C8">
        <w:tab/>
      </w:r>
      <w:r w:rsidR="006F01C8">
        <w:tab/>
      </w:r>
      <w:r w:rsidR="00BA7546">
        <w:t>9</w:t>
      </w:r>
    </w:p>
    <w:p w14:paraId="24FAE660" w14:textId="77777777" w:rsidR="006979DD" w:rsidRDefault="006979DD" w:rsidP="006979DD"/>
    <w:p w14:paraId="4864BBA7" w14:textId="1260828A" w:rsidR="006979DD" w:rsidRDefault="006979DD" w:rsidP="006979DD">
      <w:pPr>
        <w:pStyle w:val="Heading3"/>
      </w:pPr>
      <w:r>
        <w:t>Discussion</w:t>
      </w:r>
      <w:r w:rsidR="006F01C8">
        <w:tab/>
      </w:r>
      <w:r w:rsidR="006F01C8">
        <w:tab/>
      </w:r>
      <w:r w:rsidR="006F01C8">
        <w:tab/>
      </w:r>
      <w:r w:rsidR="006F01C8">
        <w:tab/>
      </w:r>
      <w:r w:rsidR="006F01C8">
        <w:tab/>
      </w:r>
      <w:r w:rsidR="006F01C8">
        <w:tab/>
      </w:r>
      <w:r w:rsidR="006F01C8">
        <w:tab/>
      </w:r>
      <w:r w:rsidR="006F01C8">
        <w:tab/>
      </w:r>
      <w:r w:rsidR="006F01C8">
        <w:tab/>
      </w:r>
      <w:r w:rsidR="006F01C8">
        <w:tab/>
      </w:r>
      <w:r w:rsidR="006F01C8">
        <w:tab/>
        <w:t>1</w:t>
      </w:r>
      <w:r w:rsidR="003F35D5">
        <w:t>5</w:t>
      </w:r>
    </w:p>
    <w:p w14:paraId="3C6A4EAC" w14:textId="5558E59D" w:rsidR="008553B6" w:rsidRDefault="008553B6" w:rsidP="008553B6"/>
    <w:p w14:paraId="4E6D9CAA" w14:textId="3762F30B" w:rsidR="008553B6" w:rsidRDefault="008553B6" w:rsidP="008553B6">
      <w:pPr>
        <w:pStyle w:val="Heading3"/>
      </w:pPr>
      <w:r>
        <w:t>Acknowledgements</w:t>
      </w:r>
      <w:r w:rsidR="006F01C8">
        <w:tab/>
      </w:r>
      <w:r w:rsidR="006F01C8">
        <w:tab/>
      </w:r>
      <w:r w:rsidR="006F01C8">
        <w:tab/>
      </w:r>
      <w:r w:rsidR="006F01C8">
        <w:tab/>
      </w:r>
      <w:r w:rsidR="006F01C8">
        <w:tab/>
      </w:r>
      <w:r w:rsidR="006F01C8">
        <w:tab/>
      </w:r>
      <w:r w:rsidR="006F01C8">
        <w:tab/>
      </w:r>
      <w:r w:rsidR="006F01C8">
        <w:tab/>
      </w:r>
      <w:r w:rsidR="006F01C8">
        <w:tab/>
      </w:r>
      <w:r w:rsidR="006F01C8">
        <w:tab/>
        <w:t>1</w:t>
      </w:r>
      <w:r w:rsidR="00C30C86">
        <w:t>7</w:t>
      </w:r>
    </w:p>
    <w:p w14:paraId="3F3B7FAC" w14:textId="6093C752" w:rsidR="008553B6" w:rsidRDefault="008553B6" w:rsidP="008553B6"/>
    <w:p w14:paraId="20527E24" w14:textId="7907D706" w:rsidR="008553B6" w:rsidRPr="008553B6" w:rsidRDefault="008553B6" w:rsidP="008553B6">
      <w:pPr>
        <w:pStyle w:val="Heading3"/>
      </w:pPr>
      <w:r>
        <w:t>References</w:t>
      </w:r>
      <w:r w:rsidR="006F01C8">
        <w:tab/>
      </w:r>
      <w:r w:rsidR="006F01C8">
        <w:tab/>
      </w:r>
      <w:r w:rsidR="006F01C8">
        <w:tab/>
      </w:r>
      <w:r w:rsidR="006F01C8">
        <w:tab/>
      </w:r>
      <w:r w:rsidR="006F01C8">
        <w:tab/>
      </w:r>
      <w:r w:rsidR="006F01C8">
        <w:tab/>
      </w:r>
      <w:r w:rsidR="006F01C8">
        <w:tab/>
      </w:r>
      <w:r w:rsidR="006F01C8">
        <w:tab/>
      </w:r>
      <w:r w:rsidR="006F01C8">
        <w:tab/>
      </w:r>
      <w:r w:rsidR="006F01C8">
        <w:tab/>
      </w:r>
      <w:r w:rsidR="006F01C8">
        <w:tab/>
        <w:t>1</w:t>
      </w:r>
      <w:r w:rsidR="00C30C86">
        <w:t>8</w:t>
      </w:r>
    </w:p>
    <w:p w14:paraId="54E4433D" w14:textId="0575C223" w:rsidR="002B0E54" w:rsidRDefault="002B0E54" w:rsidP="002B0E54"/>
    <w:p w14:paraId="11A560F4" w14:textId="108538E0" w:rsidR="00F04021" w:rsidRDefault="00F04021" w:rsidP="002B0E54"/>
    <w:p w14:paraId="61E3A0BF" w14:textId="749AA224" w:rsidR="00F04021" w:rsidRDefault="00F04021" w:rsidP="002B0E54"/>
    <w:p w14:paraId="6B4B285A" w14:textId="3D57E67A" w:rsidR="00F04021" w:rsidRDefault="00F04021" w:rsidP="002B0E54"/>
    <w:p w14:paraId="7031B1CE" w14:textId="3D7F23B9" w:rsidR="00F04021" w:rsidRDefault="00F04021" w:rsidP="002B0E54"/>
    <w:p w14:paraId="518A3BA9" w14:textId="77777777" w:rsidR="00F04021" w:rsidRPr="002B0E54" w:rsidRDefault="00F04021" w:rsidP="002B0E54"/>
    <w:p w14:paraId="42CAA18B" w14:textId="72A41C0C" w:rsidR="005B043A" w:rsidRDefault="005B043A" w:rsidP="005B043A"/>
    <w:p w14:paraId="1CD4EE4D" w14:textId="3FD685F2" w:rsidR="005B043A" w:rsidRDefault="008574DC" w:rsidP="008574DC">
      <w:pPr>
        <w:pStyle w:val="Heading2"/>
      </w:pPr>
      <w:r>
        <w:t>Abbreviations and Glossary</w:t>
      </w:r>
    </w:p>
    <w:p w14:paraId="23DD664A" w14:textId="5A07CB05" w:rsidR="008574DC" w:rsidRDefault="008574DC" w:rsidP="008574DC"/>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18"/>
        <w:gridCol w:w="7608"/>
      </w:tblGrid>
      <w:tr w:rsidR="009F01AF" w14:paraId="49D942C0" w14:textId="77777777" w:rsidTr="009F01AF">
        <w:tc>
          <w:tcPr>
            <w:tcW w:w="0" w:type="auto"/>
            <w:gridSpan w:val="2"/>
            <w:tcBorders>
              <w:top w:val="nil"/>
              <w:bottom w:val="single" w:sz="4" w:space="0" w:color="auto"/>
            </w:tcBorders>
          </w:tcPr>
          <w:p w14:paraId="21B22244" w14:textId="4F0F3916" w:rsidR="009F01AF" w:rsidRPr="00490843" w:rsidRDefault="009F01AF" w:rsidP="008574DC">
            <w:pPr>
              <w:rPr>
                <w:b/>
                <w:bCs/>
              </w:rPr>
            </w:pPr>
            <w:r>
              <w:rPr>
                <w:b/>
                <w:bCs/>
              </w:rPr>
              <w:t>Abbreviations</w:t>
            </w:r>
          </w:p>
        </w:tc>
      </w:tr>
      <w:tr w:rsidR="00B107F6" w14:paraId="25BBA60D" w14:textId="77777777" w:rsidTr="00DC0F88">
        <w:tc>
          <w:tcPr>
            <w:tcW w:w="1418" w:type="dxa"/>
            <w:tcBorders>
              <w:bottom w:val="single" w:sz="4" w:space="0" w:color="auto"/>
            </w:tcBorders>
          </w:tcPr>
          <w:p w14:paraId="3990F7EC" w14:textId="77777777" w:rsidR="00B107F6" w:rsidRPr="00490843" w:rsidRDefault="00B107F6" w:rsidP="008574DC">
            <w:pPr>
              <w:rPr>
                <w:b/>
                <w:bCs/>
              </w:rPr>
            </w:pPr>
            <w:r w:rsidRPr="00490843">
              <w:rPr>
                <w:b/>
                <w:bCs/>
              </w:rPr>
              <w:t>Term</w:t>
            </w:r>
          </w:p>
        </w:tc>
        <w:tc>
          <w:tcPr>
            <w:tcW w:w="7608" w:type="dxa"/>
            <w:tcBorders>
              <w:bottom w:val="single" w:sz="4" w:space="0" w:color="auto"/>
            </w:tcBorders>
          </w:tcPr>
          <w:p w14:paraId="0983F0DB" w14:textId="77777777" w:rsidR="00B107F6" w:rsidRPr="00490843" w:rsidRDefault="00B107F6" w:rsidP="008574DC">
            <w:pPr>
              <w:rPr>
                <w:b/>
                <w:bCs/>
              </w:rPr>
            </w:pPr>
            <w:r w:rsidRPr="00490843">
              <w:rPr>
                <w:b/>
                <w:bCs/>
              </w:rPr>
              <w:t>Meaning</w:t>
            </w:r>
          </w:p>
        </w:tc>
      </w:tr>
      <w:tr w:rsidR="00B107F6" w14:paraId="47132439" w14:textId="77777777" w:rsidTr="00DC0F88">
        <w:tc>
          <w:tcPr>
            <w:tcW w:w="1418" w:type="dxa"/>
            <w:tcBorders>
              <w:bottom w:val="nil"/>
            </w:tcBorders>
          </w:tcPr>
          <w:p w14:paraId="2ADE05CF" w14:textId="77777777" w:rsidR="00B107F6" w:rsidRDefault="00B107F6" w:rsidP="00490843">
            <w:r>
              <w:t>BMC</w:t>
            </w:r>
          </w:p>
        </w:tc>
        <w:tc>
          <w:tcPr>
            <w:tcW w:w="7608" w:type="dxa"/>
            <w:tcBorders>
              <w:bottom w:val="nil"/>
            </w:tcBorders>
          </w:tcPr>
          <w:p w14:paraId="22919BCF" w14:textId="77777777" w:rsidR="00B107F6" w:rsidRDefault="00B107F6" w:rsidP="00490843">
            <w:r>
              <w:t>The British Mountaineering Council</w:t>
            </w:r>
          </w:p>
        </w:tc>
      </w:tr>
      <w:tr w:rsidR="00B107F6" w14:paraId="6FB5E73B" w14:textId="77777777" w:rsidTr="00DC0F88">
        <w:tc>
          <w:tcPr>
            <w:tcW w:w="1418" w:type="dxa"/>
            <w:tcBorders>
              <w:top w:val="nil"/>
              <w:bottom w:val="nil"/>
            </w:tcBorders>
          </w:tcPr>
          <w:p w14:paraId="4461783F" w14:textId="77777777" w:rsidR="00B107F6" w:rsidRDefault="00B107F6" w:rsidP="00490843">
            <w:r>
              <w:t>ED</w:t>
            </w:r>
          </w:p>
        </w:tc>
        <w:tc>
          <w:tcPr>
            <w:tcW w:w="7608" w:type="dxa"/>
            <w:tcBorders>
              <w:top w:val="nil"/>
              <w:bottom w:val="nil"/>
            </w:tcBorders>
          </w:tcPr>
          <w:p w14:paraId="6A4EE50C" w14:textId="77777777" w:rsidR="00B107F6" w:rsidRDefault="00B107F6" w:rsidP="00490843">
            <w:r>
              <w:t>Emergency Department</w:t>
            </w:r>
          </w:p>
        </w:tc>
      </w:tr>
      <w:tr w:rsidR="00B107F6" w14:paraId="19AE52FE" w14:textId="77777777" w:rsidTr="00DC0F88">
        <w:tc>
          <w:tcPr>
            <w:tcW w:w="1418" w:type="dxa"/>
            <w:tcBorders>
              <w:top w:val="nil"/>
              <w:bottom w:val="nil"/>
            </w:tcBorders>
          </w:tcPr>
          <w:p w14:paraId="3074B586" w14:textId="77777777" w:rsidR="00B107F6" w:rsidRDefault="00B107F6" w:rsidP="00490843">
            <w:r>
              <w:t>IIC</w:t>
            </w:r>
          </w:p>
        </w:tc>
        <w:tc>
          <w:tcPr>
            <w:tcW w:w="7608" w:type="dxa"/>
            <w:tcBorders>
              <w:top w:val="nil"/>
              <w:bottom w:val="nil"/>
            </w:tcBorders>
          </w:tcPr>
          <w:p w14:paraId="0864AF86" w14:textId="01C00196" w:rsidR="008037A2" w:rsidRDefault="00B107F6" w:rsidP="00DC0F88">
            <w:r>
              <w:t>Injury and Illness Severity Classification</w:t>
            </w:r>
          </w:p>
        </w:tc>
      </w:tr>
      <w:tr w:rsidR="00DC0F88" w14:paraId="5D9562B6" w14:textId="77777777" w:rsidTr="00DC0F88">
        <w:tc>
          <w:tcPr>
            <w:tcW w:w="1418" w:type="dxa"/>
            <w:tcBorders>
              <w:top w:val="nil"/>
              <w:bottom w:val="nil"/>
            </w:tcBorders>
          </w:tcPr>
          <w:p w14:paraId="39AC5774" w14:textId="3E5D72F7" w:rsidR="00DC0F88" w:rsidRDefault="00DC0F88" w:rsidP="00490843">
            <w:r>
              <w:t>Maximum IIC</w:t>
            </w:r>
          </w:p>
        </w:tc>
        <w:tc>
          <w:tcPr>
            <w:tcW w:w="7608" w:type="dxa"/>
            <w:tcBorders>
              <w:top w:val="nil"/>
              <w:bottom w:val="nil"/>
            </w:tcBorders>
          </w:tcPr>
          <w:p w14:paraId="23A3CA52" w14:textId="33820C2B" w:rsidR="00DC0F88" w:rsidRDefault="00CD179C" w:rsidP="00DC0F88">
            <w:r>
              <w:t>Score given to patient relating to their injury or illness</w:t>
            </w:r>
            <w:r w:rsidR="00314FF4">
              <w:t xml:space="preserve"> with highest severity score</w:t>
            </w:r>
          </w:p>
        </w:tc>
      </w:tr>
      <w:tr w:rsidR="00B107F6" w14:paraId="28461D48" w14:textId="77777777" w:rsidTr="00DC0F88">
        <w:tc>
          <w:tcPr>
            <w:tcW w:w="1418" w:type="dxa"/>
            <w:tcBorders>
              <w:top w:val="nil"/>
              <w:bottom w:val="nil"/>
            </w:tcBorders>
          </w:tcPr>
          <w:p w14:paraId="4FB28D4D" w14:textId="77777777" w:rsidR="00B107F6" w:rsidRDefault="00B107F6" w:rsidP="00490843">
            <w:r>
              <w:t>MedCom</w:t>
            </w:r>
          </w:p>
        </w:tc>
        <w:tc>
          <w:tcPr>
            <w:tcW w:w="7608" w:type="dxa"/>
            <w:tcBorders>
              <w:top w:val="nil"/>
              <w:bottom w:val="nil"/>
            </w:tcBorders>
          </w:tcPr>
          <w:p w14:paraId="0FE39133" w14:textId="7A1DD788" w:rsidR="00B107F6" w:rsidRDefault="00B107F6" w:rsidP="00490843">
            <w:r>
              <w:t xml:space="preserve">Medical Commission (of the International Climbing and Mountaineering </w:t>
            </w:r>
            <w:r w:rsidR="00BB48A0">
              <w:t>Federation</w:t>
            </w:r>
            <w:r>
              <w:t>)</w:t>
            </w:r>
          </w:p>
        </w:tc>
      </w:tr>
      <w:tr w:rsidR="00B107F6" w14:paraId="2BDC9E51" w14:textId="77777777" w:rsidTr="00DC0F88">
        <w:trPr>
          <w:cantSplit/>
          <w:trHeight w:val="50"/>
        </w:trPr>
        <w:tc>
          <w:tcPr>
            <w:tcW w:w="1418" w:type="dxa"/>
            <w:tcBorders>
              <w:top w:val="nil"/>
              <w:bottom w:val="nil"/>
            </w:tcBorders>
          </w:tcPr>
          <w:p w14:paraId="24DE1F23" w14:textId="77777777" w:rsidR="00B107F6" w:rsidRDefault="00B107F6" w:rsidP="00D31181">
            <w:r>
              <w:t>MMD</w:t>
            </w:r>
          </w:p>
        </w:tc>
        <w:tc>
          <w:tcPr>
            <w:tcW w:w="7608" w:type="dxa"/>
            <w:tcBorders>
              <w:top w:val="nil"/>
              <w:bottom w:val="nil"/>
            </w:tcBorders>
          </w:tcPr>
          <w:p w14:paraId="785D3C3B" w14:textId="77777777" w:rsidR="00B107F6" w:rsidRDefault="00B107F6" w:rsidP="00490843">
            <w:r>
              <w:t>The Mountain Medicine Database</w:t>
            </w:r>
          </w:p>
        </w:tc>
      </w:tr>
      <w:tr w:rsidR="00B107F6" w14:paraId="2A828764" w14:textId="77777777" w:rsidTr="00DC0F88">
        <w:tc>
          <w:tcPr>
            <w:tcW w:w="1418" w:type="dxa"/>
            <w:tcBorders>
              <w:top w:val="nil"/>
              <w:bottom w:val="nil"/>
            </w:tcBorders>
          </w:tcPr>
          <w:p w14:paraId="49B25F12" w14:textId="77777777" w:rsidR="00B107F6" w:rsidRDefault="00B107F6" w:rsidP="00490843">
            <w:r>
              <w:t>MRT</w:t>
            </w:r>
          </w:p>
        </w:tc>
        <w:tc>
          <w:tcPr>
            <w:tcW w:w="7608" w:type="dxa"/>
            <w:tcBorders>
              <w:top w:val="nil"/>
              <w:bottom w:val="nil"/>
            </w:tcBorders>
          </w:tcPr>
          <w:p w14:paraId="5AF6009E" w14:textId="77777777" w:rsidR="00B107F6" w:rsidRDefault="00B107F6" w:rsidP="00490843">
            <w:r>
              <w:t>Mountain Rescue Team</w:t>
            </w:r>
          </w:p>
        </w:tc>
      </w:tr>
      <w:tr w:rsidR="00B107F6" w14:paraId="7E412845" w14:textId="77777777" w:rsidTr="00DC0F88">
        <w:tc>
          <w:tcPr>
            <w:tcW w:w="1418" w:type="dxa"/>
            <w:tcBorders>
              <w:top w:val="nil"/>
              <w:bottom w:val="nil"/>
            </w:tcBorders>
          </w:tcPr>
          <w:p w14:paraId="6C90C092" w14:textId="77777777" w:rsidR="00B107F6" w:rsidRDefault="00B107F6" w:rsidP="00490843">
            <w:r>
              <w:t>OSICS-10</w:t>
            </w:r>
          </w:p>
        </w:tc>
        <w:tc>
          <w:tcPr>
            <w:tcW w:w="7608" w:type="dxa"/>
            <w:tcBorders>
              <w:top w:val="nil"/>
              <w:bottom w:val="nil"/>
            </w:tcBorders>
          </w:tcPr>
          <w:p w14:paraId="0838988E" w14:textId="77777777" w:rsidR="00B107F6" w:rsidRDefault="00B107F6" w:rsidP="00490843">
            <w:r>
              <w:t>The Orchard Sports Injury Classification System version 10</w:t>
            </w:r>
          </w:p>
        </w:tc>
      </w:tr>
      <w:tr w:rsidR="00B107F6" w14:paraId="38A05D75" w14:textId="77777777" w:rsidTr="00DC0F88">
        <w:tc>
          <w:tcPr>
            <w:tcW w:w="1418" w:type="dxa"/>
            <w:tcBorders>
              <w:top w:val="nil"/>
              <w:bottom w:val="nil"/>
            </w:tcBorders>
          </w:tcPr>
          <w:p w14:paraId="24B2D11C" w14:textId="77777777" w:rsidR="00B107F6" w:rsidRDefault="00B107F6" w:rsidP="00490843">
            <w:r>
              <w:t>SAR</w:t>
            </w:r>
          </w:p>
        </w:tc>
        <w:tc>
          <w:tcPr>
            <w:tcW w:w="7608" w:type="dxa"/>
            <w:tcBorders>
              <w:top w:val="nil"/>
              <w:bottom w:val="nil"/>
            </w:tcBorders>
          </w:tcPr>
          <w:p w14:paraId="7B0CE454" w14:textId="77777777" w:rsidR="00B107F6" w:rsidRDefault="00B107F6" w:rsidP="00490843">
            <w:r>
              <w:t>Search and Rescue</w:t>
            </w:r>
          </w:p>
        </w:tc>
      </w:tr>
      <w:tr w:rsidR="00B107F6" w14:paraId="6F20713C" w14:textId="77777777" w:rsidTr="00DC0F88">
        <w:tc>
          <w:tcPr>
            <w:tcW w:w="1418" w:type="dxa"/>
            <w:tcBorders>
              <w:top w:val="nil"/>
              <w:bottom w:val="nil"/>
            </w:tcBorders>
          </w:tcPr>
          <w:p w14:paraId="7B2E1D8E" w14:textId="77777777" w:rsidR="00B107F6" w:rsidRDefault="00B107F6" w:rsidP="00490843">
            <w:r>
              <w:t>UIAA</w:t>
            </w:r>
          </w:p>
        </w:tc>
        <w:tc>
          <w:tcPr>
            <w:tcW w:w="7608" w:type="dxa"/>
            <w:tcBorders>
              <w:top w:val="nil"/>
              <w:bottom w:val="nil"/>
            </w:tcBorders>
          </w:tcPr>
          <w:p w14:paraId="3330B870" w14:textId="1BB54085" w:rsidR="00B107F6" w:rsidRDefault="00B107F6" w:rsidP="00490843">
            <w:r>
              <w:t xml:space="preserve">The International Climbing and Mountaineering </w:t>
            </w:r>
            <w:r w:rsidR="00BB48A0">
              <w:t>Federation</w:t>
            </w:r>
            <w:r>
              <w:t xml:space="preserve"> (also known as Union Internationale des Associations </w:t>
            </w:r>
            <w:proofErr w:type="spellStart"/>
            <w:r>
              <w:t>d’Alpinisme</w:t>
            </w:r>
            <w:proofErr w:type="spellEnd"/>
            <w:r>
              <w:t>)</w:t>
            </w:r>
          </w:p>
        </w:tc>
      </w:tr>
      <w:tr w:rsidR="00B107F6" w14:paraId="19DCFED6" w14:textId="77777777" w:rsidTr="00DC0F88">
        <w:tc>
          <w:tcPr>
            <w:tcW w:w="1418" w:type="dxa"/>
            <w:tcBorders>
              <w:top w:val="nil"/>
            </w:tcBorders>
          </w:tcPr>
          <w:p w14:paraId="4AA4EEC0" w14:textId="77777777" w:rsidR="00B107F6" w:rsidRDefault="00B107F6" w:rsidP="00490843">
            <w:r>
              <w:t>UK</w:t>
            </w:r>
          </w:p>
        </w:tc>
        <w:tc>
          <w:tcPr>
            <w:tcW w:w="7608" w:type="dxa"/>
            <w:tcBorders>
              <w:top w:val="nil"/>
            </w:tcBorders>
          </w:tcPr>
          <w:p w14:paraId="34682194" w14:textId="77777777" w:rsidR="00B107F6" w:rsidRDefault="00B107F6" w:rsidP="00490843">
            <w:r>
              <w:t>United Kingdom</w:t>
            </w:r>
          </w:p>
        </w:tc>
      </w:tr>
    </w:tbl>
    <w:p w14:paraId="7804597A" w14:textId="59E99547" w:rsidR="00A74773" w:rsidRDefault="00A74773" w:rsidP="008574DC"/>
    <w:p w14:paraId="7110BDA6" w14:textId="77777777" w:rsidR="00A74773" w:rsidRDefault="00A74773" w:rsidP="008574DC"/>
    <w:p w14:paraId="745A753C" w14:textId="77777777" w:rsidR="008553B6" w:rsidRDefault="008553B6">
      <w:pPr>
        <w:spacing w:after="160" w:line="259" w:lineRule="auto"/>
        <w:rPr>
          <w:rFonts w:asciiTheme="majorHAnsi" w:eastAsiaTheme="majorEastAsia" w:hAnsiTheme="majorHAnsi" w:cstheme="majorBidi"/>
          <w:color w:val="2F5496" w:themeColor="accent1" w:themeShade="BF"/>
          <w:sz w:val="26"/>
          <w:szCs w:val="26"/>
        </w:rPr>
      </w:pPr>
      <w:r>
        <w:br w:type="page"/>
      </w:r>
    </w:p>
    <w:p w14:paraId="44CD47E9" w14:textId="46062230" w:rsidR="006A23EB" w:rsidRDefault="006A23EB" w:rsidP="006A23EB">
      <w:pPr>
        <w:pStyle w:val="Heading2"/>
      </w:pPr>
      <w:r>
        <w:lastRenderedPageBreak/>
        <w:t>Background</w:t>
      </w:r>
    </w:p>
    <w:p w14:paraId="1ECAF9F9" w14:textId="7E5F4A92" w:rsidR="008032D3" w:rsidRDefault="008032D3" w:rsidP="008032D3">
      <w:pPr>
        <w:pStyle w:val="Heading3"/>
      </w:pPr>
      <w:r>
        <w:t>Scrambling</w:t>
      </w:r>
      <w:r w:rsidR="002E6B77">
        <w:t xml:space="preserve"> and other Mountain Sports</w:t>
      </w:r>
    </w:p>
    <w:p w14:paraId="6227ABC1" w14:textId="219A7751" w:rsidR="001D0267" w:rsidRDefault="00CB7F6B" w:rsidP="008032D3">
      <w:r>
        <w:t xml:space="preserve">Once a grey area </w:t>
      </w:r>
      <w:r w:rsidR="00AD36B3">
        <w:t xml:space="preserve">in the </w:t>
      </w:r>
      <w:r w:rsidR="008F1A92">
        <w:t xml:space="preserve">world of </w:t>
      </w:r>
      <w:r w:rsidR="00AD36B3">
        <w:t>mountaineering</w:t>
      </w:r>
      <w:r>
        <w:t xml:space="preserve">, scrambling </w:t>
      </w:r>
      <w:r w:rsidR="00AD36B3">
        <w:t>has emerged as</w:t>
      </w:r>
      <w:r>
        <w:t xml:space="preserve"> </w:t>
      </w:r>
      <w:r w:rsidR="00F72105">
        <w:t xml:space="preserve">a sport in its own right. </w:t>
      </w:r>
      <w:r w:rsidR="00F72105">
        <w:fldChar w:fldCharType="begin"/>
      </w:r>
      <w:r w:rsidR="00C50358">
        <w:instrText xml:space="preserve"> ADDIN EN.CITE &lt;EndNote&gt;&lt;Cite&gt;&lt;Author&gt;Beedie&lt;/Author&gt;&lt;Year&gt;2003&lt;/Year&gt;&lt;IDText&gt;Adventure tourism&lt;/IDText&gt;&lt;DisplayText&gt;(1)&lt;/DisplayText&gt;&lt;record&gt;&lt;titles&gt;&lt;title&gt;Adventure tourism&lt;/title&gt;&lt;secondary-title&gt;Sport and adventure tourism&lt;/secondary-title&gt;&lt;/titles&gt;&lt;pages&gt;203-240&lt;/pages&gt;&lt;contributors&gt;&lt;authors&gt;&lt;author&gt;Beedie, Paul&lt;/author&gt;&lt;/authors&gt;&lt;/contributors&gt;&lt;added-date format="utc"&gt;1608031902&lt;/added-date&gt;&lt;ref-type name="Journal Article"&gt;17&lt;/ref-type&gt;&lt;dates&gt;&lt;year&gt;2003&lt;/year&gt;&lt;/dates&gt;&lt;rec-number&gt;263&lt;/rec-number&gt;&lt;publisher&gt;Haworth Hospitality Press: New York&lt;/publisher&gt;&lt;last-updated-date format="utc"&gt;1608031902&lt;/last-updated-date&gt;&lt;/record&gt;&lt;/Cite&gt;&lt;/EndNote&gt;</w:instrText>
      </w:r>
      <w:r w:rsidR="00F72105">
        <w:fldChar w:fldCharType="separate"/>
      </w:r>
      <w:r w:rsidR="00C50358">
        <w:rPr>
          <w:noProof/>
        </w:rPr>
        <w:t>(1)</w:t>
      </w:r>
      <w:r w:rsidR="00F72105">
        <w:fldChar w:fldCharType="end"/>
      </w:r>
      <w:r>
        <w:t xml:space="preserve"> </w:t>
      </w:r>
      <w:r w:rsidR="008032D3">
        <w:t xml:space="preserve">The British Mountaineering Council (BMC) </w:t>
      </w:r>
      <w:r w:rsidR="00572662">
        <w:t>defines</w:t>
      </w:r>
      <w:r w:rsidR="008032D3">
        <w:t xml:space="preserve"> scrambling as a mixture of hillwalking and rock</w:t>
      </w:r>
      <w:r w:rsidR="00BE6E07">
        <w:t>-</w:t>
      </w:r>
      <w:r w:rsidR="008032D3">
        <w:t>climbing, whereby as the route becomes steeper, the difficulty of the scramble increases, and the more skills and equipment</w:t>
      </w:r>
      <w:r w:rsidR="00076C1E">
        <w:t xml:space="preserve"> become</w:t>
      </w:r>
      <w:r w:rsidR="008032D3">
        <w:t xml:space="preserve"> necessary. </w:t>
      </w:r>
      <w:r w:rsidR="008032D3">
        <w:fldChar w:fldCharType="begin"/>
      </w:r>
      <w:r w:rsidR="00C50358">
        <w:instrText xml:space="preserve"> ADDIN EN.CITE &lt;EndNote&gt;&lt;Cite&gt;&lt;Author&gt;British Mountaineering Council&lt;/Author&gt;&lt;Year&gt;2014&lt;/Year&gt;&lt;IDText&gt;Different Types of Mountaineering Activities Explained&lt;/IDText&gt;&lt;DisplayText&gt;(2)&lt;/DisplayText&gt;&lt;record&gt;&lt;urls&gt;&lt;related-urls&gt;&lt;url&gt;https://www.thebmc.co.uk/different-types-of-climbing-explained&lt;/url&gt;&lt;/related-urls&gt;&lt;/urls&gt;&lt;custom2&gt;04/11&lt;/custom2&gt;&lt;custom1&gt;2020&lt;/custom1&gt;&lt;titles&gt;&lt;title&gt;Different Types of Mountaineering Activities Explained&lt;/title&gt;&lt;/titles&gt;&lt;number&gt;04/11&lt;/number&gt;&lt;contributors&gt;&lt;authors&gt;&lt;author&gt;British Mountaineering Council,.&lt;/author&gt;&lt;/authors&gt;&lt;/contributors&gt;&lt;added-date format="utc"&gt;1604486737&lt;/added-date&gt;&lt;ref-type name="Web Page"&gt;12&lt;/ref-type&gt;&lt;dates&gt;&lt;year&gt;2014&lt;/year&gt;&lt;/dates&gt;&lt;rec-number&gt;247&lt;/rec-number&gt;&lt;last-updated-date format="utc"&gt;1604486931&lt;/last-updated-date&gt;&lt;volume&gt;2020&lt;/volume&gt;&lt;/record&gt;&lt;/Cite&gt;&lt;/EndNote&gt;</w:instrText>
      </w:r>
      <w:r w:rsidR="008032D3">
        <w:fldChar w:fldCharType="separate"/>
      </w:r>
      <w:r w:rsidR="00C50358">
        <w:rPr>
          <w:noProof/>
        </w:rPr>
        <w:t>(2)</w:t>
      </w:r>
      <w:r w:rsidR="008032D3">
        <w:fldChar w:fldCharType="end"/>
      </w:r>
      <w:r w:rsidR="008032D3">
        <w:t xml:space="preserve"> </w:t>
      </w:r>
      <w:r w:rsidR="00243562">
        <w:t xml:space="preserve">While many mountains have </w:t>
      </w:r>
      <w:r w:rsidR="00D40D98">
        <w:t xml:space="preserve">well established walking routes and </w:t>
      </w:r>
      <w:r w:rsidR="00A05D2C">
        <w:t xml:space="preserve">popular </w:t>
      </w:r>
      <w:r w:rsidR="00D40D98">
        <w:t>steep climbing fac</w:t>
      </w:r>
      <w:r w:rsidR="00A05D2C">
        <w:t>es</w:t>
      </w:r>
      <w:r w:rsidR="00D40D98">
        <w:t xml:space="preserve">, </w:t>
      </w:r>
      <w:r w:rsidR="00EE5601">
        <w:t xml:space="preserve">scrambling offers the mountain-goer </w:t>
      </w:r>
      <w:r w:rsidR="00EE0DC5">
        <w:t>an alternative</w:t>
      </w:r>
      <w:r w:rsidR="009D3E84">
        <w:t xml:space="preserve">, </w:t>
      </w:r>
      <w:r w:rsidR="00EE0DC5">
        <w:t xml:space="preserve">more </w:t>
      </w:r>
      <w:r w:rsidR="0061763C">
        <w:t>varied</w:t>
      </w:r>
      <w:r w:rsidR="00EE0DC5">
        <w:t xml:space="preserve"> route</w:t>
      </w:r>
      <w:r w:rsidR="009D3E84">
        <w:t>.</w:t>
      </w:r>
      <w:r w:rsidR="00EE0DC5">
        <w:t xml:space="preserve"> </w:t>
      </w:r>
      <w:r w:rsidR="00EE0DC5">
        <w:fldChar w:fldCharType="begin"/>
      </w:r>
      <w:r w:rsidR="00C50358">
        <w:instrText xml:space="preserve"> ADDIN EN.CITE &lt;EndNote&gt;&lt;Cite&gt;&lt;Author&gt;Beedie&lt;/Author&gt;&lt;Year&gt;2003&lt;/Year&gt;&lt;IDText&gt;Adventure tourism&lt;/IDText&gt;&lt;DisplayText&gt;(1)&lt;/DisplayText&gt;&lt;record&gt;&lt;titles&gt;&lt;title&gt;Adventure tourism&lt;/title&gt;&lt;secondary-title&gt;Sport and adventure tourism&lt;/secondary-title&gt;&lt;/titles&gt;&lt;pages&gt;203-240&lt;/pages&gt;&lt;contributors&gt;&lt;authors&gt;&lt;author&gt;Beedie, Paul&lt;/author&gt;&lt;/authors&gt;&lt;/contributors&gt;&lt;added-date format="utc"&gt;1608031902&lt;/added-date&gt;&lt;ref-type name="Journal Article"&gt;17&lt;/ref-type&gt;&lt;dates&gt;&lt;year&gt;2003&lt;/year&gt;&lt;/dates&gt;&lt;rec-number&gt;263&lt;/rec-number&gt;&lt;publisher&gt;Haworth Hospitality Press: New York&lt;/publisher&gt;&lt;last-updated-date format="utc"&gt;1608031902&lt;/last-updated-date&gt;&lt;/record&gt;&lt;/Cite&gt;&lt;/EndNote&gt;</w:instrText>
      </w:r>
      <w:r w:rsidR="00EE0DC5">
        <w:fldChar w:fldCharType="separate"/>
      </w:r>
      <w:r w:rsidR="00C50358">
        <w:rPr>
          <w:noProof/>
        </w:rPr>
        <w:t>(1)</w:t>
      </w:r>
      <w:r w:rsidR="00EE0DC5">
        <w:fldChar w:fldCharType="end"/>
      </w:r>
      <w:r w:rsidR="007B1F3A">
        <w:t xml:space="preserve"> </w:t>
      </w:r>
      <w:r w:rsidR="008A4F53">
        <w:t>It should be noted that s</w:t>
      </w:r>
      <w:r w:rsidR="007B1F3A">
        <w:t xml:space="preserve">crambling is a British term and </w:t>
      </w:r>
      <w:r w:rsidR="008A4F53">
        <w:t>is</w:t>
      </w:r>
      <w:r w:rsidR="007B1F3A">
        <w:t xml:space="preserve"> </w:t>
      </w:r>
      <w:r w:rsidR="00203CB2">
        <w:t>viewed as a part of</w:t>
      </w:r>
      <w:r w:rsidR="00644207">
        <w:t xml:space="preserve"> the wider category of</w:t>
      </w:r>
      <w:r w:rsidR="00203CB2">
        <w:t xml:space="preserve"> </w:t>
      </w:r>
      <w:r w:rsidR="008A4F53">
        <w:t>m</w:t>
      </w:r>
      <w:r w:rsidR="007B1F3A">
        <w:t xml:space="preserve">ountaineering in other countries. </w:t>
      </w:r>
    </w:p>
    <w:p w14:paraId="3F7E1AA5" w14:textId="77777777" w:rsidR="004D5244" w:rsidRDefault="004D5244" w:rsidP="008032D3"/>
    <w:p w14:paraId="3C84195F" w14:textId="5E85C175" w:rsidR="004D5244" w:rsidRDefault="00656412" w:rsidP="008032D3">
      <w:pPr>
        <w:rPr>
          <w:b/>
          <w:bCs/>
        </w:rPr>
      </w:pPr>
      <w:r>
        <w:t xml:space="preserve">Grading of climbing, mountaineering, and scrambling is different between countries, with various scales used. </w:t>
      </w:r>
      <w:r>
        <w:fldChar w:fldCharType="begin"/>
      </w:r>
      <w:r w:rsidR="00C50358">
        <w:instrText xml:space="preserve"> ADDIN EN.CITE &lt;EndNote&gt;&lt;Cite&gt;&lt;Author&gt;Draper&lt;/Author&gt;&lt;Year&gt;2016&lt;/Year&gt;&lt;IDText&gt;14 Climbing grades&lt;/IDText&gt;&lt;DisplayText&gt;(3)&lt;/DisplayText&gt;&lt;record&gt;&lt;isbn&gt;1317403169&lt;/isbn&gt;&lt;titles&gt;&lt;title&gt;14 Climbing grades&lt;/title&gt;&lt;secondary-title&gt;The Science of Climbing and Mountaineering&lt;/secondary-title&gt;&lt;/titles&gt;&lt;pages&gt;227&lt;/pages&gt;&lt;contributors&gt;&lt;authors&gt;&lt;author&gt;Draper, Nick&lt;/author&gt;&lt;/authors&gt;&lt;/contributors&gt;&lt;added-date format="utc"&gt;1604660140&lt;/added-date&gt;&lt;ref-type name="Journal Article"&gt;17&lt;/ref-type&gt;&lt;dates&gt;&lt;year&gt;2016&lt;/year&gt;&lt;/dates&gt;&lt;rec-number&gt;258&lt;/rec-number&gt;&lt;publisher&gt;Taylor &amp;amp; Francis&lt;/publisher&gt;&lt;last-updated-date format="utc"&gt;1604660140&lt;/last-updated-date&gt;&lt;/record&gt;&lt;/Cite&gt;&lt;/EndNote&gt;</w:instrText>
      </w:r>
      <w:r>
        <w:fldChar w:fldCharType="separate"/>
      </w:r>
      <w:r w:rsidR="00C50358">
        <w:rPr>
          <w:noProof/>
        </w:rPr>
        <w:t>(3)</w:t>
      </w:r>
      <w:r>
        <w:fldChar w:fldCharType="end"/>
      </w:r>
      <w:r>
        <w:rPr>
          <w:b/>
          <w:bCs/>
        </w:rPr>
        <w:t xml:space="preserve"> </w:t>
      </w:r>
      <w:r>
        <w:t>In the United Kingdom (UK) scrambles are generally graded from 1 to 3 to give the scrambler an idea of how hard the terrain will be to tra</w:t>
      </w:r>
      <w:r w:rsidR="00E61114">
        <w:t>v</w:t>
      </w:r>
      <w:r>
        <w:t>erse (table 1). The grading system itself is not perfect; changing weather conditions can transform the difficulty of a scramble. The exposure of a scramble can also vary</w:t>
      </w:r>
      <w:r w:rsidR="002C1F6F">
        <w:t xml:space="preserve">, </w:t>
      </w:r>
      <w:r w:rsidR="00587C86">
        <w:t xml:space="preserve">with distances a scrambler </w:t>
      </w:r>
      <w:r w:rsidR="001578B8">
        <w:t>is able to</w:t>
      </w:r>
      <w:r w:rsidR="00587C86">
        <w:t xml:space="preserve"> fall being </w:t>
      </w:r>
      <w:r w:rsidR="001578B8">
        <w:t>greater</w:t>
      </w:r>
      <w:r w:rsidR="00587C86">
        <w:t xml:space="preserve"> for some routes</w:t>
      </w:r>
      <w:r>
        <w:t>.</w:t>
      </w:r>
      <w:r w:rsidR="004245AE">
        <w:t xml:space="preserve"> </w:t>
      </w:r>
      <w:r w:rsidR="004245AE">
        <w:fldChar w:fldCharType="begin"/>
      </w:r>
      <w:r w:rsidR="004245AE">
        <w:instrText xml:space="preserve"> ADDIN EN.CITE &lt;EndNote&gt;&lt;Cite&gt;&lt;Author&gt;British Mountaineering Council&lt;/Author&gt;&lt;Year&gt;2014&lt;/Year&gt;&lt;IDText&gt;Different Types of Mountaineering Activities Explained&lt;/IDText&gt;&lt;DisplayText&gt;(2)&lt;/DisplayText&gt;&lt;record&gt;&lt;urls&gt;&lt;related-urls&gt;&lt;url&gt;https://www.thebmc.co.uk/different-types-of-climbing-explained&lt;/url&gt;&lt;/related-urls&gt;&lt;/urls&gt;&lt;custom2&gt;04/11&lt;/custom2&gt;&lt;custom1&gt;2020&lt;/custom1&gt;&lt;titles&gt;&lt;title&gt;Different Types of Mountaineering Activities Explained&lt;/title&gt;&lt;/titles&gt;&lt;number&gt;04/11&lt;/number&gt;&lt;contributors&gt;&lt;authors&gt;&lt;author&gt;British Mountaineering Council,.&lt;/author&gt;&lt;/authors&gt;&lt;/contributors&gt;&lt;added-date format="utc"&gt;1604486737&lt;/added-date&gt;&lt;ref-type name="Web Page"&gt;12&lt;/ref-type&gt;&lt;dates&gt;&lt;year&gt;2014&lt;/year&gt;&lt;/dates&gt;&lt;rec-number&gt;247&lt;/rec-number&gt;&lt;last-updated-date format="utc"&gt;1604486931&lt;/last-updated-date&gt;&lt;volume&gt;2020&lt;/volume&gt;&lt;/record&gt;&lt;/Cite&gt;&lt;/EndNote&gt;</w:instrText>
      </w:r>
      <w:r w:rsidR="004245AE">
        <w:fldChar w:fldCharType="separate"/>
      </w:r>
      <w:r w:rsidR="004245AE">
        <w:rPr>
          <w:noProof/>
        </w:rPr>
        <w:t>(2)</w:t>
      </w:r>
      <w:r w:rsidR="004245AE">
        <w:fldChar w:fldCharType="end"/>
      </w:r>
      <w:r>
        <w:t xml:space="preserve"> </w:t>
      </w:r>
      <w:r w:rsidR="0066754F">
        <w:t>Scrambling</w:t>
      </w:r>
      <w:r w:rsidR="00150271">
        <w:t xml:space="preserve"> is part of a </w:t>
      </w:r>
      <w:r w:rsidR="0066754F">
        <w:t xml:space="preserve">wider </w:t>
      </w:r>
      <w:r w:rsidR="00150271">
        <w:t>spectrum</w:t>
      </w:r>
      <w:r w:rsidR="0065664F">
        <w:t xml:space="preserve"> </w:t>
      </w:r>
      <w:r w:rsidR="00033466">
        <w:t>of</w:t>
      </w:r>
      <w:r w:rsidR="0065664F">
        <w:t xml:space="preserve"> walking, adventurous walking, scrambling</w:t>
      </w:r>
      <w:r w:rsidR="00014963">
        <w:t>,</w:t>
      </w:r>
      <w:r w:rsidR="0065664F">
        <w:t xml:space="preserve"> </w:t>
      </w:r>
      <w:r w:rsidR="00033466">
        <w:t>and</w:t>
      </w:r>
      <w:r w:rsidR="0065664F">
        <w:t xml:space="preserve"> climbing</w:t>
      </w:r>
      <w:r w:rsidR="00014963">
        <w:t xml:space="preserve">. To differentiate </w:t>
      </w:r>
      <w:r w:rsidR="008032D3">
        <w:t>a hill</w:t>
      </w:r>
      <w:r w:rsidR="00214035">
        <w:t>-</w:t>
      </w:r>
      <w:r w:rsidR="008032D3">
        <w:t>walk from a scramble it is generally accepted that there is a need to use both hands and feet to keep the scrambler moving forward</w:t>
      </w:r>
      <w:r w:rsidR="004E1653">
        <w:t>.</w:t>
      </w:r>
      <w:r w:rsidR="00DB3CDF">
        <w:t xml:space="preserve"> </w:t>
      </w:r>
      <w:r w:rsidR="009330FF">
        <w:fldChar w:fldCharType="begin"/>
      </w:r>
      <w:r w:rsidR="00C50358">
        <w:instrText xml:space="preserve"> ADDIN EN.CITE &lt;EndNote&gt;&lt;Cite&gt;&lt;Author&gt;Lindon&lt;/Author&gt;&lt;Year&gt;2015&lt;/Year&gt;&lt;IDText&gt;Scrambling skills: the grades explained&lt;/IDText&gt;&lt;DisplayText&gt;(4)&lt;/DisplayText&gt;&lt;record&gt;&lt;urls&gt;&lt;related-urls&gt;&lt;url&gt;https://www.thebmc.co.uk/understanding-scrambling-grades&lt;/url&gt;&lt;/related-urls&gt;&lt;/urls&gt;&lt;custom2&gt;02/11&lt;/custom2&gt;&lt;custom1&gt;2020&lt;/custom1&gt;&lt;titles&gt;&lt;title&gt;Scrambling skills: the grades explained&lt;/title&gt;&lt;/titles&gt;&lt;number&gt;02/11&lt;/number&gt;&lt;contributors&gt;&lt;authors&gt;&lt;author&gt;Lindon, Hanna.&lt;/author&gt;&lt;/authors&gt;&lt;/contributors&gt;&lt;added-date format="utc"&gt;1604327676&lt;/added-date&gt;&lt;pub-location&gt;British Mountaineering Council&lt;/pub-location&gt;&lt;ref-type name="Web Page"&gt;12&lt;/ref-type&gt;&lt;dates&gt;&lt;year&gt;2015&lt;/year&gt;&lt;/dates&gt;&lt;rec-number&gt;240&lt;/rec-number&gt;&lt;last-updated-date format="utc"&gt;1604487104&lt;/last-updated-date&gt;&lt;volume&gt;2020&lt;/volume&gt;&lt;/record&gt;&lt;/Cite&gt;&lt;/EndNote&gt;</w:instrText>
      </w:r>
      <w:r w:rsidR="009330FF">
        <w:fldChar w:fldCharType="separate"/>
      </w:r>
      <w:r w:rsidR="00C50358">
        <w:rPr>
          <w:noProof/>
        </w:rPr>
        <w:t>(4)</w:t>
      </w:r>
      <w:r w:rsidR="009330FF">
        <w:fldChar w:fldCharType="end"/>
      </w:r>
      <w:r w:rsidR="004E1653">
        <w:t xml:space="preserve"> On the other </w:t>
      </w:r>
      <w:r w:rsidR="00FB0023">
        <w:t>hand,</w:t>
      </w:r>
      <w:r w:rsidR="004E1653">
        <w:t xml:space="preserve"> differentiating a hard scramble from a rock-climb can be challenging, especially as a grade 3 scramble is deemed equivalent to a moderate</w:t>
      </w:r>
      <w:r w:rsidR="00832F72">
        <w:t>ly graded rock</w:t>
      </w:r>
      <w:r w:rsidR="00BE6E07">
        <w:t>-</w:t>
      </w:r>
      <w:r w:rsidR="004E1653">
        <w:t>climb</w:t>
      </w:r>
      <w:r w:rsidR="00832F72">
        <w:t xml:space="preserve"> in the</w:t>
      </w:r>
      <w:r>
        <w:t xml:space="preserve"> </w:t>
      </w:r>
      <w:r w:rsidR="00832F72">
        <w:t>UK</w:t>
      </w:r>
      <w:r w:rsidR="004E1653">
        <w:t>.</w:t>
      </w:r>
      <w:r w:rsidR="00194323">
        <w:t xml:space="preserve"> </w:t>
      </w:r>
      <w:r w:rsidR="00194323">
        <w:fldChar w:fldCharType="begin"/>
      </w:r>
      <w:r w:rsidR="00C50358">
        <w:instrText xml:space="preserve"> ADDIN EN.CITE &lt;EndNote&gt;&lt;Cite&gt;&lt;Author&gt;Lindon&lt;/Author&gt;&lt;Year&gt;2015&lt;/Year&gt;&lt;IDText&gt;Scrambling skills: the grades explained&lt;/IDText&gt;&lt;DisplayText&gt;(4)&lt;/DisplayText&gt;&lt;record&gt;&lt;urls&gt;&lt;related-urls&gt;&lt;url&gt;https://www.thebmc.co.uk/understanding-scrambling-grades&lt;/url&gt;&lt;/related-urls&gt;&lt;/urls&gt;&lt;custom2&gt;02/11&lt;/custom2&gt;&lt;custom1&gt;2020&lt;/custom1&gt;&lt;titles&gt;&lt;title&gt;Scrambling skills: the grades explained&lt;/title&gt;&lt;/titles&gt;&lt;number&gt;02/11&lt;/number&gt;&lt;contributors&gt;&lt;authors&gt;&lt;author&gt;Lindon, Hanna.&lt;/author&gt;&lt;/authors&gt;&lt;/contributors&gt;&lt;added-date format="utc"&gt;1604327676&lt;/added-date&gt;&lt;pub-location&gt;British Mountaineering Council&lt;/pub-location&gt;&lt;ref-type name="Web Page"&gt;12&lt;/ref-type&gt;&lt;dates&gt;&lt;year&gt;2015&lt;/year&gt;&lt;/dates&gt;&lt;rec-number&gt;240&lt;/rec-number&gt;&lt;last-updated-date format="utc"&gt;1604487104&lt;/last-updated-date&gt;&lt;volume&gt;2020&lt;/volume&gt;&lt;/record&gt;&lt;/Cite&gt;&lt;/EndNote&gt;</w:instrText>
      </w:r>
      <w:r w:rsidR="00194323">
        <w:fldChar w:fldCharType="separate"/>
      </w:r>
      <w:r w:rsidR="00C50358">
        <w:rPr>
          <w:noProof/>
        </w:rPr>
        <w:t>(4)</w:t>
      </w:r>
      <w:r w:rsidR="00194323">
        <w:fldChar w:fldCharType="end"/>
      </w:r>
      <w:r w:rsidR="004E1653">
        <w:rPr>
          <w:b/>
          <w:bCs/>
        </w:rPr>
        <w:t xml:space="preserve"> </w:t>
      </w:r>
    </w:p>
    <w:tbl>
      <w:tblPr>
        <w:tblStyle w:val="TableGrid"/>
        <w:tblpPr w:leftFromText="180" w:rightFromText="180" w:vertAnchor="text" w:horzAnchor="margin" w:tblpY="2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8254"/>
      </w:tblGrid>
      <w:tr w:rsidR="006B7FFC" w14:paraId="1A1C03D5" w14:textId="77777777" w:rsidTr="00EB3859">
        <w:tc>
          <w:tcPr>
            <w:tcW w:w="0" w:type="auto"/>
            <w:gridSpan w:val="2"/>
            <w:tcBorders>
              <w:bottom w:val="single" w:sz="4" w:space="0" w:color="auto"/>
            </w:tcBorders>
          </w:tcPr>
          <w:p w14:paraId="504C4C68" w14:textId="49680E2C" w:rsidR="006B7FFC" w:rsidRPr="00735591" w:rsidRDefault="006B7FFC" w:rsidP="006B7FFC">
            <w:pPr>
              <w:rPr>
                <w:b/>
                <w:bCs/>
              </w:rPr>
            </w:pPr>
            <w:r w:rsidRPr="00735591">
              <w:rPr>
                <w:b/>
                <w:bCs/>
              </w:rPr>
              <w:t>Table 1:</w:t>
            </w:r>
            <w:r w:rsidR="00B107F6">
              <w:rPr>
                <w:b/>
                <w:bCs/>
              </w:rPr>
              <w:t xml:space="preserve"> UK</w:t>
            </w:r>
            <w:r w:rsidRPr="00735591">
              <w:rPr>
                <w:b/>
                <w:bCs/>
              </w:rPr>
              <w:t xml:space="preserve"> Grading of Scrambles</w:t>
            </w:r>
            <w:r w:rsidR="00CB06B7">
              <w:rPr>
                <w:b/>
                <w:bCs/>
              </w:rPr>
              <w:t>.</w:t>
            </w:r>
          </w:p>
        </w:tc>
      </w:tr>
      <w:tr w:rsidR="006B7FFC" w14:paraId="72DA189D" w14:textId="77777777" w:rsidTr="00EB3859">
        <w:tc>
          <w:tcPr>
            <w:tcW w:w="0" w:type="auto"/>
            <w:tcBorders>
              <w:top w:val="single" w:sz="4" w:space="0" w:color="auto"/>
              <w:bottom w:val="single" w:sz="4" w:space="0" w:color="auto"/>
            </w:tcBorders>
          </w:tcPr>
          <w:p w14:paraId="3FCBB1E2" w14:textId="77777777" w:rsidR="006B7FFC" w:rsidRPr="00735591" w:rsidRDefault="006B7FFC" w:rsidP="006B7FFC">
            <w:pPr>
              <w:rPr>
                <w:b/>
                <w:bCs/>
              </w:rPr>
            </w:pPr>
            <w:r w:rsidRPr="00735591">
              <w:rPr>
                <w:b/>
                <w:bCs/>
              </w:rPr>
              <w:t>Grade</w:t>
            </w:r>
          </w:p>
        </w:tc>
        <w:tc>
          <w:tcPr>
            <w:tcW w:w="0" w:type="auto"/>
            <w:tcBorders>
              <w:top w:val="single" w:sz="4" w:space="0" w:color="auto"/>
              <w:bottom w:val="single" w:sz="4" w:space="0" w:color="auto"/>
            </w:tcBorders>
          </w:tcPr>
          <w:p w14:paraId="04740B17" w14:textId="77777777" w:rsidR="006B7FFC" w:rsidRPr="00735591" w:rsidRDefault="006B7FFC" w:rsidP="006B7FFC">
            <w:pPr>
              <w:rPr>
                <w:b/>
                <w:bCs/>
              </w:rPr>
            </w:pPr>
            <w:r w:rsidRPr="00735591">
              <w:rPr>
                <w:b/>
                <w:bCs/>
              </w:rPr>
              <w:t>Description</w:t>
            </w:r>
          </w:p>
        </w:tc>
      </w:tr>
      <w:tr w:rsidR="006B7FFC" w14:paraId="3F312A95" w14:textId="77777777" w:rsidTr="00EB3859">
        <w:tc>
          <w:tcPr>
            <w:tcW w:w="0" w:type="auto"/>
            <w:tcBorders>
              <w:top w:val="single" w:sz="4" w:space="0" w:color="auto"/>
            </w:tcBorders>
          </w:tcPr>
          <w:p w14:paraId="33EF4622" w14:textId="77777777" w:rsidR="006B7FFC" w:rsidRDefault="006B7FFC" w:rsidP="006B7FFC">
            <w:r>
              <w:t>1</w:t>
            </w:r>
          </w:p>
        </w:tc>
        <w:tc>
          <w:tcPr>
            <w:tcW w:w="0" w:type="auto"/>
            <w:tcBorders>
              <w:top w:val="single" w:sz="4" w:space="0" w:color="auto"/>
            </w:tcBorders>
          </w:tcPr>
          <w:p w14:paraId="7D624D01" w14:textId="0E2BFE5F" w:rsidR="006B7FFC" w:rsidRDefault="008D2FC1" w:rsidP="006B7FFC">
            <w:r>
              <w:t>Exposed walking route</w:t>
            </w:r>
            <w:r w:rsidR="009B508C">
              <w:t xml:space="preserve"> that</w:t>
            </w:r>
            <w:r w:rsidR="00442FC0">
              <w:t xml:space="preserve"> </w:t>
            </w:r>
            <w:r w:rsidR="00653FA4">
              <w:t xml:space="preserve">requires </w:t>
            </w:r>
            <w:r w:rsidR="00442FC0">
              <w:t>both hands and fee</w:t>
            </w:r>
            <w:r w:rsidR="00653FA4">
              <w:t>t</w:t>
            </w:r>
            <w:r w:rsidR="00DD7109">
              <w:t>.</w:t>
            </w:r>
            <w:r w:rsidR="00322FEA">
              <w:t xml:space="preserve"> Can be </w:t>
            </w:r>
            <w:r w:rsidR="003E260E">
              <w:t xml:space="preserve">generally </w:t>
            </w:r>
            <w:r w:rsidR="00322FEA">
              <w:t>attempted without ropes.</w:t>
            </w:r>
          </w:p>
        </w:tc>
      </w:tr>
      <w:tr w:rsidR="006B7FFC" w14:paraId="04AE0306" w14:textId="77777777" w:rsidTr="00EB3859">
        <w:tc>
          <w:tcPr>
            <w:tcW w:w="0" w:type="auto"/>
          </w:tcPr>
          <w:p w14:paraId="5C3B5C7C" w14:textId="77777777" w:rsidR="006B7FFC" w:rsidRDefault="006B7FFC" w:rsidP="006B7FFC">
            <w:r>
              <w:t>2</w:t>
            </w:r>
          </w:p>
        </w:tc>
        <w:tc>
          <w:tcPr>
            <w:tcW w:w="0" w:type="auto"/>
          </w:tcPr>
          <w:p w14:paraId="6C57F063" w14:textId="6FFC5DAA" w:rsidR="006B7FFC" w:rsidRDefault="00675A51" w:rsidP="006B7FFC">
            <w:r>
              <w:t>Scrambler n</w:t>
            </w:r>
            <w:r w:rsidR="007F562C">
              <w:t>eeds confidence moving o</w:t>
            </w:r>
            <w:r w:rsidR="00DD7109">
              <w:t xml:space="preserve">ver exposed but relatively easy climbing terrain. </w:t>
            </w:r>
            <w:r w:rsidR="009B508C">
              <w:t>May</w:t>
            </w:r>
            <w:r w:rsidR="00DD7109">
              <w:t xml:space="preserve"> </w:t>
            </w:r>
            <w:r w:rsidR="009B508C">
              <w:t>need</w:t>
            </w:r>
            <w:r w:rsidR="00DD7109">
              <w:t xml:space="preserve"> rope for protection.</w:t>
            </w:r>
          </w:p>
        </w:tc>
      </w:tr>
      <w:tr w:rsidR="006B7FFC" w14:paraId="5F9733D0" w14:textId="77777777" w:rsidTr="00EB3859">
        <w:tc>
          <w:tcPr>
            <w:tcW w:w="0" w:type="auto"/>
            <w:tcBorders>
              <w:bottom w:val="single" w:sz="4" w:space="0" w:color="auto"/>
            </w:tcBorders>
          </w:tcPr>
          <w:p w14:paraId="22B6B6CD" w14:textId="77777777" w:rsidR="006B7FFC" w:rsidRDefault="006B7FFC" w:rsidP="006B7FFC">
            <w:r>
              <w:t>3</w:t>
            </w:r>
          </w:p>
        </w:tc>
        <w:tc>
          <w:tcPr>
            <w:tcW w:w="0" w:type="auto"/>
            <w:tcBorders>
              <w:bottom w:val="single" w:sz="4" w:space="0" w:color="auto"/>
            </w:tcBorders>
          </w:tcPr>
          <w:p w14:paraId="568FA419" w14:textId="1FA3573C" w:rsidR="006B7FFC" w:rsidRDefault="00EB3859" w:rsidP="006B7FFC">
            <w:r>
              <w:t>Only to</w:t>
            </w:r>
            <w:r w:rsidR="0058299A">
              <w:t xml:space="preserve"> be attempted by </w:t>
            </w:r>
            <w:r w:rsidR="002E6F7D">
              <w:t xml:space="preserve">the </w:t>
            </w:r>
            <w:r w:rsidR="0058299A">
              <w:t>confident</w:t>
            </w:r>
            <w:r w:rsidR="00AD24D3">
              <w:t xml:space="preserve"> scrambler/</w:t>
            </w:r>
            <w:r>
              <w:t xml:space="preserve"> </w:t>
            </w:r>
            <w:r w:rsidR="00AD24D3">
              <w:t>climber. Use of rope expected.</w:t>
            </w:r>
          </w:p>
        </w:tc>
      </w:tr>
      <w:tr w:rsidR="001D2F51" w14:paraId="66274F2A" w14:textId="77777777" w:rsidTr="00EB3859">
        <w:tc>
          <w:tcPr>
            <w:tcW w:w="0" w:type="auto"/>
            <w:gridSpan w:val="2"/>
            <w:tcBorders>
              <w:top w:val="single" w:sz="4" w:space="0" w:color="auto"/>
            </w:tcBorders>
          </w:tcPr>
          <w:p w14:paraId="7D7755E6" w14:textId="10703F83" w:rsidR="001D2F51" w:rsidRDefault="001D2F51" w:rsidP="006B7FFC">
            <w:r>
              <w:fldChar w:fldCharType="begin"/>
            </w:r>
            <w:r>
              <w:instrText xml:space="preserve"> ADDIN EN.CITE &lt;EndNote&gt;&lt;Cite&gt;&lt;Author&gt;Lindon&lt;/Author&gt;&lt;Year&gt;2015&lt;/Year&gt;&lt;IDText&gt;Scrambling skills: the grades explained&lt;/IDText&gt;&lt;DisplayText&gt;(4)&lt;/DisplayText&gt;&lt;record&gt;&lt;urls&gt;&lt;related-urls&gt;&lt;url&gt;https://www.thebmc.co.uk/understanding-scrambling-grades&lt;/url&gt;&lt;/related-urls&gt;&lt;/urls&gt;&lt;custom2&gt;02/11&lt;/custom2&gt;&lt;custom1&gt;2020&lt;/custom1&gt;&lt;titles&gt;&lt;title&gt;Scrambling skills: the grades explained&lt;/title&gt;&lt;/titles&gt;&lt;number&gt;02/11&lt;/number&gt;&lt;contributors&gt;&lt;authors&gt;&lt;author&gt;Lindon, Hanna.&lt;/author&gt;&lt;/authors&gt;&lt;/contributors&gt;&lt;added-date format="utc"&gt;1604327676&lt;/added-date&gt;&lt;pub-location&gt;British Mountaineering Council&lt;/pub-location&gt;&lt;ref-type name="Web Page"&gt;12&lt;/ref-type&gt;&lt;dates&gt;&lt;year&gt;2015&lt;/year&gt;&lt;/dates&gt;&lt;rec-number&gt;240&lt;/rec-number&gt;&lt;last-updated-date format="utc"&gt;1604487104&lt;/last-updated-date&gt;&lt;volume&gt;2020&lt;/volume&gt;&lt;/record&gt;&lt;/Cite&gt;&lt;/EndNote&gt;</w:instrText>
            </w:r>
            <w:r>
              <w:fldChar w:fldCharType="separate"/>
            </w:r>
            <w:r>
              <w:rPr>
                <w:noProof/>
              </w:rPr>
              <w:t>(4)</w:t>
            </w:r>
            <w:r>
              <w:fldChar w:fldCharType="end"/>
            </w:r>
          </w:p>
        </w:tc>
      </w:tr>
    </w:tbl>
    <w:p w14:paraId="2ABB095C" w14:textId="77777777" w:rsidR="004D5244" w:rsidRDefault="004D5244" w:rsidP="008032D3">
      <w:pPr>
        <w:rPr>
          <w:b/>
          <w:bCs/>
        </w:rPr>
      </w:pPr>
    </w:p>
    <w:p w14:paraId="05D24AEA" w14:textId="443FC917" w:rsidR="00A448EB" w:rsidRPr="00D452C4" w:rsidRDefault="00826354" w:rsidP="008032D3">
      <w:pPr>
        <w:rPr>
          <w:highlight w:val="yellow"/>
        </w:rPr>
      </w:pPr>
      <w:r w:rsidRPr="002C232F">
        <w:t xml:space="preserve">Along with variation in </w:t>
      </w:r>
      <w:r w:rsidR="00713A79" w:rsidRPr="002C232F">
        <w:t>d</w:t>
      </w:r>
      <w:r w:rsidR="003D23C3" w:rsidRPr="002C232F">
        <w:t>ifficulty of routes</w:t>
      </w:r>
      <w:r w:rsidRPr="002C232F">
        <w:t xml:space="preserve">, there is a </w:t>
      </w:r>
      <w:r w:rsidR="009C2CF3" w:rsidRPr="002C232F">
        <w:t>range</w:t>
      </w:r>
      <w:r w:rsidRPr="002C232F">
        <w:t xml:space="preserve"> </w:t>
      </w:r>
      <w:r w:rsidR="008A7FAF" w:rsidRPr="002C232F">
        <w:t>in ability of mountain-goers</w:t>
      </w:r>
      <w:r w:rsidRPr="002C232F">
        <w:t>.</w:t>
      </w:r>
      <w:r w:rsidR="006524B7" w:rsidRPr="002C232F">
        <w:t xml:space="preserve"> </w:t>
      </w:r>
      <w:r w:rsidR="00DB07FD" w:rsidRPr="002C232F">
        <w:t xml:space="preserve">Scrambling </w:t>
      </w:r>
      <w:r w:rsidR="00D452C4" w:rsidRPr="002C232F">
        <w:t>is seen by some as a more accessible version of climbing</w:t>
      </w:r>
      <w:r w:rsidR="002C232F">
        <w:t>. Routes</w:t>
      </w:r>
      <w:r w:rsidR="00950E12" w:rsidRPr="002C232F">
        <w:t xml:space="preserve"> may be attempted by </w:t>
      </w:r>
      <w:r w:rsidR="00F44E55" w:rsidRPr="002C232F">
        <w:t>people lacking in technical climbing knowledge and specialist equipment</w:t>
      </w:r>
      <w:r w:rsidR="00AA2E13">
        <w:t>,</w:t>
      </w:r>
      <w:r w:rsidRPr="002C232F">
        <w:t xml:space="preserve"> </w:t>
      </w:r>
      <w:r w:rsidR="00F44E55">
        <w:t>as well as</w:t>
      </w:r>
      <w:r w:rsidR="002C232F">
        <w:t xml:space="preserve"> experienced climbers and scramblers</w:t>
      </w:r>
      <w:r w:rsidR="001D0267">
        <w:t xml:space="preserve">. </w:t>
      </w:r>
      <w:r w:rsidR="001D0267">
        <w:fldChar w:fldCharType="begin"/>
      </w:r>
      <w:r w:rsidR="00C50358">
        <w:instrText xml:space="preserve"> ADDIN EN.CITE &lt;EndNote&gt;&lt;Cite&gt;&lt;Author&gt;Lack&lt;/Author&gt;&lt;Year&gt;2012&lt;/Year&gt;&lt;IDText&gt;Rock Climbing Rescues: Causes, Injuries, and Trends in Boulder County, Colorado&lt;/IDText&gt;&lt;DisplayText&gt;(5)&lt;/DisplayText&gt;&lt;record&gt;&lt;dates&gt;&lt;pub-dates&gt;&lt;date&gt;2012/09/01/&lt;/date&gt;&lt;/pub-dates&gt;&lt;year&gt;2012&lt;/year&gt;&lt;/dates&gt;&lt;keywords&gt;&lt;keyword&gt;Rocky Mountain Rescue Group&lt;/keyword&gt;&lt;keyword&gt;RMRG&lt;/keyword&gt;&lt;keyword&gt;mountain rescue&lt;/keyword&gt;&lt;keyword&gt;search and rescue&lt;/keyword&gt;&lt;keyword&gt;rock climbing incidents&lt;/keyword&gt;&lt;keyword&gt;Boulder&lt;/keyword&gt;&lt;keyword&gt;CO&lt;/keyword&gt;&lt;keyword&gt;Eldorado Canyon State Park&lt;/keyword&gt;&lt;/keywords&gt;&lt;urls&gt;&lt;related-urls&gt;&lt;url&gt;http://www.sciencedirect.com/science/article/pii/S1080603212001093&lt;/url&gt;&lt;/related-urls&gt;&lt;/urls&gt;&lt;isbn&gt;1080-6032&lt;/isbn&gt;&lt;titles&gt;&lt;title&gt;Rock Climbing Rescues: Causes, Injuries, and Trends in Boulder County, Colorado&lt;/title&gt;&lt;secondary-title&gt;Wilderness &amp;amp; Environmental Medicine&lt;/secondary-title&gt;&lt;/titles&gt;&lt;pages&gt;223-230&lt;/pages&gt;&lt;number&gt;3&lt;/number&gt;&lt;contributors&gt;&lt;authors&gt;&lt;author&gt;Lack, Daniel A.&lt;/author&gt;&lt;author&gt;Sheets, Alison L.&lt;/author&gt;&lt;author&gt;Entin, Jacob M.&lt;/author&gt;&lt;author&gt;Christenson, David C.&lt;/author&gt;&lt;/authors&gt;&lt;/contributors&gt;&lt;added-date format="utc"&gt;1604489603&lt;/added-date&gt;&lt;ref-type name="Journal Article"&gt;17&lt;/ref-type&gt;&lt;rec-number&gt;248&lt;/rec-number&gt;&lt;last-updated-date format="utc"&gt;1604489603&lt;/last-updated-date&gt;&lt;electronic-resource-num&gt;https://doi.org/10.1016/j.wem.2012.04.002&lt;/electronic-resource-num&gt;&lt;volume&gt;23&lt;/volume&gt;&lt;/record&gt;&lt;/Cite&gt;&lt;/EndNote&gt;</w:instrText>
      </w:r>
      <w:r w:rsidR="001D0267">
        <w:fldChar w:fldCharType="separate"/>
      </w:r>
      <w:r w:rsidR="00C50358">
        <w:rPr>
          <w:noProof/>
        </w:rPr>
        <w:t>(5)</w:t>
      </w:r>
      <w:r w:rsidR="001D0267">
        <w:fldChar w:fldCharType="end"/>
      </w:r>
      <w:r w:rsidR="001D0267">
        <w:t xml:space="preserve"> </w:t>
      </w:r>
      <w:r w:rsidR="008573AD">
        <w:t>The</w:t>
      </w:r>
      <w:r w:rsidR="002E5B63">
        <w:t xml:space="preserve"> absence of ropes</w:t>
      </w:r>
      <w:r w:rsidR="0061388D">
        <w:t xml:space="preserve"> and protection could be because </w:t>
      </w:r>
      <w:r w:rsidR="00697C9B">
        <w:t>the individual is</w:t>
      </w:r>
      <w:r w:rsidR="0061388D">
        <w:t xml:space="preserve"> an experienced </w:t>
      </w:r>
      <w:r w:rsidR="00D47808">
        <w:t>mountaineer</w:t>
      </w:r>
      <w:r w:rsidR="002E5B63">
        <w:t xml:space="preserve"> </w:t>
      </w:r>
      <w:r w:rsidR="00697C9B">
        <w:t>or</w:t>
      </w:r>
      <w:r w:rsidR="00DA05F6">
        <w:t xml:space="preserve"> an inexperienced scrambler who has strayed </w:t>
      </w:r>
      <w:r w:rsidR="009A5F61">
        <w:t>above their</w:t>
      </w:r>
      <w:r w:rsidR="009C2859">
        <w:t xml:space="preserve"> skill</w:t>
      </w:r>
      <w:r w:rsidR="009A5F61">
        <w:t xml:space="preserve"> level</w:t>
      </w:r>
      <w:r w:rsidR="003152AA">
        <w:t xml:space="preserve">. </w:t>
      </w:r>
      <w:r w:rsidR="003152AA">
        <w:fldChar w:fldCharType="begin"/>
      </w:r>
      <w:r w:rsidR="00C50358">
        <w:instrText xml:space="preserve"> ADDIN EN.CITE &lt;EndNote&gt;&lt;Cite&gt;&lt;Author&gt;Lack&lt;/Author&gt;&lt;Year&gt;2012&lt;/Year&gt;&lt;IDText&gt;Rock Climbing Rescues: Causes, Injuries, and Trends in Boulder County, Colorado&lt;/IDText&gt;&lt;DisplayText&gt;(5)&lt;/DisplayText&gt;&lt;record&gt;&lt;dates&gt;&lt;pub-dates&gt;&lt;date&gt;2012/09/01/&lt;/date&gt;&lt;/pub-dates&gt;&lt;year&gt;2012&lt;/year&gt;&lt;/dates&gt;&lt;keywords&gt;&lt;keyword&gt;Rocky Mountain Rescue Group&lt;/keyword&gt;&lt;keyword&gt;RMRG&lt;/keyword&gt;&lt;keyword&gt;mountain rescue&lt;/keyword&gt;&lt;keyword&gt;search and rescue&lt;/keyword&gt;&lt;keyword&gt;rock climbing incidents&lt;/keyword&gt;&lt;keyword&gt;Boulder&lt;/keyword&gt;&lt;keyword&gt;CO&lt;/keyword&gt;&lt;keyword&gt;Eldorado Canyon State Park&lt;/keyword&gt;&lt;/keywords&gt;&lt;urls&gt;&lt;related-urls&gt;&lt;url&gt;http://www.sciencedirect.com/science/article/pii/S1080603212001093&lt;/url&gt;&lt;/related-urls&gt;&lt;/urls&gt;&lt;isbn&gt;1080-6032&lt;/isbn&gt;&lt;titles&gt;&lt;title&gt;Rock Climbing Rescues: Causes, Injuries, and Trends in Boulder County, Colorado&lt;/title&gt;&lt;secondary-title&gt;Wilderness &amp;amp; Environmental Medicine&lt;/secondary-title&gt;&lt;/titles&gt;&lt;pages&gt;223-230&lt;/pages&gt;&lt;number&gt;3&lt;/number&gt;&lt;contributors&gt;&lt;authors&gt;&lt;author&gt;Lack, Daniel A.&lt;/author&gt;&lt;author&gt;Sheets, Alison L.&lt;/author&gt;&lt;author&gt;Entin, Jacob M.&lt;/author&gt;&lt;author&gt;Christenson, David C.&lt;/author&gt;&lt;/authors&gt;&lt;/contributors&gt;&lt;added-date format="utc"&gt;1604489603&lt;/added-date&gt;&lt;ref-type name="Journal Article"&gt;17&lt;/ref-type&gt;&lt;rec-number&gt;248&lt;/rec-number&gt;&lt;last-updated-date format="utc"&gt;1604489603&lt;/last-updated-date&gt;&lt;electronic-resource-num&gt;https://doi.org/10.1016/j.wem.2012.04.002&lt;/electronic-resource-num&gt;&lt;volume&gt;23&lt;/volume&gt;&lt;/record&gt;&lt;/Cite&gt;&lt;/EndNote&gt;</w:instrText>
      </w:r>
      <w:r w:rsidR="003152AA">
        <w:fldChar w:fldCharType="separate"/>
      </w:r>
      <w:r w:rsidR="00C50358">
        <w:rPr>
          <w:noProof/>
        </w:rPr>
        <w:t>(5)</w:t>
      </w:r>
      <w:r w:rsidR="003152AA">
        <w:fldChar w:fldCharType="end"/>
      </w:r>
    </w:p>
    <w:p w14:paraId="25BFAC25" w14:textId="6A753F49" w:rsidR="00A448EB" w:rsidRDefault="00A448EB" w:rsidP="008032D3"/>
    <w:p w14:paraId="26515A49" w14:textId="77777777" w:rsidR="009A071D" w:rsidRDefault="009A071D" w:rsidP="009A071D">
      <w:pPr>
        <w:pStyle w:val="Heading3"/>
      </w:pPr>
      <w:r>
        <w:t>Snowdonia National Park and the Mountain Medicine Database</w:t>
      </w:r>
    </w:p>
    <w:p w14:paraId="1A017B3D" w14:textId="407CF21C" w:rsidR="009A071D" w:rsidRDefault="003D69D3" w:rsidP="009A071D">
      <w:r>
        <w:t xml:space="preserve">Scrambling is one of many </w:t>
      </w:r>
      <w:r w:rsidR="009B77C0">
        <w:t>sports</w:t>
      </w:r>
      <w:r w:rsidR="00BC017F">
        <w:t xml:space="preserve"> </w:t>
      </w:r>
      <w:r w:rsidR="00392CC8">
        <w:t>available to mountain-goers in Snowdonia National Park. As a</w:t>
      </w:r>
      <w:r w:rsidR="009A071D">
        <w:t xml:space="preserve"> major tourist attraction of North West Wales, Snowdonia boasts around 10 million visitor days every year and covers 2,176 square kilometres. </w:t>
      </w:r>
      <w:r w:rsidR="009A071D">
        <w:fldChar w:fldCharType="begin"/>
      </w:r>
      <w:r w:rsidR="00192E37">
        <w:instrText xml:space="preserve"> ADDIN EN.CITE &lt;EndNote&gt;&lt;Cite&gt;&lt;Author&gt;Snowdonia National Park Authority&lt;/Author&gt;&lt;Year&gt;2016&lt;/Year&gt;&lt;IDText&gt;Snowdonia Facts and Figures&lt;/IDText&gt;&lt;DisplayText&gt;(6)&lt;/DisplayText&gt;&lt;record&gt;&lt;urls&gt;&lt;related-urls&gt;&lt;url&gt;https://www.snowdonia.gov.wales/addysg-education/facts-and-figures&lt;/url&gt;&lt;/related-urls&gt;&lt;/urls&gt;&lt;custom2&gt;05/01&lt;/custom2&gt;&lt;custom1&gt;2021&lt;/custom1&gt;&lt;titles&gt;&lt;title&gt;Snowdonia Facts and Figures&lt;/title&gt;&lt;/titles&gt;&lt;number&gt;05/01&lt;/number&gt;&lt;contributors&gt;&lt;authors&gt;&lt;author&gt;Snowdonia National Park Authority,.&lt;/author&gt;&lt;/authors&gt;&lt;/contributors&gt;&lt;added-date format="utc"&gt;1609847099&lt;/added-date&gt;&lt;ref-type name="Web Page"&gt;12&lt;/ref-type&gt;&lt;dates&gt;&lt;year&gt;2016&lt;/year&gt;&lt;/dates&gt;&lt;rec-number&gt;267&lt;/rec-number&gt;&lt;last-updated-date format="utc"&gt;1609847219&lt;/last-updated-date&gt;&lt;volume&gt;2021&lt;/volume&gt;&lt;/record&gt;&lt;/Cite&gt;&lt;/EndNote&gt;</w:instrText>
      </w:r>
      <w:r w:rsidR="009A071D">
        <w:fldChar w:fldCharType="separate"/>
      </w:r>
      <w:r w:rsidR="00192E37">
        <w:rPr>
          <w:noProof/>
        </w:rPr>
        <w:t>(6)</w:t>
      </w:r>
      <w:r w:rsidR="009A071D">
        <w:fldChar w:fldCharType="end"/>
      </w:r>
      <w:r w:rsidR="009A071D">
        <w:t xml:space="preserve"> Popular scrambles include Tryfan</w:t>
      </w:r>
      <w:r w:rsidR="00392CC8">
        <w:t xml:space="preserve"> North </w:t>
      </w:r>
      <w:r w:rsidR="009B362D">
        <w:t>Ridge</w:t>
      </w:r>
      <w:r w:rsidR="009A071D">
        <w:t xml:space="preserve"> and </w:t>
      </w:r>
      <w:r w:rsidR="001F6CF5">
        <w:t>Snowdon’s</w:t>
      </w:r>
      <w:r w:rsidR="00C61155">
        <w:t xml:space="preserve"> </w:t>
      </w:r>
      <w:r w:rsidR="00F717FC" w:rsidRPr="00E05E93">
        <w:t>Crib Goch</w:t>
      </w:r>
      <w:r w:rsidR="001F6CF5" w:rsidRPr="00E05E93">
        <w:t xml:space="preserve"> ridge</w:t>
      </w:r>
      <w:r w:rsidR="00600D85">
        <w:t xml:space="preserve">. </w:t>
      </w:r>
      <w:r w:rsidR="009B362D">
        <w:t xml:space="preserve">Both these routes are increasing in popularity every year and </w:t>
      </w:r>
      <w:r w:rsidR="00F717FC">
        <w:t xml:space="preserve">in 2018 </w:t>
      </w:r>
      <w:r w:rsidR="00DD1253">
        <w:t>both</w:t>
      </w:r>
      <w:r w:rsidR="00F1696C">
        <w:t xml:space="preserve"> </w:t>
      </w:r>
      <w:r w:rsidR="00F717FC">
        <w:t>attracted</w:t>
      </w:r>
      <w:r w:rsidR="00DD1253">
        <w:t xml:space="preserve"> over 25,000 </w:t>
      </w:r>
      <w:r w:rsidR="00F717FC">
        <w:t>visitors</w:t>
      </w:r>
      <w:r w:rsidR="00781624">
        <w:t xml:space="preserve">. </w:t>
      </w:r>
      <w:r w:rsidR="00781624">
        <w:fldChar w:fldCharType="begin"/>
      </w:r>
      <w:r w:rsidR="009B362D">
        <w:instrText xml:space="preserve"> ADDIN EN.CITE &lt;EndNote&gt;&lt;Cite&gt;&lt;Author&gt;Snowdonia National Park Authority&lt;/Author&gt;&lt;Year&gt;2018&lt;/Year&gt;&lt;IDText&gt;Visitor Monitoring Figures&lt;/IDText&gt;&lt;DisplayText&gt;(7, 8)&lt;/DisplayText&gt;&lt;record&gt;&lt;titles&gt;&lt;title&gt;Visitor Monitoring Figures&lt;/title&gt;&lt;/titles&gt;&lt;contributors&gt;&lt;authors&gt;&lt;author&gt;Snowdonia National Park Authority,.&lt;/author&gt;&lt;/authors&gt;&lt;/contributors&gt;&lt;added-date format="utc"&gt;1614950340&lt;/added-date&gt;&lt;ref-type name="Unpublished Work"&gt;34&lt;/ref-type&gt;&lt;dates&gt;&lt;year&gt;2018&lt;/year&gt;&lt;/dates&gt;&lt;rec-number&gt;268&lt;/rec-number&gt;&lt;last-updated-date format="utc"&gt;1614950712&lt;/last-updated-date&gt;&lt;/record&gt;&lt;/Cite&gt;&lt;Cite&gt;&lt;Author&gt;Snowdonia National Park Authority&lt;/Author&gt;&lt;Year&gt;2013&lt;/Year&gt;&lt;IDText&gt;Visitor Monitoring Figures&lt;/IDText&gt;&lt;record&gt;&lt;titles&gt;&lt;title&gt;Visitor Monitoring Figures&lt;/title&gt;&lt;/titles&gt;&lt;contributors&gt;&lt;authors&gt;&lt;author&gt;Snowdonia National Park Authority,.&lt;/author&gt;&lt;/authors&gt;&lt;/contributors&gt;&lt;added-date format="utc"&gt;1614950767&lt;/added-date&gt;&lt;ref-type name="Unpublished Work"&gt;34&lt;/ref-type&gt;&lt;dates&gt;&lt;year&gt;2013&lt;/year&gt;&lt;/dates&gt;&lt;rec-number&gt;269&lt;/rec-number&gt;&lt;last-updated-date format="utc"&gt;1614950796&lt;/last-updated-date&gt;&lt;/record&gt;&lt;/Cite&gt;&lt;/EndNote&gt;</w:instrText>
      </w:r>
      <w:r w:rsidR="00781624">
        <w:fldChar w:fldCharType="separate"/>
      </w:r>
      <w:r w:rsidR="009B362D">
        <w:rPr>
          <w:noProof/>
        </w:rPr>
        <w:t>(7, 8)</w:t>
      </w:r>
      <w:r w:rsidR="00781624">
        <w:fldChar w:fldCharType="end"/>
      </w:r>
      <w:r w:rsidR="00781624">
        <w:t xml:space="preserve"> </w:t>
      </w:r>
    </w:p>
    <w:p w14:paraId="45E18909" w14:textId="77777777" w:rsidR="009A071D" w:rsidRDefault="009A071D" w:rsidP="009A071D"/>
    <w:p w14:paraId="7852E8BF" w14:textId="52FC0679" w:rsidR="009A071D" w:rsidRDefault="009A071D" w:rsidP="009A071D">
      <w:r>
        <w:t xml:space="preserve">The Mountain Medicine Database (MMD) keeps a record of all patients arriving </w:t>
      </w:r>
      <w:r w:rsidR="008034FF">
        <w:t>at</w:t>
      </w:r>
      <w:r>
        <w:t xml:space="preserve"> Ysbyty Gwynedd Emergency Department (ED) after contact with either the Mountain Rescue Team (MRT) or Search and Rescue (SAR) helicopter</w:t>
      </w:r>
      <w:r w:rsidR="00CD7B69">
        <w:t>,</w:t>
      </w:r>
      <w:r>
        <w:t xml:space="preserve"> that </w:t>
      </w:r>
      <w:r w:rsidR="00CD7B69">
        <w:t>were</w:t>
      </w:r>
      <w:r>
        <w:t xml:space="preserve"> </w:t>
      </w:r>
      <w:r w:rsidR="00617951">
        <w:t>undertaking mountain activities</w:t>
      </w:r>
      <w:r>
        <w:t xml:space="preserve"> </w:t>
      </w:r>
      <w:r w:rsidR="00AA2E13">
        <w:t>in</w:t>
      </w:r>
      <w:r>
        <w:t xml:space="preserve"> Snowdonia National Park. </w:t>
      </w:r>
      <w:r w:rsidR="00D44251">
        <w:t>For each entry</w:t>
      </w:r>
      <w:r w:rsidR="007D0567">
        <w:t>, i</w:t>
      </w:r>
      <w:r w:rsidR="00CE2286">
        <w:t>nformation on the demo</w:t>
      </w:r>
      <w:r w:rsidR="00286017">
        <w:t>graphics of the patient, the time and location of the incident</w:t>
      </w:r>
      <w:r w:rsidR="00D44251">
        <w:t xml:space="preserve">, and the pre-hospital and hospital diagnoses are collated. </w:t>
      </w:r>
      <w:r>
        <w:t xml:space="preserve">The database goes back to 2004 and is a world leading record of mountain casualties with hospital diagnoses. A </w:t>
      </w:r>
      <w:r w:rsidR="00F1696C">
        <w:t>2013 study using the</w:t>
      </w:r>
      <w:r>
        <w:t xml:space="preserve"> MMD</w:t>
      </w:r>
      <w:r w:rsidR="00F1696C">
        <w:t>,</w:t>
      </w:r>
      <w:r w:rsidR="009F6C99">
        <w:t xml:space="preserve"> </w:t>
      </w:r>
      <w:r w:rsidR="009F6C99">
        <w:fldChar w:fldCharType="begin"/>
      </w:r>
      <w:r w:rsidR="009F6C99">
        <w:instrText xml:space="preserve"> ADDIN EN.CITE &lt;EndNote&gt;&lt;Cite&gt;&lt;Author&gt;Hall&lt;/Author&gt;&lt;Year&gt;2013&lt;/Year&gt;&lt;IDText&gt;Tourist Mountain: Mountain Casualties in Snowdonia&lt;/IDText&gt;&lt;DisplayText&gt;(9)&lt;/DisplayText&gt;&lt;record&gt;&lt;keywords&gt;&lt;keyword&gt;Emergency&lt;/keyword&gt;&lt;/keywords&gt;&lt;isbn&gt;1080-6032&lt;/isbn&gt;&lt;titles&gt;&lt;title&gt;Tourist Mountain: Mountain Casualties in Snowdonia&lt;/title&gt;&lt;secondary-title&gt;Wilderness &amp;amp; environmental medicine&lt;/secondary-title&gt;&lt;/titles&gt;&lt;pages&gt;81-82&lt;/pages&gt;&lt;number&gt;1&lt;/number&gt;&lt;contributors&gt;&lt;authors&gt;&lt;author&gt;Hall, Benjamin G. R. MBChB&lt;/author&gt;&lt;author&gt;Dykes, Linda K. Mbbs Fcem&lt;/author&gt;&lt;/authors&gt;&lt;/contributors&gt;&lt;added-date format="utc"&gt;1604478951&lt;/added-date&gt;&lt;ref-type name="Journal Article"&gt;17&lt;/ref-type&gt;&lt;dates&gt;&lt;year&gt;2013&lt;/year&gt;&lt;/dates&gt;&lt;rec-number&gt;246&lt;/rec-number&gt;&lt;publisher&gt;Elsevier Inc&lt;/publisher&gt;&lt;last-updated-date format="utc"&gt;1604478951&lt;/last-updated-date&gt;&lt;electronic-resource-num&gt;10.1016/j.wem.2012.07.011&lt;/electronic-resource-num&gt;&lt;volume&gt;24&lt;/volume&gt;&lt;/record&gt;&lt;/Cite&gt;&lt;/EndNote&gt;</w:instrText>
      </w:r>
      <w:r w:rsidR="009F6C99">
        <w:fldChar w:fldCharType="separate"/>
      </w:r>
      <w:r w:rsidR="009F6C99">
        <w:rPr>
          <w:noProof/>
        </w:rPr>
        <w:t>(9)</w:t>
      </w:r>
      <w:r w:rsidR="009F6C99">
        <w:fldChar w:fldCharType="end"/>
      </w:r>
      <w:r>
        <w:t xml:space="preserve"> found that 7% of casualties in Snowdonia were injured during scrambling activity.</w:t>
      </w:r>
    </w:p>
    <w:p w14:paraId="2F09CEDA" w14:textId="77777777" w:rsidR="009A071D" w:rsidRDefault="009A071D" w:rsidP="008032D3"/>
    <w:p w14:paraId="6632582C" w14:textId="4FDC4173" w:rsidR="007C4196" w:rsidRDefault="007C4196" w:rsidP="007C4196">
      <w:pPr>
        <w:pStyle w:val="Heading3"/>
      </w:pPr>
      <w:r>
        <w:lastRenderedPageBreak/>
        <w:t xml:space="preserve">UIAA Medical Commission </w:t>
      </w:r>
      <w:r w:rsidR="004F55DE">
        <w:t>I</w:t>
      </w:r>
      <w:r>
        <w:t xml:space="preserve">njury </w:t>
      </w:r>
      <w:r w:rsidR="004F55DE">
        <w:t>C</w:t>
      </w:r>
      <w:r>
        <w:t>lassification</w:t>
      </w:r>
    </w:p>
    <w:p w14:paraId="346D827A" w14:textId="366AD244" w:rsidR="007C4196" w:rsidRDefault="007C4196" w:rsidP="007C4196">
      <w:r>
        <w:t xml:space="preserve">The International Climbing and Mountaineering </w:t>
      </w:r>
      <w:r w:rsidR="00BB48A0">
        <w:t>Federation</w:t>
      </w:r>
      <w:r>
        <w:t xml:space="preserve"> (UIAA) represents the climbing and mountaineering community</w:t>
      </w:r>
      <w:r w:rsidR="0086754D">
        <w:t xml:space="preserve"> worldwide</w:t>
      </w:r>
      <w:r>
        <w:t xml:space="preserve">. The UIAA </w:t>
      </w:r>
      <w:r w:rsidR="00D749D4">
        <w:t>M</w:t>
      </w:r>
      <w:r>
        <w:t xml:space="preserve">edical </w:t>
      </w:r>
      <w:r w:rsidR="00D749D4">
        <w:t>C</w:t>
      </w:r>
      <w:r>
        <w:t xml:space="preserve">ommission (MedCom) set out a protocol for recording illnesses and injuries </w:t>
      </w:r>
      <w:r w:rsidR="00617951">
        <w:t>using a standardised system for all mountai</w:t>
      </w:r>
      <w:r w:rsidR="00A10EA3">
        <w:t>n</w:t>
      </w:r>
      <w:r w:rsidR="00617951">
        <w:t xml:space="preserve"> sports</w:t>
      </w:r>
      <w:r w:rsidR="00A10EA3">
        <w:t xml:space="preserve">. </w:t>
      </w:r>
      <w:r>
        <w:fldChar w:fldCharType="begin"/>
      </w:r>
      <w:r w:rsidR="009B362D">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fldChar w:fldCharType="separate"/>
      </w:r>
      <w:r w:rsidR="009B362D">
        <w:rPr>
          <w:noProof/>
        </w:rPr>
        <w:t>(10)</w:t>
      </w:r>
      <w:r>
        <w:fldChar w:fldCharType="end"/>
      </w:r>
      <w:r w:rsidR="00996A58">
        <w:t xml:space="preserve"> </w:t>
      </w:r>
    </w:p>
    <w:p w14:paraId="68334AC6" w14:textId="77777777" w:rsidR="007C4196" w:rsidRDefault="007C4196" w:rsidP="007C4196"/>
    <w:p w14:paraId="12C88093" w14:textId="22961D10" w:rsidR="007C4196" w:rsidRDefault="007C4196" w:rsidP="007C4196">
      <w:r>
        <w:t xml:space="preserve">The UIAA </w:t>
      </w:r>
      <w:r>
        <w:fldChar w:fldCharType="begin"/>
      </w:r>
      <w:r w:rsidR="009B362D">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fldChar w:fldCharType="separate"/>
      </w:r>
      <w:r w:rsidR="009B362D">
        <w:rPr>
          <w:noProof/>
        </w:rPr>
        <w:t>(10)</w:t>
      </w:r>
      <w:r>
        <w:fldChar w:fldCharType="end"/>
      </w:r>
      <w:r>
        <w:t xml:space="preserve"> defines an injury as: “Any physical complaint due to an external or internal force sustained by a participant during trekking, mountaineering, or climbing activity”. </w:t>
      </w:r>
      <w:r w:rsidR="00A10EA3">
        <w:t>A</w:t>
      </w:r>
      <w:r>
        <w:t xml:space="preserve">n illness is defined by the UIAA </w:t>
      </w:r>
      <w:r>
        <w:fldChar w:fldCharType="begin"/>
      </w:r>
      <w:r w:rsidR="009B362D">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fldChar w:fldCharType="separate"/>
      </w:r>
      <w:r w:rsidR="009B362D">
        <w:rPr>
          <w:noProof/>
        </w:rPr>
        <w:t>(10)</w:t>
      </w:r>
      <w:r>
        <w:fldChar w:fldCharType="end"/>
      </w:r>
      <w:r>
        <w:t xml:space="preserve"> as “any affliction to a participant during trekking, mountaineering, or climbing, including during ascent and descent to the climb and camp time for expeditions”.</w:t>
      </w:r>
    </w:p>
    <w:p w14:paraId="30F9376F" w14:textId="77777777" w:rsidR="007C4196" w:rsidRDefault="007C4196" w:rsidP="007C4196"/>
    <w:p w14:paraId="1ADE5541" w14:textId="1B143D1D" w:rsidR="00720FFC" w:rsidRDefault="004711C7" w:rsidP="008032D3">
      <w:r>
        <w:t>I</w:t>
      </w:r>
      <w:r w:rsidR="007C4196">
        <w:t>njury location</w:t>
      </w:r>
      <w:r>
        <w:t xml:space="preserve"> is classified</w:t>
      </w:r>
      <w:r w:rsidR="007C4196">
        <w:t xml:space="preserve"> using the Orchard Sports Injury Classification System version 10 (OSICS-10)</w:t>
      </w:r>
      <w:r w:rsidR="00192E37">
        <w:t xml:space="preserve">. </w:t>
      </w:r>
      <w:r w:rsidR="00192E37">
        <w:fldChar w:fldCharType="begin"/>
      </w:r>
      <w:r w:rsidR="009B362D">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rsidR="00192E37">
        <w:fldChar w:fldCharType="separate"/>
      </w:r>
      <w:r w:rsidR="009B362D">
        <w:rPr>
          <w:noProof/>
        </w:rPr>
        <w:t>(10)</w:t>
      </w:r>
      <w:r w:rsidR="00192E37">
        <w:fldChar w:fldCharType="end"/>
      </w:r>
      <w:r w:rsidR="007C4196">
        <w:t xml:space="preserve"> </w:t>
      </w:r>
      <w:r w:rsidR="00192E37">
        <w:t>This</w:t>
      </w:r>
      <w:r w:rsidR="007C4196">
        <w:t xml:space="preserve"> is a 4-character coding system that categori</w:t>
      </w:r>
      <w:r w:rsidR="003C296F">
        <w:t>s</w:t>
      </w:r>
      <w:r w:rsidR="007C4196">
        <w:t xml:space="preserve">es injuries based on anatomical location and </w:t>
      </w:r>
      <w:r w:rsidR="00241BDF">
        <w:t>pathology;</w:t>
      </w:r>
      <w:r w:rsidR="008C0F3C">
        <w:t xml:space="preserve"> the </w:t>
      </w:r>
      <w:r w:rsidR="004120F3">
        <w:t>body</w:t>
      </w:r>
      <w:r w:rsidR="008C0F3C">
        <w:t xml:space="preserve"> area</w:t>
      </w:r>
      <w:r w:rsidR="00241BDF">
        <w:t xml:space="preserve"> coding is</w:t>
      </w:r>
      <w:r w:rsidR="008C0F3C">
        <w:t xml:space="preserve"> displayed in </w:t>
      </w:r>
      <w:r w:rsidR="00D93FCB">
        <w:t xml:space="preserve">table </w:t>
      </w:r>
      <w:r w:rsidR="00AC7B19">
        <w:t>2</w:t>
      </w:r>
      <w:r w:rsidR="007C4196">
        <w:t xml:space="preserve">. </w:t>
      </w:r>
      <w:r w:rsidR="007C4196">
        <w:fldChar w:fldCharType="begin">
          <w:fldData xml:space="preserve">PEVuZE5vdGU+PENpdGU+PEF1dGhvcj5TY2jDtmZmbDwvQXV0aG9yPjxZZWFyPjIwMTE8L1llYXI+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</w:fldData>
        </w:fldChar>
      </w:r>
      <w:r w:rsidR="009B362D">
        <w:instrText xml:space="preserve"> ADDIN EN.CITE </w:instrText>
      </w:r>
      <w:r w:rsidR="009B362D">
        <w:fldChar w:fldCharType="begin">
          <w:fldData xml:space="preserve">PEVuZE5vdGU+PENpdGU+PEF1dGhvcj5TY2jDtmZmbDwvQXV0aG9yPjxZZWFyPjIwMTE8L1llYXI+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</w:fldData>
        </w:fldChar>
      </w:r>
      <w:r w:rsidR="009B362D">
        <w:instrText xml:space="preserve"> ADDIN EN.CITE.DATA </w:instrText>
      </w:r>
      <w:r w:rsidR="009B362D">
        <w:fldChar w:fldCharType="end"/>
      </w:r>
      <w:r w:rsidR="007C4196">
        <w:fldChar w:fldCharType="separate"/>
      </w:r>
      <w:r w:rsidR="009B362D">
        <w:rPr>
          <w:noProof/>
        </w:rPr>
        <w:t>(10, 11)</w:t>
      </w:r>
      <w:r w:rsidR="007C4196">
        <w:fldChar w:fldCharType="end"/>
      </w:r>
      <w:r w:rsidR="00241BDF">
        <w:t xml:space="preserve"> </w:t>
      </w:r>
      <w:r w:rsidR="007C4196">
        <w:t>Secondly, the Injury and Illness Severity Classification (</w:t>
      </w:r>
      <w:r w:rsidR="007C4196" w:rsidRPr="008037A2">
        <w:t>IIC</w:t>
      </w:r>
      <w:r w:rsidR="007C4196">
        <w:t>), also known as the UIAA MedCom score, is determined for each injured body par</w:t>
      </w:r>
      <w:r w:rsidR="004120F3">
        <w:t>t</w:t>
      </w:r>
      <w:r w:rsidR="00DB7608">
        <w:t xml:space="preserve"> (table 3)</w:t>
      </w:r>
      <w:r w:rsidR="007C4196">
        <w:t xml:space="preserve">. </w:t>
      </w:r>
      <w:r w:rsidR="007C4196">
        <w:fldChar w:fldCharType="begin"/>
      </w:r>
      <w:r w:rsidR="009B362D">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rsidR="007C4196">
        <w:fldChar w:fldCharType="separate"/>
      </w:r>
      <w:r w:rsidR="009B362D">
        <w:rPr>
          <w:noProof/>
        </w:rPr>
        <w:t>(10)</w:t>
      </w:r>
      <w:r w:rsidR="007C4196">
        <w:fldChar w:fldCharType="end"/>
      </w:r>
      <w:r w:rsidR="007C4196">
        <w:t xml:space="preserve"> </w:t>
      </w:r>
      <w:r w:rsidR="004501B6">
        <w:t>The IIC</w:t>
      </w:r>
      <w:r w:rsidR="007C4196">
        <w:t xml:space="preserve"> is decided retrospectively, considering the patient outcome and mortality</w:t>
      </w:r>
      <w:r w:rsidR="00B2548C">
        <w:t xml:space="preserve">. </w:t>
      </w:r>
      <w:r w:rsidR="00906DCD">
        <w:fldChar w:fldCharType="begin"/>
      </w:r>
      <w:r w:rsidR="009B362D">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rsidR="00906DCD">
        <w:fldChar w:fldCharType="separate"/>
      </w:r>
      <w:r w:rsidR="009B362D">
        <w:rPr>
          <w:noProof/>
        </w:rPr>
        <w:t>(10)</w:t>
      </w:r>
      <w:r w:rsidR="00906DCD">
        <w:fldChar w:fldCharType="end"/>
      </w:r>
      <w:r w:rsidR="00DB7608">
        <w:t xml:space="preserve"> </w:t>
      </w:r>
      <w:r w:rsidR="007C4196">
        <w:t xml:space="preserve">The third component is fatality risk which considers difficulty and risk of the climbing route which can be </w:t>
      </w:r>
      <w:r w:rsidR="00377257">
        <w:t>evaluated</w:t>
      </w:r>
      <w:r w:rsidR="007C4196">
        <w:t xml:space="preserve"> by the </w:t>
      </w:r>
      <w:r w:rsidR="007C4196" w:rsidRPr="00E05E93">
        <w:t>case fatality rate</w:t>
      </w:r>
      <w:r w:rsidR="007C4196">
        <w:t xml:space="preserve">. </w:t>
      </w:r>
      <w:r w:rsidR="007C4196">
        <w:fldChar w:fldCharType="begin"/>
      </w:r>
      <w:r w:rsidR="009B362D">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rsidR="007C4196">
        <w:fldChar w:fldCharType="separate"/>
      </w:r>
      <w:r w:rsidR="009B362D">
        <w:rPr>
          <w:noProof/>
        </w:rPr>
        <w:t>(10)</w:t>
      </w:r>
      <w:r w:rsidR="007C4196">
        <w:fldChar w:fldCharType="end"/>
      </w:r>
      <w:r w:rsidR="00521EED">
        <w:t xml:space="preserve"> </w:t>
      </w:r>
      <w:r w:rsidR="00425A45">
        <w:t>The case fatality rate is calculated as the ratio of deaths within a population of people</w:t>
      </w:r>
      <w:r w:rsidR="004A6EB3">
        <w:t>,</w:t>
      </w:r>
      <w:r w:rsidR="00425A45">
        <w:t xml:space="preserve"> such as</w:t>
      </w:r>
      <w:r w:rsidR="004A6EB3">
        <w:t xml:space="preserve"> passes of a route</w:t>
      </w:r>
      <w:r w:rsidR="00007A03">
        <w:t xml:space="preserve">, during a set time frame. </w:t>
      </w:r>
      <w:r w:rsidR="00007A03">
        <w:fldChar w:fldCharType="begin"/>
      </w:r>
      <w:r w:rsidR="00007A03">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rsidR="00007A03">
        <w:fldChar w:fldCharType="separate"/>
      </w:r>
      <w:r w:rsidR="00007A03">
        <w:rPr>
          <w:noProof/>
        </w:rPr>
        <w:t>(10)</w:t>
      </w:r>
      <w:r w:rsidR="00007A03">
        <w:fldChar w:fldCharType="end"/>
      </w:r>
    </w:p>
    <w:p w14:paraId="68AE2B7C" w14:textId="488E264B" w:rsidR="00AC7B19" w:rsidRDefault="00E05E93" w:rsidP="00E05E93">
      <w:pPr>
        <w:tabs>
          <w:tab w:val="left" w:pos="2670"/>
        </w:tabs>
      </w:pPr>
      <w:r>
        <w:tab/>
      </w:r>
    </w:p>
    <w:tbl>
      <w:tblPr>
        <w:tblStyle w:val="PlainTable2"/>
        <w:tblW w:w="5000" w:type="pct"/>
        <w:tblLook w:val="04A0" w:firstRow="1" w:lastRow="0" w:firstColumn="1" w:lastColumn="0" w:noHBand="0" w:noVBand="1"/>
      </w:tblPr>
      <w:tblGrid>
        <w:gridCol w:w="1561"/>
        <w:gridCol w:w="374"/>
        <w:gridCol w:w="374"/>
        <w:gridCol w:w="374"/>
        <w:gridCol w:w="374"/>
        <w:gridCol w:w="374"/>
        <w:gridCol w:w="373"/>
        <w:gridCol w:w="373"/>
        <w:gridCol w:w="373"/>
        <w:gridCol w:w="373"/>
        <w:gridCol w:w="373"/>
        <w:gridCol w:w="373"/>
        <w:gridCol w:w="373"/>
        <w:gridCol w:w="373"/>
        <w:gridCol w:w="373"/>
        <w:gridCol w:w="373"/>
        <w:gridCol w:w="373"/>
        <w:gridCol w:w="373"/>
        <w:gridCol w:w="373"/>
        <w:gridCol w:w="373"/>
        <w:gridCol w:w="373"/>
      </w:tblGrid>
      <w:tr w:rsidR="00AC7B19" w:rsidRPr="009812BA" w14:paraId="6C09803B" w14:textId="77777777" w:rsidTr="00A97D28">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000" w:type="pct"/>
            <w:gridSpan w:val="21"/>
            <w:tcBorders>
              <w:top w:val="nil"/>
              <w:bottom w:val="single" w:sz="4" w:space="0" w:color="auto"/>
            </w:tcBorders>
            <w:shd w:val="clear" w:color="auto" w:fill="auto"/>
            <w:noWrap/>
          </w:tcPr>
          <w:p w14:paraId="42B67093" w14:textId="3FA70426" w:rsidR="00AC7B19" w:rsidRPr="009812BA" w:rsidRDefault="00AC7B19" w:rsidP="00A97D28">
            <w:pPr>
              <w:rPr>
                <w:rFonts w:ascii="Calibri" w:hAnsi="Calibri" w:cs="Calibri"/>
                <w:b w:val="0"/>
                <w:bCs w:val="0"/>
                <w:color w:val="000000"/>
                <w:szCs w:val="22"/>
              </w:rPr>
            </w:pPr>
            <w:r>
              <w:rPr>
                <w:rFonts w:ascii="Calibri" w:hAnsi="Calibri" w:cs="Calibri"/>
                <w:color w:val="000000"/>
                <w:szCs w:val="22"/>
              </w:rPr>
              <w:t>Table 2</w:t>
            </w:r>
            <w:r w:rsidRPr="009812BA">
              <w:rPr>
                <w:rFonts w:ascii="Calibri" w:hAnsi="Calibri" w:cs="Calibri"/>
                <w:color w:val="000000"/>
                <w:szCs w:val="22"/>
              </w:rPr>
              <w:t xml:space="preserve">: Orchard Sports Injury Classification System </w:t>
            </w:r>
            <w:r>
              <w:rPr>
                <w:rFonts w:ascii="Calibri" w:hAnsi="Calibri" w:cs="Calibri"/>
                <w:color w:val="000000"/>
                <w:szCs w:val="22"/>
              </w:rPr>
              <w:t xml:space="preserve">for </w:t>
            </w:r>
            <w:r w:rsidRPr="009812BA">
              <w:rPr>
                <w:rFonts w:ascii="Calibri" w:hAnsi="Calibri" w:cs="Calibri"/>
                <w:color w:val="000000"/>
                <w:szCs w:val="22"/>
              </w:rPr>
              <w:t>coding of body areas</w:t>
            </w:r>
            <w:r w:rsidRPr="009812BA">
              <w:rPr>
                <w:rFonts w:ascii="Calibri" w:hAnsi="Calibri" w:cs="Calibri"/>
                <w:b w:val="0"/>
                <w:bCs w:val="0"/>
                <w:color w:val="000000"/>
                <w:szCs w:val="22"/>
              </w:rPr>
              <w:t xml:space="preserve"> </w:t>
            </w:r>
          </w:p>
        </w:tc>
      </w:tr>
      <w:tr w:rsidR="00AC7B19" w:rsidRPr="008A6AB4" w14:paraId="2D9E8149" w14:textId="77777777" w:rsidTr="00A97D28">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65" w:type="pct"/>
            <w:tcBorders>
              <w:top w:val="single" w:sz="4" w:space="0" w:color="auto"/>
              <w:bottom w:val="single" w:sz="4" w:space="0" w:color="auto"/>
            </w:tcBorders>
            <w:noWrap/>
            <w:hideMark/>
          </w:tcPr>
          <w:p w14:paraId="4389468D" w14:textId="77777777" w:rsidR="00AC7B19" w:rsidRPr="008A6AB4" w:rsidRDefault="00AC7B19" w:rsidP="00A97D28">
            <w:pPr>
              <w:jc w:val="left"/>
              <w:rPr>
                <w:rFonts w:ascii="Calibri" w:hAnsi="Calibri" w:cs="Calibri"/>
                <w:color w:val="000000"/>
                <w:szCs w:val="22"/>
              </w:rPr>
            </w:pPr>
            <w:r w:rsidRPr="008A6AB4">
              <w:rPr>
                <w:rFonts w:ascii="Calibri" w:hAnsi="Calibri" w:cs="Calibri"/>
                <w:color w:val="000000"/>
                <w:szCs w:val="22"/>
              </w:rPr>
              <w:t>OSICS body area character</w:t>
            </w:r>
          </w:p>
        </w:tc>
        <w:tc>
          <w:tcPr>
            <w:tcW w:w="207" w:type="pct"/>
            <w:tcBorders>
              <w:top w:val="single" w:sz="4" w:space="0" w:color="auto"/>
              <w:bottom w:val="single" w:sz="4" w:space="0" w:color="auto"/>
            </w:tcBorders>
            <w:shd w:val="clear" w:color="auto" w:fill="F2F2F2" w:themeFill="background1" w:themeFillShade="F2"/>
            <w:hideMark/>
          </w:tcPr>
          <w:p w14:paraId="04647774"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H</w:t>
            </w:r>
          </w:p>
        </w:tc>
        <w:tc>
          <w:tcPr>
            <w:tcW w:w="207" w:type="pct"/>
            <w:tcBorders>
              <w:top w:val="single" w:sz="4" w:space="0" w:color="auto"/>
              <w:bottom w:val="single" w:sz="4" w:space="0" w:color="auto"/>
            </w:tcBorders>
            <w:shd w:val="clear" w:color="auto" w:fill="F2F2F2" w:themeFill="background1" w:themeFillShade="F2"/>
            <w:hideMark/>
          </w:tcPr>
          <w:p w14:paraId="1D4743A8"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N</w:t>
            </w:r>
          </w:p>
        </w:tc>
        <w:tc>
          <w:tcPr>
            <w:tcW w:w="207" w:type="pct"/>
            <w:tcBorders>
              <w:top w:val="single" w:sz="4" w:space="0" w:color="auto"/>
              <w:bottom w:val="single" w:sz="4" w:space="0" w:color="auto"/>
            </w:tcBorders>
            <w:hideMark/>
          </w:tcPr>
          <w:p w14:paraId="51FB4571"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S</w:t>
            </w:r>
          </w:p>
        </w:tc>
        <w:tc>
          <w:tcPr>
            <w:tcW w:w="207" w:type="pct"/>
            <w:tcBorders>
              <w:top w:val="single" w:sz="4" w:space="0" w:color="auto"/>
              <w:bottom w:val="single" w:sz="4" w:space="0" w:color="auto"/>
            </w:tcBorders>
            <w:hideMark/>
          </w:tcPr>
          <w:p w14:paraId="2FA3EFD8"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U</w:t>
            </w:r>
          </w:p>
        </w:tc>
        <w:tc>
          <w:tcPr>
            <w:tcW w:w="207" w:type="pct"/>
            <w:tcBorders>
              <w:top w:val="single" w:sz="4" w:space="0" w:color="auto"/>
              <w:bottom w:val="single" w:sz="4" w:space="0" w:color="auto"/>
            </w:tcBorders>
            <w:hideMark/>
          </w:tcPr>
          <w:p w14:paraId="3F350B9C"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E</w:t>
            </w:r>
          </w:p>
        </w:tc>
        <w:tc>
          <w:tcPr>
            <w:tcW w:w="207" w:type="pct"/>
            <w:tcBorders>
              <w:top w:val="single" w:sz="4" w:space="0" w:color="auto"/>
              <w:bottom w:val="single" w:sz="4" w:space="0" w:color="auto"/>
            </w:tcBorders>
            <w:hideMark/>
          </w:tcPr>
          <w:p w14:paraId="710B26DA"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R</w:t>
            </w:r>
          </w:p>
        </w:tc>
        <w:tc>
          <w:tcPr>
            <w:tcW w:w="207" w:type="pct"/>
            <w:tcBorders>
              <w:top w:val="single" w:sz="4" w:space="0" w:color="auto"/>
              <w:bottom w:val="single" w:sz="4" w:space="0" w:color="auto"/>
            </w:tcBorders>
            <w:hideMark/>
          </w:tcPr>
          <w:p w14:paraId="53DE6877"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W</w:t>
            </w:r>
          </w:p>
        </w:tc>
        <w:tc>
          <w:tcPr>
            <w:tcW w:w="207" w:type="pct"/>
            <w:tcBorders>
              <w:top w:val="single" w:sz="4" w:space="0" w:color="auto"/>
              <w:bottom w:val="single" w:sz="4" w:space="0" w:color="auto"/>
            </w:tcBorders>
            <w:hideMark/>
          </w:tcPr>
          <w:p w14:paraId="165A6D08"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P</w:t>
            </w:r>
          </w:p>
        </w:tc>
        <w:tc>
          <w:tcPr>
            <w:tcW w:w="207" w:type="pct"/>
            <w:tcBorders>
              <w:top w:val="single" w:sz="4" w:space="0" w:color="auto"/>
              <w:bottom w:val="single" w:sz="4" w:space="0" w:color="auto"/>
            </w:tcBorders>
            <w:shd w:val="clear" w:color="auto" w:fill="F2F2F2" w:themeFill="background1" w:themeFillShade="F2"/>
            <w:hideMark/>
          </w:tcPr>
          <w:p w14:paraId="2615908B"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C</w:t>
            </w:r>
          </w:p>
        </w:tc>
        <w:tc>
          <w:tcPr>
            <w:tcW w:w="207" w:type="pct"/>
            <w:tcBorders>
              <w:top w:val="single" w:sz="4" w:space="0" w:color="auto"/>
              <w:bottom w:val="single" w:sz="4" w:space="0" w:color="auto"/>
            </w:tcBorders>
            <w:shd w:val="clear" w:color="auto" w:fill="F2F2F2" w:themeFill="background1" w:themeFillShade="F2"/>
            <w:hideMark/>
          </w:tcPr>
          <w:p w14:paraId="2456E6A9"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D</w:t>
            </w:r>
          </w:p>
        </w:tc>
        <w:tc>
          <w:tcPr>
            <w:tcW w:w="207" w:type="pct"/>
            <w:tcBorders>
              <w:top w:val="single" w:sz="4" w:space="0" w:color="auto"/>
              <w:bottom w:val="single" w:sz="4" w:space="0" w:color="auto"/>
            </w:tcBorders>
            <w:shd w:val="clear" w:color="auto" w:fill="F2F2F2" w:themeFill="background1" w:themeFillShade="F2"/>
            <w:hideMark/>
          </w:tcPr>
          <w:p w14:paraId="34DBA3C8"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O</w:t>
            </w:r>
          </w:p>
        </w:tc>
        <w:tc>
          <w:tcPr>
            <w:tcW w:w="207" w:type="pct"/>
            <w:tcBorders>
              <w:top w:val="single" w:sz="4" w:space="0" w:color="auto"/>
              <w:bottom w:val="single" w:sz="4" w:space="0" w:color="auto"/>
            </w:tcBorders>
            <w:shd w:val="clear" w:color="auto" w:fill="F2F2F2" w:themeFill="background1" w:themeFillShade="F2"/>
            <w:hideMark/>
          </w:tcPr>
          <w:p w14:paraId="692706F2"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B</w:t>
            </w:r>
          </w:p>
        </w:tc>
        <w:tc>
          <w:tcPr>
            <w:tcW w:w="207" w:type="pct"/>
            <w:tcBorders>
              <w:top w:val="single" w:sz="4" w:space="0" w:color="auto"/>
              <w:bottom w:val="single" w:sz="4" w:space="0" w:color="auto"/>
            </w:tcBorders>
            <w:shd w:val="clear" w:color="auto" w:fill="F2F2F2" w:themeFill="background1" w:themeFillShade="F2"/>
            <w:hideMark/>
          </w:tcPr>
          <w:p w14:paraId="19426335"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L</w:t>
            </w:r>
          </w:p>
        </w:tc>
        <w:tc>
          <w:tcPr>
            <w:tcW w:w="207" w:type="pct"/>
            <w:tcBorders>
              <w:top w:val="single" w:sz="4" w:space="0" w:color="auto"/>
              <w:bottom w:val="single" w:sz="4" w:space="0" w:color="auto"/>
            </w:tcBorders>
            <w:hideMark/>
          </w:tcPr>
          <w:p w14:paraId="22E4B44F"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G</w:t>
            </w:r>
          </w:p>
        </w:tc>
        <w:tc>
          <w:tcPr>
            <w:tcW w:w="207" w:type="pct"/>
            <w:tcBorders>
              <w:top w:val="single" w:sz="4" w:space="0" w:color="auto"/>
              <w:bottom w:val="single" w:sz="4" w:space="0" w:color="auto"/>
            </w:tcBorders>
            <w:hideMark/>
          </w:tcPr>
          <w:p w14:paraId="3AE5FC30"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T</w:t>
            </w:r>
          </w:p>
        </w:tc>
        <w:tc>
          <w:tcPr>
            <w:tcW w:w="207" w:type="pct"/>
            <w:tcBorders>
              <w:top w:val="single" w:sz="4" w:space="0" w:color="auto"/>
              <w:bottom w:val="single" w:sz="4" w:space="0" w:color="auto"/>
            </w:tcBorders>
            <w:hideMark/>
          </w:tcPr>
          <w:p w14:paraId="24088DD6"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K</w:t>
            </w:r>
          </w:p>
        </w:tc>
        <w:tc>
          <w:tcPr>
            <w:tcW w:w="207" w:type="pct"/>
            <w:tcBorders>
              <w:top w:val="single" w:sz="4" w:space="0" w:color="auto"/>
              <w:bottom w:val="single" w:sz="4" w:space="0" w:color="auto"/>
            </w:tcBorders>
            <w:hideMark/>
          </w:tcPr>
          <w:p w14:paraId="773620C2"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Q</w:t>
            </w:r>
          </w:p>
        </w:tc>
        <w:tc>
          <w:tcPr>
            <w:tcW w:w="207" w:type="pct"/>
            <w:tcBorders>
              <w:top w:val="single" w:sz="4" w:space="0" w:color="auto"/>
              <w:bottom w:val="single" w:sz="4" w:space="0" w:color="auto"/>
            </w:tcBorders>
            <w:hideMark/>
          </w:tcPr>
          <w:p w14:paraId="7293A065"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A</w:t>
            </w:r>
          </w:p>
        </w:tc>
        <w:tc>
          <w:tcPr>
            <w:tcW w:w="207" w:type="pct"/>
            <w:tcBorders>
              <w:top w:val="single" w:sz="4" w:space="0" w:color="auto"/>
              <w:bottom w:val="single" w:sz="4" w:space="0" w:color="auto"/>
            </w:tcBorders>
            <w:hideMark/>
          </w:tcPr>
          <w:p w14:paraId="247D2E84"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F</w:t>
            </w:r>
          </w:p>
        </w:tc>
        <w:tc>
          <w:tcPr>
            <w:tcW w:w="207" w:type="pct"/>
            <w:tcBorders>
              <w:top w:val="single" w:sz="4" w:space="0" w:color="auto"/>
              <w:bottom w:val="single" w:sz="4" w:space="0" w:color="auto"/>
            </w:tcBorders>
            <w:shd w:val="clear" w:color="auto" w:fill="F2F2F2" w:themeFill="background1" w:themeFillShade="F2"/>
            <w:hideMark/>
          </w:tcPr>
          <w:p w14:paraId="716E401D" w14:textId="77777777" w:rsidR="00AC7B19" w:rsidRPr="008A6AB4" w:rsidRDefault="00AC7B19" w:rsidP="00A97D28">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X</w:t>
            </w:r>
          </w:p>
        </w:tc>
      </w:tr>
      <w:tr w:rsidR="00AC7B19" w:rsidRPr="008A6AB4" w14:paraId="3F292ABE" w14:textId="77777777" w:rsidTr="00A97D28">
        <w:trPr>
          <w:trHeight w:val="1953"/>
        </w:trPr>
        <w:tc>
          <w:tcPr>
            <w:cnfStyle w:val="001000000000" w:firstRow="0" w:lastRow="0" w:firstColumn="1" w:lastColumn="0" w:oddVBand="0" w:evenVBand="0" w:oddHBand="0" w:evenHBand="0" w:firstRowFirstColumn="0" w:firstRowLastColumn="0" w:lastRowFirstColumn="0" w:lastRowLastColumn="0"/>
            <w:tcW w:w="865" w:type="pct"/>
            <w:tcBorders>
              <w:top w:val="single" w:sz="4" w:space="0" w:color="auto"/>
              <w:bottom w:val="single" w:sz="4" w:space="0" w:color="auto"/>
            </w:tcBorders>
            <w:noWrap/>
            <w:hideMark/>
          </w:tcPr>
          <w:p w14:paraId="34D2A4F6" w14:textId="77777777" w:rsidR="00AC7B19" w:rsidRPr="008A6AB4" w:rsidRDefault="00AC7B19" w:rsidP="00A97D28">
            <w:pPr>
              <w:jc w:val="left"/>
              <w:rPr>
                <w:rFonts w:ascii="Calibri" w:hAnsi="Calibri" w:cs="Calibri"/>
                <w:color w:val="000000"/>
                <w:szCs w:val="22"/>
              </w:rPr>
            </w:pPr>
            <w:r w:rsidRPr="008A6AB4">
              <w:rPr>
                <w:rFonts w:ascii="Calibri" w:hAnsi="Calibri" w:cs="Calibri"/>
                <w:color w:val="000000"/>
                <w:szCs w:val="22"/>
              </w:rPr>
              <w:t>Category</w:t>
            </w:r>
          </w:p>
        </w:tc>
        <w:tc>
          <w:tcPr>
            <w:tcW w:w="207" w:type="pct"/>
            <w:tcBorders>
              <w:top w:val="single" w:sz="4" w:space="0" w:color="auto"/>
              <w:bottom w:val="single" w:sz="4" w:space="0" w:color="auto"/>
            </w:tcBorders>
            <w:shd w:val="clear" w:color="auto" w:fill="F2F2F2" w:themeFill="background1" w:themeFillShade="F2"/>
            <w:textDirection w:val="btLr"/>
            <w:hideMark/>
          </w:tcPr>
          <w:p w14:paraId="100F4A3C"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Head/ Face</w:t>
            </w:r>
          </w:p>
        </w:tc>
        <w:tc>
          <w:tcPr>
            <w:tcW w:w="207" w:type="pct"/>
            <w:tcBorders>
              <w:top w:val="single" w:sz="4" w:space="0" w:color="auto"/>
              <w:bottom w:val="single" w:sz="4" w:space="0" w:color="auto"/>
            </w:tcBorders>
            <w:shd w:val="clear" w:color="auto" w:fill="F2F2F2" w:themeFill="background1" w:themeFillShade="F2"/>
            <w:textDirection w:val="btLr"/>
            <w:hideMark/>
          </w:tcPr>
          <w:p w14:paraId="359FA39C"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Neck/ Cervical spine</w:t>
            </w:r>
          </w:p>
        </w:tc>
        <w:tc>
          <w:tcPr>
            <w:tcW w:w="207" w:type="pct"/>
            <w:tcBorders>
              <w:top w:val="single" w:sz="4" w:space="0" w:color="auto"/>
              <w:bottom w:val="single" w:sz="4" w:space="0" w:color="auto"/>
            </w:tcBorders>
            <w:textDirection w:val="btLr"/>
            <w:hideMark/>
          </w:tcPr>
          <w:p w14:paraId="485459E9"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Shoulder/ Clavicle</w:t>
            </w:r>
          </w:p>
        </w:tc>
        <w:tc>
          <w:tcPr>
            <w:tcW w:w="207" w:type="pct"/>
            <w:tcBorders>
              <w:top w:val="single" w:sz="4" w:space="0" w:color="auto"/>
              <w:bottom w:val="single" w:sz="4" w:space="0" w:color="auto"/>
            </w:tcBorders>
            <w:textDirection w:val="btLr"/>
            <w:hideMark/>
          </w:tcPr>
          <w:p w14:paraId="670A08FF"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Upper arm</w:t>
            </w:r>
          </w:p>
        </w:tc>
        <w:tc>
          <w:tcPr>
            <w:tcW w:w="207" w:type="pct"/>
            <w:tcBorders>
              <w:top w:val="single" w:sz="4" w:space="0" w:color="auto"/>
              <w:bottom w:val="single" w:sz="4" w:space="0" w:color="auto"/>
            </w:tcBorders>
            <w:textDirection w:val="btLr"/>
            <w:hideMark/>
          </w:tcPr>
          <w:p w14:paraId="0708182D"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Elbow</w:t>
            </w:r>
          </w:p>
        </w:tc>
        <w:tc>
          <w:tcPr>
            <w:tcW w:w="207" w:type="pct"/>
            <w:tcBorders>
              <w:top w:val="single" w:sz="4" w:space="0" w:color="auto"/>
              <w:bottom w:val="single" w:sz="4" w:space="0" w:color="auto"/>
            </w:tcBorders>
            <w:textDirection w:val="btLr"/>
            <w:hideMark/>
          </w:tcPr>
          <w:p w14:paraId="5C941B49"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Forearm</w:t>
            </w:r>
          </w:p>
        </w:tc>
        <w:tc>
          <w:tcPr>
            <w:tcW w:w="207" w:type="pct"/>
            <w:tcBorders>
              <w:top w:val="single" w:sz="4" w:space="0" w:color="auto"/>
              <w:bottom w:val="single" w:sz="4" w:space="0" w:color="auto"/>
            </w:tcBorders>
            <w:textDirection w:val="btLr"/>
            <w:hideMark/>
          </w:tcPr>
          <w:p w14:paraId="38E7AE6A"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Wrist</w:t>
            </w:r>
          </w:p>
        </w:tc>
        <w:tc>
          <w:tcPr>
            <w:tcW w:w="207" w:type="pct"/>
            <w:tcBorders>
              <w:top w:val="single" w:sz="4" w:space="0" w:color="auto"/>
              <w:bottom w:val="single" w:sz="4" w:space="0" w:color="auto"/>
            </w:tcBorders>
            <w:textDirection w:val="btLr"/>
            <w:hideMark/>
          </w:tcPr>
          <w:p w14:paraId="2B1AEBC1"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Hand/ Finger/ Thumb</w:t>
            </w:r>
          </w:p>
        </w:tc>
        <w:tc>
          <w:tcPr>
            <w:tcW w:w="207" w:type="pct"/>
            <w:tcBorders>
              <w:top w:val="single" w:sz="4" w:space="0" w:color="auto"/>
              <w:bottom w:val="single" w:sz="4" w:space="0" w:color="auto"/>
            </w:tcBorders>
            <w:shd w:val="clear" w:color="auto" w:fill="F2F2F2" w:themeFill="background1" w:themeFillShade="F2"/>
            <w:textDirection w:val="btLr"/>
            <w:hideMark/>
          </w:tcPr>
          <w:p w14:paraId="42D31D62"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Chest (sternum/ribs)</w:t>
            </w:r>
          </w:p>
        </w:tc>
        <w:tc>
          <w:tcPr>
            <w:tcW w:w="207" w:type="pct"/>
            <w:tcBorders>
              <w:top w:val="single" w:sz="4" w:space="0" w:color="auto"/>
              <w:bottom w:val="single" w:sz="4" w:space="0" w:color="auto"/>
            </w:tcBorders>
            <w:shd w:val="clear" w:color="auto" w:fill="F2F2F2" w:themeFill="background1" w:themeFillShade="F2"/>
            <w:textDirection w:val="btLr"/>
            <w:hideMark/>
          </w:tcPr>
          <w:p w14:paraId="381B2360"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Thoracic spine</w:t>
            </w:r>
          </w:p>
        </w:tc>
        <w:tc>
          <w:tcPr>
            <w:tcW w:w="207" w:type="pct"/>
            <w:tcBorders>
              <w:top w:val="single" w:sz="4" w:space="0" w:color="auto"/>
              <w:bottom w:val="single" w:sz="4" w:space="0" w:color="auto"/>
            </w:tcBorders>
            <w:shd w:val="clear" w:color="auto" w:fill="F2F2F2" w:themeFill="background1" w:themeFillShade="F2"/>
            <w:textDirection w:val="btLr"/>
            <w:hideMark/>
          </w:tcPr>
          <w:p w14:paraId="0428ED80"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Trunk, Abdomen</w:t>
            </w:r>
          </w:p>
        </w:tc>
        <w:tc>
          <w:tcPr>
            <w:tcW w:w="207" w:type="pct"/>
            <w:tcBorders>
              <w:top w:val="single" w:sz="4" w:space="0" w:color="auto"/>
              <w:bottom w:val="single" w:sz="4" w:space="0" w:color="auto"/>
            </w:tcBorders>
            <w:shd w:val="clear" w:color="auto" w:fill="F2F2F2" w:themeFill="background1" w:themeFillShade="F2"/>
            <w:textDirection w:val="btLr"/>
            <w:hideMark/>
          </w:tcPr>
          <w:p w14:paraId="312BEFE3"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Lumbar spine</w:t>
            </w:r>
          </w:p>
        </w:tc>
        <w:tc>
          <w:tcPr>
            <w:tcW w:w="207" w:type="pct"/>
            <w:tcBorders>
              <w:top w:val="single" w:sz="4" w:space="0" w:color="auto"/>
              <w:bottom w:val="single" w:sz="4" w:space="0" w:color="auto"/>
            </w:tcBorders>
            <w:shd w:val="clear" w:color="auto" w:fill="F2F2F2" w:themeFill="background1" w:themeFillShade="F2"/>
            <w:textDirection w:val="btLr"/>
            <w:hideMark/>
          </w:tcPr>
          <w:p w14:paraId="7D9EADA1"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Pelvis, Buttock</w:t>
            </w:r>
          </w:p>
        </w:tc>
        <w:tc>
          <w:tcPr>
            <w:tcW w:w="207" w:type="pct"/>
            <w:tcBorders>
              <w:top w:val="single" w:sz="4" w:space="0" w:color="auto"/>
              <w:bottom w:val="single" w:sz="4" w:space="0" w:color="auto"/>
            </w:tcBorders>
            <w:textDirection w:val="btLr"/>
            <w:hideMark/>
          </w:tcPr>
          <w:p w14:paraId="4B77F558"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Hip/ Groin</w:t>
            </w:r>
          </w:p>
        </w:tc>
        <w:tc>
          <w:tcPr>
            <w:tcW w:w="207" w:type="pct"/>
            <w:tcBorders>
              <w:top w:val="single" w:sz="4" w:space="0" w:color="auto"/>
              <w:bottom w:val="single" w:sz="4" w:space="0" w:color="auto"/>
            </w:tcBorders>
            <w:textDirection w:val="btLr"/>
            <w:hideMark/>
          </w:tcPr>
          <w:p w14:paraId="540C148C"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Thigh</w:t>
            </w:r>
          </w:p>
        </w:tc>
        <w:tc>
          <w:tcPr>
            <w:tcW w:w="207" w:type="pct"/>
            <w:tcBorders>
              <w:top w:val="single" w:sz="4" w:space="0" w:color="auto"/>
              <w:bottom w:val="single" w:sz="4" w:space="0" w:color="auto"/>
            </w:tcBorders>
            <w:textDirection w:val="btLr"/>
            <w:hideMark/>
          </w:tcPr>
          <w:p w14:paraId="6E7D280E"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Knee</w:t>
            </w:r>
          </w:p>
        </w:tc>
        <w:tc>
          <w:tcPr>
            <w:tcW w:w="207" w:type="pct"/>
            <w:tcBorders>
              <w:top w:val="single" w:sz="4" w:space="0" w:color="auto"/>
              <w:bottom w:val="single" w:sz="4" w:space="0" w:color="auto"/>
            </w:tcBorders>
            <w:textDirection w:val="btLr"/>
            <w:hideMark/>
          </w:tcPr>
          <w:p w14:paraId="5276A230"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Lower Leg</w:t>
            </w:r>
          </w:p>
        </w:tc>
        <w:tc>
          <w:tcPr>
            <w:tcW w:w="207" w:type="pct"/>
            <w:tcBorders>
              <w:top w:val="single" w:sz="4" w:space="0" w:color="auto"/>
              <w:bottom w:val="single" w:sz="4" w:space="0" w:color="auto"/>
            </w:tcBorders>
            <w:textDirection w:val="btLr"/>
            <w:hideMark/>
          </w:tcPr>
          <w:p w14:paraId="2C38E414"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Ankle</w:t>
            </w:r>
          </w:p>
        </w:tc>
        <w:tc>
          <w:tcPr>
            <w:tcW w:w="207" w:type="pct"/>
            <w:tcBorders>
              <w:top w:val="single" w:sz="4" w:space="0" w:color="auto"/>
              <w:bottom w:val="single" w:sz="4" w:space="0" w:color="auto"/>
            </w:tcBorders>
            <w:textDirection w:val="btLr"/>
            <w:hideMark/>
          </w:tcPr>
          <w:p w14:paraId="1D92A889" w14:textId="77777777" w:rsidR="00AC7B19" w:rsidRPr="008A6AB4" w:rsidRDefault="00AC7B19" w:rsidP="00A97D28">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Foot/ Toe</w:t>
            </w:r>
          </w:p>
        </w:tc>
        <w:tc>
          <w:tcPr>
            <w:tcW w:w="207" w:type="pct"/>
            <w:vMerge w:val="restart"/>
            <w:tcBorders>
              <w:top w:val="single" w:sz="4" w:space="0" w:color="auto"/>
              <w:bottom w:val="single" w:sz="4" w:space="0" w:color="auto"/>
            </w:tcBorders>
            <w:shd w:val="clear" w:color="auto" w:fill="F2F2F2" w:themeFill="background1" w:themeFillShade="F2"/>
            <w:textDirection w:val="btLr"/>
            <w:hideMark/>
          </w:tcPr>
          <w:p w14:paraId="1E585E5F" w14:textId="77777777" w:rsidR="00AC7B19" w:rsidRPr="008A6AB4" w:rsidRDefault="00AC7B19" w:rsidP="00A97D2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Location unspecified</w:t>
            </w:r>
          </w:p>
        </w:tc>
      </w:tr>
      <w:tr w:rsidR="00AC7B19" w:rsidRPr="008A6AB4" w14:paraId="74DA7A0F" w14:textId="77777777" w:rsidTr="00A97D28">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865" w:type="pct"/>
            <w:tcBorders>
              <w:top w:val="single" w:sz="4" w:space="0" w:color="auto"/>
              <w:bottom w:val="single" w:sz="4" w:space="0" w:color="auto"/>
            </w:tcBorders>
            <w:noWrap/>
            <w:hideMark/>
          </w:tcPr>
          <w:p w14:paraId="295998C3" w14:textId="77777777" w:rsidR="00AC7B19" w:rsidRPr="008A6AB4" w:rsidRDefault="00AC7B19" w:rsidP="00A97D28">
            <w:pPr>
              <w:jc w:val="left"/>
              <w:rPr>
                <w:rFonts w:ascii="Calibri" w:hAnsi="Calibri" w:cs="Calibri"/>
                <w:color w:val="000000"/>
                <w:szCs w:val="22"/>
              </w:rPr>
            </w:pPr>
            <w:r w:rsidRPr="008A6AB4">
              <w:rPr>
                <w:rFonts w:ascii="Calibri" w:hAnsi="Calibri" w:cs="Calibri"/>
                <w:color w:val="000000"/>
                <w:szCs w:val="22"/>
              </w:rPr>
              <w:t>Main Grouping</w:t>
            </w:r>
          </w:p>
        </w:tc>
        <w:tc>
          <w:tcPr>
            <w:tcW w:w="414" w:type="pct"/>
            <w:gridSpan w:val="2"/>
            <w:tcBorders>
              <w:top w:val="single" w:sz="4" w:space="0" w:color="auto"/>
              <w:bottom w:val="single" w:sz="4" w:space="0" w:color="auto"/>
            </w:tcBorders>
            <w:shd w:val="clear" w:color="auto" w:fill="F2F2F2" w:themeFill="background1" w:themeFillShade="F2"/>
            <w:hideMark/>
          </w:tcPr>
          <w:p w14:paraId="6D462D3B" w14:textId="77777777" w:rsidR="00AC7B19" w:rsidRPr="008A6AB4" w:rsidRDefault="00AC7B19" w:rsidP="00A97D2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Head and neck</w:t>
            </w:r>
          </w:p>
        </w:tc>
        <w:tc>
          <w:tcPr>
            <w:tcW w:w="1241" w:type="pct"/>
            <w:gridSpan w:val="6"/>
            <w:tcBorders>
              <w:top w:val="single" w:sz="4" w:space="0" w:color="auto"/>
              <w:bottom w:val="single" w:sz="4" w:space="0" w:color="auto"/>
            </w:tcBorders>
            <w:hideMark/>
          </w:tcPr>
          <w:p w14:paraId="384219B5" w14:textId="77777777" w:rsidR="00AC7B19" w:rsidRPr="008A6AB4" w:rsidRDefault="00AC7B19" w:rsidP="00A97D2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Upper limbs</w:t>
            </w:r>
          </w:p>
        </w:tc>
        <w:tc>
          <w:tcPr>
            <w:tcW w:w="1033" w:type="pct"/>
            <w:gridSpan w:val="5"/>
            <w:tcBorders>
              <w:top w:val="single" w:sz="4" w:space="0" w:color="auto"/>
              <w:bottom w:val="single" w:sz="4" w:space="0" w:color="auto"/>
            </w:tcBorders>
            <w:shd w:val="clear" w:color="auto" w:fill="F2F2F2" w:themeFill="background1" w:themeFillShade="F2"/>
            <w:hideMark/>
          </w:tcPr>
          <w:p w14:paraId="5AE11689" w14:textId="77777777" w:rsidR="00AC7B19" w:rsidRPr="008A6AB4" w:rsidRDefault="00AC7B19" w:rsidP="00A97D2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Trunk</w:t>
            </w:r>
          </w:p>
        </w:tc>
        <w:tc>
          <w:tcPr>
            <w:tcW w:w="1240" w:type="pct"/>
            <w:gridSpan w:val="6"/>
            <w:tcBorders>
              <w:top w:val="single" w:sz="4" w:space="0" w:color="auto"/>
              <w:bottom w:val="single" w:sz="4" w:space="0" w:color="auto"/>
            </w:tcBorders>
            <w:hideMark/>
          </w:tcPr>
          <w:p w14:paraId="082A6130" w14:textId="77777777" w:rsidR="00AC7B19" w:rsidRPr="008A6AB4" w:rsidRDefault="00AC7B19" w:rsidP="00A97D2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8A6AB4">
              <w:rPr>
                <w:rFonts w:ascii="Calibri" w:hAnsi="Calibri" w:cs="Calibri"/>
                <w:color w:val="000000"/>
                <w:szCs w:val="22"/>
              </w:rPr>
              <w:t>Lower Limbs</w:t>
            </w:r>
          </w:p>
        </w:tc>
        <w:tc>
          <w:tcPr>
            <w:tcW w:w="207" w:type="pct"/>
            <w:vMerge/>
            <w:shd w:val="clear" w:color="auto" w:fill="F2F2F2" w:themeFill="background1" w:themeFillShade="F2"/>
            <w:hideMark/>
          </w:tcPr>
          <w:p w14:paraId="5CDF12A0" w14:textId="77777777" w:rsidR="00AC7B19" w:rsidRPr="008A6AB4" w:rsidRDefault="00AC7B19" w:rsidP="00A97D28">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p>
        </w:tc>
      </w:tr>
      <w:tr w:rsidR="00AC7B19" w:rsidRPr="00AE729B" w14:paraId="4415CBE2" w14:textId="77777777" w:rsidTr="00A97D28">
        <w:trPr>
          <w:trHeight w:val="580"/>
        </w:trPr>
        <w:tc>
          <w:tcPr>
            <w:cnfStyle w:val="001000000000" w:firstRow="0" w:lastRow="0" w:firstColumn="1" w:lastColumn="0" w:oddVBand="0" w:evenVBand="0" w:oddHBand="0" w:evenHBand="0" w:firstRowFirstColumn="0" w:firstRowLastColumn="0" w:lastRowFirstColumn="0" w:lastRowLastColumn="0"/>
            <w:tcW w:w="5000" w:type="pct"/>
            <w:gridSpan w:val="21"/>
            <w:tcBorders>
              <w:top w:val="single" w:sz="4" w:space="0" w:color="auto"/>
              <w:bottom w:val="nil"/>
            </w:tcBorders>
            <w:shd w:val="clear" w:color="auto" w:fill="auto"/>
            <w:noWrap/>
          </w:tcPr>
          <w:p w14:paraId="7C898DE7" w14:textId="21573BF1" w:rsidR="00AC7B19" w:rsidRPr="00AE729B" w:rsidRDefault="00AC7B19" w:rsidP="00A97D28">
            <w:pPr>
              <w:jc w:val="left"/>
              <w:rPr>
                <w:rFonts w:ascii="Calibri" w:hAnsi="Calibri" w:cs="Calibri"/>
                <w:b w:val="0"/>
                <w:bCs w:val="0"/>
                <w:color w:val="000000"/>
                <w:szCs w:val="22"/>
              </w:rPr>
            </w:pPr>
            <w:r w:rsidRPr="00AE729B">
              <w:rPr>
                <w:rFonts w:ascii="Calibri" w:hAnsi="Calibri" w:cs="Calibri"/>
                <w:color w:val="000000"/>
                <w:szCs w:val="22"/>
              </w:rPr>
              <w:fldChar w:fldCharType="begin">
                <w:fldData xml:space="preserve">PEVuZE5vdGU+PENpdGU+PEF1dGhvcj5TY2jDtmZmbDwvQXV0aG9yPjxZZWFyPjIwMTE8L1llYXI+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</w:fldData>
              </w:fldChar>
            </w:r>
            <w:r>
              <w:rPr>
                <w:rFonts w:ascii="Calibri" w:hAnsi="Calibri" w:cs="Calibri"/>
                <w:color w:val="000000"/>
                <w:szCs w:val="22"/>
              </w:rPr>
              <w:instrText xml:space="preserve"> ADDIN EN.CITE </w:instrText>
            </w:r>
            <w:r>
              <w:rPr>
                <w:rFonts w:ascii="Calibri" w:hAnsi="Calibri" w:cs="Calibri"/>
                <w:color w:val="000000"/>
                <w:szCs w:val="22"/>
              </w:rPr>
              <w:fldChar w:fldCharType="begin">
                <w:fldData xml:space="preserve">PEVuZE5vdGU+PENpdGU+PEF1dGhvcj5TY2jDtmZmbDwvQXV0aG9yPjxZZWFyPjIwMTE8L1llYXI+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</w:fldData>
              </w:fldChar>
            </w:r>
            <w:r>
              <w:rPr>
                <w:rFonts w:ascii="Calibri" w:hAnsi="Calibri" w:cs="Calibri"/>
                <w:color w:val="000000"/>
                <w:szCs w:val="22"/>
              </w:rPr>
              <w:instrText xml:space="preserve"> ADDIN EN.CITE.DATA </w:instrText>
            </w:r>
            <w:r>
              <w:rPr>
                <w:rFonts w:ascii="Calibri" w:hAnsi="Calibri" w:cs="Calibri"/>
                <w:color w:val="000000"/>
                <w:szCs w:val="22"/>
              </w:rPr>
            </w:r>
            <w:r>
              <w:rPr>
                <w:rFonts w:ascii="Calibri" w:hAnsi="Calibri" w:cs="Calibri"/>
                <w:color w:val="000000"/>
                <w:szCs w:val="22"/>
              </w:rPr>
              <w:fldChar w:fldCharType="end"/>
            </w:r>
            <w:r w:rsidRPr="00AE729B">
              <w:rPr>
                <w:rFonts w:ascii="Calibri" w:hAnsi="Calibri" w:cs="Calibri"/>
                <w:color w:val="000000"/>
                <w:szCs w:val="22"/>
              </w:rPr>
            </w:r>
            <w:r w:rsidRPr="00AE729B">
              <w:rPr>
                <w:rFonts w:ascii="Calibri" w:hAnsi="Calibri" w:cs="Calibri"/>
                <w:color w:val="000000"/>
                <w:szCs w:val="22"/>
              </w:rPr>
              <w:fldChar w:fldCharType="separate"/>
            </w:r>
            <w:r>
              <w:rPr>
                <w:rFonts w:ascii="Calibri" w:hAnsi="Calibri" w:cs="Calibri"/>
                <w:noProof/>
                <w:color w:val="000000"/>
                <w:szCs w:val="22"/>
              </w:rPr>
              <w:t>(10, 11)</w:t>
            </w:r>
            <w:r w:rsidRPr="00AE729B">
              <w:rPr>
                <w:rFonts w:ascii="Calibri" w:hAnsi="Calibri" w:cs="Calibri"/>
                <w:color w:val="000000"/>
                <w:szCs w:val="22"/>
              </w:rPr>
              <w:fldChar w:fldCharType="end"/>
            </w:r>
          </w:p>
        </w:tc>
      </w:tr>
    </w:tbl>
    <w:p w14:paraId="46AE02BB" w14:textId="0A90BCA3" w:rsidR="001F1979" w:rsidRDefault="001F1979">
      <w:pPr>
        <w:spacing w:after="160" w:line="259" w:lineRule="auto"/>
        <w:jc w:val="left"/>
      </w:pPr>
    </w:p>
    <w:p w14:paraId="6DA17096" w14:textId="65690D3F" w:rsidR="008037A2" w:rsidRDefault="008037A2">
      <w:pPr>
        <w:spacing w:after="160" w:line="259" w:lineRule="auto"/>
        <w:jc w:val="left"/>
      </w:pPr>
    </w:p>
    <w:p w14:paraId="0A2E1350" w14:textId="24A7AD58" w:rsidR="008037A2" w:rsidRDefault="008037A2">
      <w:pPr>
        <w:spacing w:after="160" w:line="259" w:lineRule="auto"/>
        <w:jc w:val="left"/>
      </w:pPr>
    </w:p>
    <w:p w14:paraId="4FB1D52C" w14:textId="744BC868" w:rsidR="008037A2" w:rsidRDefault="008037A2">
      <w:pPr>
        <w:spacing w:after="160" w:line="259" w:lineRule="auto"/>
        <w:jc w:val="left"/>
      </w:pPr>
    </w:p>
    <w:p w14:paraId="1A542C4E" w14:textId="2A345CD1" w:rsidR="008037A2" w:rsidRDefault="008037A2">
      <w:pPr>
        <w:spacing w:after="160" w:line="259" w:lineRule="auto"/>
        <w:jc w:val="left"/>
      </w:pPr>
    </w:p>
    <w:p w14:paraId="35D98569" w14:textId="74DFCB8F" w:rsidR="008037A2" w:rsidRDefault="008037A2">
      <w:pPr>
        <w:spacing w:after="160" w:line="259" w:lineRule="auto"/>
        <w:jc w:val="left"/>
      </w:pPr>
    </w:p>
    <w:p w14:paraId="4891128D" w14:textId="008190C1" w:rsidR="008037A2" w:rsidRDefault="008037A2">
      <w:pPr>
        <w:spacing w:after="160" w:line="259" w:lineRule="auto"/>
        <w:jc w:val="left"/>
      </w:pPr>
    </w:p>
    <w:p w14:paraId="059AF450" w14:textId="249B5D62" w:rsidR="008037A2" w:rsidRDefault="008037A2">
      <w:pPr>
        <w:spacing w:after="160" w:line="259" w:lineRule="auto"/>
        <w:jc w:val="left"/>
      </w:pPr>
    </w:p>
    <w:p w14:paraId="775A400A" w14:textId="5C57AC77" w:rsidR="008037A2" w:rsidRDefault="008037A2">
      <w:pPr>
        <w:spacing w:after="160" w:line="259" w:lineRule="auto"/>
        <w:jc w:val="left"/>
      </w:pPr>
    </w:p>
    <w:p w14:paraId="67FFCD33" w14:textId="77777777" w:rsidR="008037A2" w:rsidRDefault="008037A2">
      <w:pPr>
        <w:spacing w:after="160" w:line="259" w:lineRule="auto"/>
        <w:jc w:val="left"/>
      </w:pPr>
    </w:p>
    <w:tbl>
      <w:tblPr>
        <w:tblStyle w:val="PlainTable2"/>
        <w:tblW w:w="0" w:type="auto"/>
        <w:tblLook w:val="04A0" w:firstRow="1" w:lastRow="0" w:firstColumn="1" w:lastColumn="0" w:noHBand="0" w:noVBand="1"/>
      </w:tblPr>
      <w:tblGrid>
        <w:gridCol w:w="810"/>
        <w:gridCol w:w="1880"/>
        <w:gridCol w:w="6336"/>
      </w:tblGrid>
      <w:tr w:rsidR="00D47808" w14:paraId="41D270A6" w14:textId="77777777" w:rsidTr="00A97D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top w:val="nil"/>
              <w:bottom w:val="single" w:sz="4" w:space="0" w:color="auto"/>
            </w:tcBorders>
          </w:tcPr>
          <w:p w14:paraId="493643C3" w14:textId="7691637D" w:rsidR="00D47808" w:rsidRDefault="004B6A06" w:rsidP="00A97D28">
            <w:r>
              <w:lastRenderedPageBreak/>
              <w:t>Table</w:t>
            </w:r>
            <w:r w:rsidR="00D47808">
              <w:t xml:space="preserve"> </w:t>
            </w:r>
            <w:r w:rsidR="00AC7B19">
              <w:t>3</w:t>
            </w:r>
            <w:r w:rsidR="00D47808">
              <w:t>: Injury and Illness Severity Classification – UIAA MedCom IIC Score</w:t>
            </w:r>
          </w:p>
        </w:tc>
      </w:tr>
      <w:tr w:rsidR="00D47808" w14:paraId="4ACFD512" w14:textId="77777777" w:rsidTr="00A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41385DDB" w14:textId="1A8928BA" w:rsidR="00D47808" w:rsidRDefault="008037A2" w:rsidP="00A97D28">
            <w:pPr>
              <w:jc w:val="left"/>
            </w:pPr>
            <w:r>
              <w:t>IIC</w:t>
            </w:r>
            <w:r w:rsidR="00D47808">
              <w:t xml:space="preserve"> Score</w:t>
            </w:r>
          </w:p>
        </w:tc>
        <w:tc>
          <w:tcPr>
            <w:tcW w:w="0" w:type="auto"/>
            <w:tcBorders>
              <w:top w:val="single" w:sz="4" w:space="0" w:color="auto"/>
              <w:bottom w:val="single" w:sz="4" w:space="0" w:color="auto"/>
            </w:tcBorders>
          </w:tcPr>
          <w:p w14:paraId="2A757453" w14:textId="77777777" w:rsidR="00D47808" w:rsidRPr="00AE729B" w:rsidRDefault="00D47808" w:rsidP="00A97D28">
            <w:pPr>
              <w:jc w:val="left"/>
              <w:cnfStyle w:val="000000100000" w:firstRow="0" w:lastRow="0" w:firstColumn="0" w:lastColumn="0" w:oddVBand="0" w:evenVBand="0" w:oddHBand="1" w:evenHBand="0" w:firstRowFirstColumn="0" w:firstRowLastColumn="0" w:lastRowFirstColumn="0" w:lastRowLastColumn="0"/>
              <w:rPr>
                <w:b/>
                <w:bCs/>
              </w:rPr>
            </w:pPr>
            <w:r>
              <w:rPr>
                <w:b/>
                <w:bCs/>
              </w:rPr>
              <w:t>Headline Description</w:t>
            </w:r>
          </w:p>
        </w:tc>
        <w:tc>
          <w:tcPr>
            <w:tcW w:w="0" w:type="auto"/>
            <w:tcBorders>
              <w:top w:val="single" w:sz="4" w:space="0" w:color="auto"/>
              <w:bottom w:val="single" w:sz="4" w:space="0" w:color="auto"/>
            </w:tcBorders>
          </w:tcPr>
          <w:p w14:paraId="76FC5EDA" w14:textId="77777777" w:rsidR="00D47808" w:rsidRDefault="00D47808" w:rsidP="00A97D28">
            <w:pPr>
              <w:jc w:val="left"/>
              <w:cnfStyle w:val="000000100000" w:firstRow="0" w:lastRow="0" w:firstColumn="0" w:lastColumn="0" w:oddVBand="0" w:evenVBand="0" w:oddHBand="1" w:evenHBand="0" w:firstRowFirstColumn="0" w:firstRowLastColumn="0" w:lastRowFirstColumn="0" w:lastRowLastColumn="0"/>
              <w:rPr>
                <w:b/>
                <w:bCs/>
              </w:rPr>
            </w:pPr>
            <w:r>
              <w:rPr>
                <w:b/>
                <w:bCs/>
              </w:rPr>
              <w:t xml:space="preserve">Detailed Description </w:t>
            </w:r>
          </w:p>
        </w:tc>
      </w:tr>
      <w:tr w:rsidR="00D47808" w14:paraId="05C7860E" w14:textId="77777777" w:rsidTr="00A97D28">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222DE164" w14:textId="77777777" w:rsidR="00D47808" w:rsidRPr="00AE729B" w:rsidRDefault="00D47808" w:rsidP="00A97D28">
            <w:pPr>
              <w:jc w:val="left"/>
              <w:rPr>
                <w:b w:val="0"/>
                <w:bCs w:val="0"/>
              </w:rPr>
            </w:pPr>
            <w:r>
              <w:rPr>
                <w:b w:val="0"/>
                <w:bCs w:val="0"/>
              </w:rPr>
              <w:t>0</w:t>
            </w:r>
          </w:p>
        </w:tc>
        <w:tc>
          <w:tcPr>
            <w:tcW w:w="0" w:type="auto"/>
            <w:tcBorders>
              <w:top w:val="single" w:sz="4" w:space="0" w:color="auto"/>
              <w:bottom w:val="nil"/>
            </w:tcBorders>
          </w:tcPr>
          <w:p w14:paraId="552C889A" w14:textId="77777777" w:rsidR="00D47808" w:rsidRPr="00AE729B" w:rsidRDefault="00D47808" w:rsidP="00A97D28">
            <w:pPr>
              <w:jc w:val="left"/>
              <w:cnfStyle w:val="000000000000" w:firstRow="0" w:lastRow="0" w:firstColumn="0" w:lastColumn="0" w:oddVBand="0" w:evenVBand="0" w:oddHBand="0" w:evenHBand="0" w:firstRowFirstColumn="0" w:firstRowLastColumn="0" w:lastRowFirstColumn="0" w:lastRowLastColumn="0"/>
            </w:pPr>
            <w:r>
              <w:t>No injury or illness.</w:t>
            </w:r>
          </w:p>
        </w:tc>
        <w:tc>
          <w:tcPr>
            <w:tcW w:w="0" w:type="auto"/>
            <w:tcBorders>
              <w:top w:val="single" w:sz="4" w:space="0" w:color="auto"/>
              <w:bottom w:val="nil"/>
            </w:tcBorders>
          </w:tcPr>
          <w:p w14:paraId="28815C88" w14:textId="77777777" w:rsidR="00D47808" w:rsidRDefault="00D47808" w:rsidP="00A97D28">
            <w:pPr>
              <w:jc w:val="left"/>
              <w:cnfStyle w:val="000000000000" w:firstRow="0" w:lastRow="0" w:firstColumn="0" w:lastColumn="0" w:oddVBand="0" w:evenVBand="0" w:oddHBand="0" w:evenHBand="0" w:firstRowFirstColumn="0" w:firstRowLastColumn="0" w:lastRowFirstColumn="0" w:lastRowLastColumn="0"/>
            </w:pPr>
          </w:p>
        </w:tc>
      </w:tr>
      <w:tr w:rsidR="00D47808" w14:paraId="23A981BE" w14:textId="77777777" w:rsidTr="00A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26E86D9" w14:textId="77777777" w:rsidR="00D47808" w:rsidRPr="00AE729B" w:rsidRDefault="00D47808" w:rsidP="00A97D28">
            <w:pPr>
              <w:jc w:val="left"/>
              <w:rPr>
                <w:b w:val="0"/>
                <w:bCs w:val="0"/>
              </w:rPr>
            </w:pPr>
            <w:r>
              <w:rPr>
                <w:b w:val="0"/>
                <w:bCs w:val="0"/>
              </w:rPr>
              <w:t>1</w:t>
            </w:r>
          </w:p>
        </w:tc>
        <w:tc>
          <w:tcPr>
            <w:tcW w:w="0" w:type="auto"/>
            <w:tcBorders>
              <w:top w:val="nil"/>
              <w:bottom w:val="nil"/>
            </w:tcBorders>
          </w:tcPr>
          <w:p w14:paraId="753822C6" w14:textId="77777777" w:rsidR="00D47808" w:rsidRPr="00AE729B" w:rsidRDefault="00D47808" w:rsidP="00A97D28">
            <w:pPr>
              <w:jc w:val="left"/>
              <w:cnfStyle w:val="000000100000" w:firstRow="0" w:lastRow="0" w:firstColumn="0" w:lastColumn="0" w:oddVBand="0" w:evenVBand="0" w:oddHBand="1" w:evenHBand="0" w:firstRowFirstColumn="0" w:firstRowLastColumn="0" w:lastRowFirstColumn="0" w:lastRowLastColumn="0"/>
            </w:pPr>
            <w:r>
              <w:t>Mild injury or illness.</w:t>
            </w:r>
          </w:p>
        </w:tc>
        <w:tc>
          <w:tcPr>
            <w:tcW w:w="0" w:type="auto"/>
            <w:tcBorders>
              <w:top w:val="nil"/>
              <w:bottom w:val="nil"/>
            </w:tcBorders>
          </w:tcPr>
          <w:p w14:paraId="059AEE02" w14:textId="77777777" w:rsidR="00D47808" w:rsidRDefault="00D47808" w:rsidP="00A97D28">
            <w:pPr>
              <w:jc w:val="left"/>
              <w:cnfStyle w:val="000000100000" w:firstRow="0" w:lastRow="0" w:firstColumn="0" w:lastColumn="0" w:oddVBand="0" w:evenVBand="0" w:oddHBand="1" w:evenHBand="0" w:firstRowFirstColumn="0" w:firstRowLastColumn="0" w:lastRowFirstColumn="0" w:lastRowLastColumn="0"/>
            </w:pPr>
            <w:r>
              <w:t>No medical intervention necessary, self-therapy.</w:t>
            </w:r>
          </w:p>
        </w:tc>
      </w:tr>
      <w:tr w:rsidR="00D47808" w14:paraId="297E4A21" w14:textId="77777777" w:rsidTr="00A97D28">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38E326A6" w14:textId="77777777" w:rsidR="00D47808" w:rsidRPr="00AE729B" w:rsidRDefault="00D47808" w:rsidP="00A97D28">
            <w:pPr>
              <w:jc w:val="left"/>
              <w:rPr>
                <w:b w:val="0"/>
                <w:bCs w:val="0"/>
              </w:rPr>
            </w:pPr>
            <w:r>
              <w:rPr>
                <w:b w:val="0"/>
                <w:bCs w:val="0"/>
              </w:rPr>
              <w:t>2</w:t>
            </w:r>
          </w:p>
        </w:tc>
        <w:tc>
          <w:tcPr>
            <w:tcW w:w="0" w:type="auto"/>
            <w:tcBorders>
              <w:top w:val="nil"/>
              <w:bottom w:val="nil"/>
            </w:tcBorders>
          </w:tcPr>
          <w:p w14:paraId="7D4E72DC" w14:textId="77777777" w:rsidR="00D47808" w:rsidRPr="00AE729B" w:rsidRDefault="00D47808" w:rsidP="00A97D28">
            <w:pPr>
              <w:jc w:val="left"/>
              <w:cnfStyle w:val="000000000000" w:firstRow="0" w:lastRow="0" w:firstColumn="0" w:lastColumn="0" w:oddVBand="0" w:evenVBand="0" w:oddHBand="0" w:evenHBand="0" w:firstRowFirstColumn="0" w:firstRowLastColumn="0" w:lastRowFirstColumn="0" w:lastRowLastColumn="0"/>
            </w:pPr>
            <w:r>
              <w:t>Moderate severe injury or illness.</w:t>
            </w:r>
          </w:p>
        </w:tc>
        <w:tc>
          <w:tcPr>
            <w:tcW w:w="0" w:type="auto"/>
            <w:tcBorders>
              <w:top w:val="nil"/>
              <w:bottom w:val="nil"/>
            </w:tcBorders>
          </w:tcPr>
          <w:p w14:paraId="459969D7" w14:textId="77777777" w:rsidR="00D47808" w:rsidRDefault="00D47808" w:rsidP="00A97D28">
            <w:pPr>
              <w:jc w:val="left"/>
              <w:cnfStyle w:val="000000000000" w:firstRow="0" w:lastRow="0" w:firstColumn="0" w:lastColumn="0" w:oddVBand="0" w:evenVBand="0" w:oddHBand="0" w:evenHBand="0" w:firstRowFirstColumn="0" w:firstRowLastColumn="0" w:lastRowFirstColumn="0" w:lastRowLastColumn="0"/>
            </w:pPr>
            <w:r>
              <w:t>Not life threatening. Prolonged conservative or minor surgery, outpatient therapy. Doctor attendance within days. Injury-related work absence. Heals without permanent damage.</w:t>
            </w:r>
          </w:p>
        </w:tc>
      </w:tr>
      <w:tr w:rsidR="00D47808" w14:paraId="7094C699" w14:textId="77777777" w:rsidTr="00A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6CEE927A" w14:textId="77777777" w:rsidR="00D47808" w:rsidRPr="00AE729B" w:rsidRDefault="00D47808" w:rsidP="00A97D28">
            <w:pPr>
              <w:jc w:val="left"/>
              <w:rPr>
                <w:b w:val="0"/>
                <w:bCs w:val="0"/>
              </w:rPr>
            </w:pPr>
            <w:r>
              <w:rPr>
                <w:b w:val="0"/>
                <w:bCs w:val="0"/>
              </w:rPr>
              <w:t>3</w:t>
            </w:r>
          </w:p>
        </w:tc>
        <w:tc>
          <w:tcPr>
            <w:tcW w:w="0" w:type="auto"/>
            <w:tcBorders>
              <w:top w:val="nil"/>
              <w:bottom w:val="nil"/>
            </w:tcBorders>
          </w:tcPr>
          <w:p w14:paraId="17763EE5" w14:textId="77777777" w:rsidR="00D47808" w:rsidRPr="00AE729B" w:rsidRDefault="00D47808" w:rsidP="00A97D28">
            <w:pPr>
              <w:jc w:val="left"/>
              <w:cnfStyle w:val="000000100000" w:firstRow="0" w:lastRow="0" w:firstColumn="0" w:lastColumn="0" w:oddVBand="0" w:evenVBand="0" w:oddHBand="1" w:evenHBand="0" w:firstRowFirstColumn="0" w:firstRowLastColumn="0" w:lastRowFirstColumn="0" w:lastRowLastColumn="0"/>
            </w:pPr>
            <w:r>
              <w:t>Major injury or illness.</w:t>
            </w:r>
          </w:p>
        </w:tc>
        <w:tc>
          <w:tcPr>
            <w:tcW w:w="0" w:type="auto"/>
            <w:tcBorders>
              <w:top w:val="nil"/>
              <w:bottom w:val="nil"/>
            </w:tcBorders>
          </w:tcPr>
          <w:p w14:paraId="2E579250" w14:textId="77777777" w:rsidR="00D47808" w:rsidRDefault="00D47808" w:rsidP="00A97D28">
            <w:pPr>
              <w:jc w:val="left"/>
              <w:cnfStyle w:val="000000100000" w:firstRow="0" w:lastRow="0" w:firstColumn="0" w:lastColumn="0" w:oddVBand="0" w:evenVBand="0" w:oddHBand="1" w:evenHBand="0" w:firstRowFirstColumn="0" w:firstRowLastColumn="0" w:lastRowFirstColumn="0" w:lastRowLastColumn="0"/>
            </w:pPr>
            <w:r>
              <w:t>Not life threatening. Hospitalisation, surgical intervention necessary. Immediate doctor attendance necessary. Injury-related work absence. Heals with or without permanent damage.</w:t>
            </w:r>
          </w:p>
        </w:tc>
      </w:tr>
      <w:tr w:rsidR="00D47808" w14:paraId="007BFBAA" w14:textId="77777777" w:rsidTr="00A97D28">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1693DCFC" w14:textId="77777777" w:rsidR="00D47808" w:rsidRPr="00AE729B" w:rsidRDefault="00D47808" w:rsidP="00A97D28">
            <w:pPr>
              <w:jc w:val="left"/>
              <w:rPr>
                <w:b w:val="0"/>
                <w:bCs w:val="0"/>
              </w:rPr>
            </w:pPr>
            <w:r>
              <w:rPr>
                <w:b w:val="0"/>
                <w:bCs w:val="0"/>
              </w:rPr>
              <w:t>4</w:t>
            </w:r>
          </w:p>
        </w:tc>
        <w:tc>
          <w:tcPr>
            <w:tcW w:w="0" w:type="auto"/>
            <w:tcBorders>
              <w:top w:val="nil"/>
              <w:bottom w:val="nil"/>
            </w:tcBorders>
          </w:tcPr>
          <w:p w14:paraId="41917DB3" w14:textId="77777777" w:rsidR="00D47808" w:rsidRPr="00AE729B" w:rsidRDefault="00D47808" w:rsidP="00A97D28">
            <w:pPr>
              <w:jc w:val="left"/>
              <w:cnfStyle w:val="000000000000" w:firstRow="0" w:lastRow="0" w:firstColumn="0" w:lastColumn="0" w:oddVBand="0" w:evenVBand="0" w:oddHBand="0" w:evenHBand="0" w:firstRowFirstColumn="0" w:firstRowLastColumn="0" w:lastRowFirstColumn="0" w:lastRowLastColumn="0"/>
            </w:pPr>
            <w:r>
              <w:t>Acute mortal danger; alive.</w:t>
            </w:r>
          </w:p>
        </w:tc>
        <w:tc>
          <w:tcPr>
            <w:tcW w:w="0" w:type="auto"/>
            <w:tcBorders>
              <w:top w:val="nil"/>
              <w:bottom w:val="nil"/>
            </w:tcBorders>
          </w:tcPr>
          <w:p w14:paraId="059000D1" w14:textId="77777777" w:rsidR="00D47808" w:rsidRPr="00AE729B" w:rsidRDefault="00D47808" w:rsidP="00A97D28">
            <w:pPr>
              <w:jc w:val="left"/>
              <w:cnfStyle w:val="000000000000" w:firstRow="0" w:lastRow="0" w:firstColumn="0" w:lastColumn="0" w:oddVBand="0" w:evenVBand="0" w:oddHBand="0" w:evenHBand="0" w:firstRowFirstColumn="0" w:firstRowLastColumn="0" w:lastRowFirstColumn="0" w:lastRowLastColumn="0"/>
            </w:pPr>
            <w:r>
              <w:t>Polytrauma, immediate prehospital attendance, acute surgical intervention. Outcome: alive with permanent damage.</w:t>
            </w:r>
          </w:p>
        </w:tc>
      </w:tr>
      <w:tr w:rsidR="00D47808" w14:paraId="182D06EF" w14:textId="77777777" w:rsidTr="00A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2F7262E7" w14:textId="77777777" w:rsidR="00D47808" w:rsidRDefault="00D47808" w:rsidP="00A97D28">
            <w:pPr>
              <w:jc w:val="left"/>
              <w:rPr>
                <w:b w:val="0"/>
                <w:bCs w:val="0"/>
              </w:rPr>
            </w:pPr>
            <w:r>
              <w:rPr>
                <w:b w:val="0"/>
                <w:bCs w:val="0"/>
              </w:rPr>
              <w:t>5</w:t>
            </w:r>
          </w:p>
        </w:tc>
        <w:tc>
          <w:tcPr>
            <w:tcW w:w="0" w:type="auto"/>
            <w:tcBorders>
              <w:top w:val="nil"/>
              <w:bottom w:val="nil"/>
            </w:tcBorders>
          </w:tcPr>
          <w:p w14:paraId="52490FF6" w14:textId="77777777" w:rsidR="00D47808" w:rsidRPr="00AE729B" w:rsidRDefault="00D47808" w:rsidP="00A97D28">
            <w:pPr>
              <w:jc w:val="left"/>
              <w:cnfStyle w:val="000000100000" w:firstRow="0" w:lastRow="0" w:firstColumn="0" w:lastColumn="0" w:oddVBand="0" w:evenVBand="0" w:oddHBand="1" w:evenHBand="0" w:firstRowFirstColumn="0" w:firstRowLastColumn="0" w:lastRowFirstColumn="0" w:lastRowLastColumn="0"/>
            </w:pPr>
            <w:r>
              <w:t>Acute mortal danger; death.</w:t>
            </w:r>
          </w:p>
        </w:tc>
        <w:tc>
          <w:tcPr>
            <w:tcW w:w="0" w:type="auto"/>
            <w:tcBorders>
              <w:top w:val="nil"/>
              <w:bottom w:val="nil"/>
            </w:tcBorders>
          </w:tcPr>
          <w:p w14:paraId="57F61FC1" w14:textId="77777777" w:rsidR="00D47808" w:rsidRPr="00AE729B" w:rsidRDefault="00D47808" w:rsidP="00A97D28">
            <w:pPr>
              <w:jc w:val="left"/>
              <w:cnfStyle w:val="000000100000" w:firstRow="0" w:lastRow="0" w:firstColumn="0" w:lastColumn="0" w:oddVBand="0" w:evenVBand="0" w:oddHBand="1" w:evenHBand="0" w:firstRowFirstColumn="0" w:firstRowLastColumn="0" w:lastRowFirstColumn="0" w:lastRowLastColumn="0"/>
            </w:pPr>
            <w:r>
              <w:t>Polytrauma, immediate prehospital attendance, acute surgical intervention. Outcome: death.</w:t>
            </w:r>
          </w:p>
        </w:tc>
      </w:tr>
      <w:tr w:rsidR="00D47808" w14:paraId="413C12F0" w14:textId="77777777" w:rsidTr="00A97D28">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126FADCF" w14:textId="77777777" w:rsidR="00D47808" w:rsidRPr="00AE729B" w:rsidRDefault="00D47808" w:rsidP="00A97D28">
            <w:pPr>
              <w:jc w:val="left"/>
              <w:rPr>
                <w:b w:val="0"/>
                <w:bCs w:val="0"/>
              </w:rPr>
            </w:pPr>
            <w:r>
              <w:rPr>
                <w:b w:val="0"/>
                <w:bCs w:val="0"/>
              </w:rPr>
              <w:t>6</w:t>
            </w:r>
          </w:p>
        </w:tc>
        <w:tc>
          <w:tcPr>
            <w:tcW w:w="0" w:type="auto"/>
            <w:tcBorders>
              <w:top w:val="nil"/>
              <w:bottom w:val="single" w:sz="4" w:space="0" w:color="auto"/>
            </w:tcBorders>
          </w:tcPr>
          <w:p w14:paraId="616B8D67" w14:textId="77777777" w:rsidR="00D47808" w:rsidRPr="00AE729B" w:rsidRDefault="00D47808" w:rsidP="00A97D28">
            <w:pPr>
              <w:jc w:val="left"/>
              <w:cnfStyle w:val="000000000000" w:firstRow="0" w:lastRow="0" w:firstColumn="0" w:lastColumn="0" w:oddVBand="0" w:evenVBand="0" w:oddHBand="0" w:evenHBand="0" w:firstRowFirstColumn="0" w:firstRowLastColumn="0" w:lastRowFirstColumn="0" w:lastRowLastColumn="0"/>
            </w:pPr>
            <w:r>
              <w:t>Immediate death</w:t>
            </w:r>
          </w:p>
        </w:tc>
        <w:tc>
          <w:tcPr>
            <w:tcW w:w="0" w:type="auto"/>
            <w:tcBorders>
              <w:top w:val="nil"/>
              <w:bottom w:val="single" w:sz="4" w:space="0" w:color="auto"/>
            </w:tcBorders>
          </w:tcPr>
          <w:p w14:paraId="761C92E3" w14:textId="77777777" w:rsidR="00D47808" w:rsidRPr="00AE729B" w:rsidRDefault="00D47808" w:rsidP="00A97D28">
            <w:pPr>
              <w:jc w:val="left"/>
              <w:cnfStyle w:val="000000000000" w:firstRow="0" w:lastRow="0" w:firstColumn="0" w:lastColumn="0" w:oddVBand="0" w:evenVBand="0" w:oddHBand="0" w:evenHBand="0" w:firstRowFirstColumn="0" w:firstRowLastColumn="0" w:lastRowFirstColumn="0" w:lastRowLastColumn="0"/>
            </w:pPr>
          </w:p>
        </w:tc>
      </w:tr>
      <w:tr w:rsidR="00D47808" w:rsidRPr="00C73C42" w14:paraId="3B12E3E7" w14:textId="77777777" w:rsidTr="00A97D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bottom w:val="nil"/>
            </w:tcBorders>
          </w:tcPr>
          <w:p w14:paraId="38AF606C" w14:textId="77777777" w:rsidR="00D47808" w:rsidRPr="00C73C42" w:rsidRDefault="00D47808" w:rsidP="00A97D28">
            <w:r w:rsidRPr="00C73C42">
              <w:fldChar w:fldCharType="begin"/>
            </w:r>
            <w:r>
              <w:instrText xml:space="preserve"> ADDIN EN.CITE &lt;EndNote&gt;&lt;Cite&gt;&lt;Author&gt;Schöffl&lt;/Author&gt;&lt;Year&gt;2011&lt;/Year&gt;&lt;IDText&gt;The UIAA Medical Commission Injury Classification for Mountaineering and Climbing Sports&lt;/IDText&gt;&lt;DisplayText&gt;(10)&lt;/DisplayText&gt;&lt;record&gt;&lt;dates&gt;&lt;pub-dates&gt;&lt;date&gt;2011/03/01/&lt;/date&gt;&lt;/pub-dates&gt;&lt;year&gt;2011&lt;/year&gt;&lt;/dates&gt;&lt;keywords&gt;&lt;keyword&gt;mountaineering&lt;/keyword&gt;&lt;keyword&gt;rock climbing&lt;/keyword&gt;&lt;keyword&gt;ice climbing&lt;/keyword&gt;&lt;keyword&gt;climbing injuries&lt;/keyword&gt;&lt;keyword&gt;climbing epidemiology&lt;/keyword&gt;&lt;/keywords&gt;&lt;urls&gt;&lt;related-urls&gt;&lt;url&gt;http://www.sciencedirect.com/science/article/pii/S1080603210003728&lt;/url&gt;&lt;/related-urls&gt;&lt;/urls&gt;&lt;isbn&gt;1080-6032&lt;/isbn&gt;&lt;titles&gt;&lt;title&gt;The UIAA Medical Commission Injury Classification for Mountaineering and Climbing Sports&lt;/title&gt;&lt;secondary-title&gt;Wilderness &amp;amp; Environmental Medicine&lt;/secondary-title&gt;&lt;/titles&gt;&lt;pages&gt;46-51&lt;/pages&gt;&lt;number&gt;1&lt;/number&gt;&lt;contributors&gt;&lt;authors&gt;&lt;author&gt;Schöffl, Volker&lt;/author&gt;&lt;author&gt;Morrison, Audry&lt;/author&gt;&lt;author&gt;Hefti, Urs&lt;/author&gt;&lt;author&gt;Ullrich, Schwarz&lt;/author&gt;&lt;author&gt;Küpper, Thomas&lt;/author&gt;&lt;/authors&gt;&lt;/contributors&gt;&lt;added-date format="utc"&gt;1602153790&lt;/added-date&gt;&lt;ref-type name="Journal Article"&gt;17&lt;/ref-type&gt;&lt;rec-number&gt;238&lt;/rec-number&gt;&lt;last-updated-date format="utc"&gt;1602154192&lt;/last-updated-date&gt;&lt;electronic-resource-num&gt;https://doi.org/10.1016/j.wem.2010.11.008&lt;/electronic-resource-num&gt;&lt;volume&gt;22&lt;/volume&gt;&lt;/record&gt;&lt;/Cite&gt;&lt;/EndNote&gt;</w:instrText>
            </w:r>
            <w:r w:rsidRPr="00C73C42">
              <w:fldChar w:fldCharType="separate"/>
            </w:r>
            <w:r>
              <w:rPr>
                <w:noProof/>
              </w:rPr>
              <w:t>(10)</w:t>
            </w:r>
            <w:r w:rsidRPr="00C73C42">
              <w:fldChar w:fldCharType="end"/>
            </w:r>
          </w:p>
        </w:tc>
      </w:tr>
    </w:tbl>
    <w:p w14:paraId="01AE5ABB" w14:textId="77777777" w:rsidR="001227DC" w:rsidRDefault="001227DC" w:rsidP="008032D3"/>
    <w:p w14:paraId="71E7AF14" w14:textId="0AEACB47" w:rsidR="00AF4A3E" w:rsidRDefault="00964849" w:rsidP="009D6285">
      <w:pPr>
        <w:pStyle w:val="Heading3"/>
      </w:pPr>
      <w:r>
        <w:t>Literature Search</w:t>
      </w:r>
    </w:p>
    <w:p w14:paraId="0E929A32" w14:textId="694945CD" w:rsidR="00820675" w:rsidRDefault="00767DB3" w:rsidP="008032D3">
      <w:r>
        <w:t>A liter</w:t>
      </w:r>
      <w:r w:rsidR="00D91BC6">
        <w:t>ature search was completed using Scopus</w:t>
      </w:r>
      <w:r w:rsidR="000068DE">
        <w:t xml:space="preserve"> because </w:t>
      </w:r>
      <w:r w:rsidR="003107B4">
        <w:t>the database has</w:t>
      </w:r>
      <w:r w:rsidR="004B115A">
        <w:t xml:space="preserve"> </w:t>
      </w:r>
      <w:r w:rsidR="00FA3434">
        <w:t xml:space="preserve">European </w:t>
      </w:r>
      <w:r w:rsidR="00F16A56">
        <w:t>origin,</w:t>
      </w:r>
      <w:r w:rsidR="00FA3434">
        <w:t xml:space="preserve"> </w:t>
      </w:r>
      <w:r w:rsidR="00293C68">
        <w:t xml:space="preserve">and </w:t>
      </w:r>
      <w:r w:rsidR="00FC2073">
        <w:t xml:space="preserve">it </w:t>
      </w:r>
      <w:r w:rsidR="00293C68">
        <w:t>is t</w:t>
      </w:r>
      <w:r w:rsidR="00BA7C64">
        <w:t xml:space="preserve">he largest database of </w:t>
      </w:r>
      <w:r w:rsidR="00F16A56">
        <w:t xml:space="preserve">worldwide </w:t>
      </w:r>
      <w:r w:rsidR="00BA7C64">
        <w:t>literature</w:t>
      </w:r>
      <w:r w:rsidR="002B1937">
        <w:t>. The</w:t>
      </w:r>
      <w:r w:rsidR="00D91BC6">
        <w:t xml:space="preserve"> terms </w:t>
      </w:r>
      <w:r w:rsidR="00015F65">
        <w:t>“</w:t>
      </w:r>
      <w:proofErr w:type="spellStart"/>
      <w:r w:rsidR="00015F65">
        <w:t>injur</w:t>
      </w:r>
      <w:proofErr w:type="spellEnd"/>
      <w:r w:rsidR="00015F65">
        <w:t>*</w:t>
      </w:r>
      <w:r w:rsidR="000A6323">
        <w:t>”, “trauma”, “rock climb”, “mountaineer*</w:t>
      </w:r>
      <w:r w:rsidR="002A1B20">
        <w:t>”, “hill walk”</w:t>
      </w:r>
      <w:r w:rsidR="002B1937">
        <w:t xml:space="preserve"> were used</w:t>
      </w:r>
      <w:r w:rsidR="002A1B20">
        <w:t>.</w:t>
      </w:r>
      <w:r w:rsidR="0083766E">
        <w:t xml:space="preserve"> The term “</w:t>
      </w:r>
      <w:proofErr w:type="spellStart"/>
      <w:r w:rsidR="00820675">
        <w:t>scrambl</w:t>
      </w:r>
      <w:proofErr w:type="spellEnd"/>
      <w:r w:rsidR="00820675">
        <w:t>*” was not used as it brought up no relevant papers</w:t>
      </w:r>
      <w:r w:rsidR="006C1CC8">
        <w:t xml:space="preserve"> and </w:t>
      </w:r>
      <w:r w:rsidR="004D54D5">
        <w:t>added</w:t>
      </w:r>
      <w:r w:rsidR="003A5409">
        <w:t xml:space="preserve"> </w:t>
      </w:r>
      <w:r w:rsidR="004D54D5">
        <w:t xml:space="preserve">many irrelevant papers </w:t>
      </w:r>
      <w:r w:rsidR="008B1467">
        <w:t xml:space="preserve">to </w:t>
      </w:r>
      <w:r w:rsidR="004D54D5">
        <w:t>the search</w:t>
      </w:r>
      <w:r w:rsidR="002B1937">
        <w:t xml:space="preserve">, therefore </w:t>
      </w:r>
      <w:r w:rsidR="002C6438">
        <w:t>“</w:t>
      </w:r>
      <w:r w:rsidR="002B1937">
        <w:t>mountaineer</w:t>
      </w:r>
      <w:r w:rsidR="002C6438">
        <w:t>*” was</w:t>
      </w:r>
      <w:r w:rsidR="002B1937">
        <w:t xml:space="preserve"> used instead</w:t>
      </w:r>
      <w:r w:rsidR="004D54D5">
        <w:t>.</w:t>
      </w:r>
      <w:r w:rsidR="008E6EDC">
        <w:t xml:space="preserve"> This </w:t>
      </w:r>
      <w:r w:rsidR="00192501">
        <w:t>suggests a</w:t>
      </w:r>
      <w:r w:rsidR="008E6EDC">
        <w:t xml:space="preserve"> lack of focus on scrambling in existing literature</w:t>
      </w:r>
      <w:r w:rsidR="00B9031E">
        <w:t>,</w:t>
      </w:r>
      <w:r w:rsidR="00A02040">
        <w:t xml:space="preserve"> perhaps due to the limited use of the term outside of the UK.</w:t>
      </w:r>
    </w:p>
    <w:p w14:paraId="1DAB19DF" w14:textId="480C325D" w:rsidR="0027589F" w:rsidRDefault="0027589F" w:rsidP="008032D3"/>
    <w:p w14:paraId="16F4F606" w14:textId="5F7330B6" w:rsidR="0027589F" w:rsidRDefault="0083234A" w:rsidP="008032D3">
      <w:r>
        <w:t>The literature search found 1</w:t>
      </w:r>
      <w:r w:rsidR="00535386">
        <w:t>6</w:t>
      </w:r>
      <w:r>
        <w:t xml:space="preserve"> </w:t>
      </w:r>
      <w:r w:rsidR="005E3481">
        <w:t>articles of original research</w:t>
      </w:r>
      <w:r w:rsidR="008E623A">
        <w:t xml:space="preserve"> looking at a range of rock</w:t>
      </w:r>
      <w:r w:rsidR="00BE6E07">
        <w:t>-</w:t>
      </w:r>
      <w:r w:rsidR="008E623A">
        <w:t xml:space="preserve">climbing, hillwalking, </w:t>
      </w:r>
      <w:r w:rsidR="005744FC">
        <w:t xml:space="preserve">and </w:t>
      </w:r>
      <w:r w:rsidR="008E623A">
        <w:t xml:space="preserve">mountain </w:t>
      </w:r>
      <w:r w:rsidR="005744FC">
        <w:t>rescues</w:t>
      </w:r>
      <w:r w:rsidR="003471FC">
        <w:t xml:space="preserve"> and one review</w:t>
      </w:r>
      <w:r w:rsidR="005744FC">
        <w:t>.</w:t>
      </w:r>
      <w:r w:rsidR="00A613AD">
        <w:t xml:space="preserve"> Five studies were in </w:t>
      </w:r>
      <w:r w:rsidR="00605813">
        <w:t>the UK with other studies</w:t>
      </w:r>
      <w:r w:rsidR="009B4B7A">
        <w:t xml:space="preserve"> located in North America,</w:t>
      </w:r>
      <w:r w:rsidR="007B3F59">
        <w:t xml:space="preserve"> Austria, Switzerland, and Australia. </w:t>
      </w:r>
    </w:p>
    <w:p w14:paraId="09A452BA" w14:textId="77777777" w:rsidR="00767DB3" w:rsidRDefault="00767DB3" w:rsidP="008032D3"/>
    <w:p w14:paraId="705C7A63" w14:textId="2A320FF1" w:rsidR="00C52280" w:rsidRDefault="000932E7" w:rsidP="008032D3">
      <w:r>
        <w:t>There</w:t>
      </w:r>
      <w:r w:rsidR="00541FBC">
        <w:t xml:space="preserve"> is a male predominance</w:t>
      </w:r>
      <w:r w:rsidR="005D0A0A">
        <w:t xml:space="preserve"> </w:t>
      </w:r>
      <w:r>
        <w:t xml:space="preserve">in the literature </w:t>
      </w:r>
      <w:r w:rsidR="005D0A0A">
        <w:t xml:space="preserve">with an average of 70.1% </w:t>
      </w:r>
      <w:r w:rsidR="0048647D">
        <w:t>identifying as</w:t>
      </w:r>
      <w:r w:rsidR="005D0A0A">
        <w:t xml:space="preserve"> male</w:t>
      </w:r>
      <w:r w:rsidR="001B36B0">
        <w:t>.</w:t>
      </w:r>
      <w:r w:rsidR="00801F69">
        <w:t xml:space="preserve"> </w:t>
      </w:r>
      <w:r w:rsidR="00801F69">
        <w:fldChar w:fldCharType="begin">
          <w:fldData xml:space="preserve">PEVuZE5vdGU+PENpdGU+PEF1dGhvcj5Mb2NrZXI8L0F1dGhvcj48WWVhcj4yMDA0PC9ZZWFyPjxJ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</w:fldData>
        </w:fldChar>
      </w:r>
      <w:r w:rsidR="009B362D">
        <w:instrText xml:space="preserve"> ADDIN EN.CITE </w:instrText>
      </w:r>
      <w:r w:rsidR="009B362D">
        <w:fldChar w:fldCharType="begin">
          <w:fldData xml:space="preserve">PEVuZE5vdGU+PENpdGU+PEF1dGhvcj5Mb2NrZXI8L0F1dGhvcj48WWVhcj4yMDA0PC9ZZWFyPjxJ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</w:fldData>
        </w:fldChar>
      </w:r>
      <w:r w:rsidR="009B362D">
        <w:instrText xml:space="preserve"> ADDIN EN.CITE.DATA </w:instrText>
      </w:r>
      <w:r w:rsidR="009B362D">
        <w:fldChar w:fldCharType="end"/>
      </w:r>
      <w:r w:rsidR="00801F69">
        <w:fldChar w:fldCharType="separate"/>
      </w:r>
      <w:r w:rsidR="009B362D">
        <w:rPr>
          <w:noProof/>
        </w:rPr>
        <w:t>(5, 9, 12-20)</w:t>
      </w:r>
      <w:r w:rsidR="00801F69">
        <w:fldChar w:fldCharType="end"/>
      </w:r>
      <w:r w:rsidR="002B0192">
        <w:t xml:space="preserve"> Casualties were found across </w:t>
      </w:r>
      <w:r w:rsidR="004F4F4A">
        <w:t xml:space="preserve">a spectrum of ages </w:t>
      </w:r>
      <w:r w:rsidR="00AF5E0B">
        <w:t xml:space="preserve">from infants to </w:t>
      </w:r>
      <w:r w:rsidR="00BA2AC7">
        <w:t>centenarians</w:t>
      </w:r>
      <w:r w:rsidR="002045B5">
        <w:t>, with a</w:t>
      </w:r>
      <w:r w:rsidR="00242C7B">
        <w:t xml:space="preserve"> mean </w:t>
      </w:r>
      <w:r w:rsidR="002045B5">
        <w:t>age of 37</w:t>
      </w:r>
      <w:r w:rsidR="0048647D">
        <w:t xml:space="preserve"> years old</w:t>
      </w:r>
      <w:r w:rsidR="00D05019">
        <w:t xml:space="preserve">. </w:t>
      </w:r>
      <w:r w:rsidR="00D05019">
        <w:fldChar w:fldCharType="begin">
          <w:fldData xml:space="preserve">PEVuZE5vdGU+PENpdGU+PEF1dGhvcj5LdW1hcjwvQXV0aG9yPjxZZWFyPjIwMDg8L1llYXI+PElE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</w:fldData>
        </w:fldChar>
      </w:r>
      <w:r w:rsidR="009B362D">
        <w:instrText xml:space="preserve"> ADDIN EN.CITE </w:instrText>
      </w:r>
      <w:r w:rsidR="009B362D">
        <w:fldChar w:fldCharType="begin">
          <w:fldData xml:space="preserve">PEVuZE5vdGU+PENpdGU+PEF1dGhvcj5LdW1hcjwvQXV0aG9yPjxZZWFyPjIwMDg8L1llYXI+PElE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</w:fldData>
        </w:fldChar>
      </w:r>
      <w:r w:rsidR="009B362D">
        <w:instrText xml:space="preserve"> ADDIN EN.CITE.DATA </w:instrText>
      </w:r>
      <w:r w:rsidR="009B362D">
        <w:fldChar w:fldCharType="end"/>
      </w:r>
      <w:r w:rsidR="00D05019">
        <w:fldChar w:fldCharType="separate"/>
      </w:r>
      <w:r w:rsidR="009B362D">
        <w:rPr>
          <w:noProof/>
        </w:rPr>
        <w:t>(9, 13, 14, 16, 18-20)</w:t>
      </w:r>
      <w:r w:rsidR="00D05019">
        <w:fldChar w:fldCharType="end"/>
      </w:r>
      <w:r w:rsidR="00F91D6C">
        <w:t xml:space="preserve"> </w:t>
      </w:r>
      <w:r w:rsidR="00203E8D">
        <w:t xml:space="preserve">Summer </w:t>
      </w:r>
      <w:r w:rsidR="0044691C">
        <w:t>was</w:t>
      </w:r>
      <w:r w:rsidR="00504F0E">
        <w:t xml:space="preserve"> found to be</w:t>
      </w:r>
      <w:r w:rsidR="00203E8D">
        <w:t xml:space="preserve"> the most </w:t>
      </w:r>
      <w:r w:rsidR="00123702">
        <w:t>frequent</w:t>
      </w:r>
      <w:r w:rsidR="00203E8D">
        <w:t xml:space="preserve"> season for incidents to happen in the mountains, and Saturday and Sunday have been</w:t>
      </w:r>
      <w:r w:rsidR="00504F0E">
        <w:t xml:space="preserve"> </w:t>
      </w:r>
      <w:r w:rsidR="00F63589">
        <w:t>demonstrated</w:t>
      </w:r>
      <w:r w:rsidR="00203E8D">
        <w:t xml:space="preserve"> </w:t>
      </w:r>
      <w:r w:rsidR="006926F4">
        <w:t>as</w:t>
      </w:r>
      <w:r w:rsidR="00203E8D">
        <w:t xml:space="preserve"> the most common days of the week. </w:t>
      </w:r>
      <w:r w:rsidR="00203E8D">
        <w:fldChar w:fldCharType="begin">
          <w:fldData xml:space="preserve">PEVuZE5vdGU+PENpdGU+PEF1dGhvcj5MYWNrPC9BdXRob3I+PFllYXI+MjAxMjwvWWVhcj48SURU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=
</w:fldData>
        </w:fldChar>
      </w:r>
      <w:r w:rsidR="009B362D">
        <w:instrText xml:space="preserve"> ADDIN EN.CITE </w:instrText>
      </w:r>
      <w:r w:rsidR="009B362D">
        <w:fldChar w:fldCharType="begin">
          <w:fldData xml:space="preserve">PEVuZE5vdGU+PENpdGU+PEF1dGhvcj5MYWNrPC9BdXRob3I+PFllYXI+MjAxMjwvWWVhcj48SURU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=
</w:fldData>
        </w:fldChar>
      </w:r>
      <w:r w:rsidR="009B362D">
        <w:instrText xml:space="preserve"> ADDIN EN.CITE.DATA </w:instrText>
      </w:r>
      <w:r w:rsidR="009B362D">
        <w:fldChar w:fldCharType="end"/>
      </w:r>
      <w:r w:rsidR="00203E8D">
        <w:fldChar w:fldCharType="separate"/>
      </w:r>
      <w:r w:rsidR="009B362D">
        <w:rPr>
          <w:noProof/>
        </w:rPr>
        <w:t>(5, 14, 19)</w:t>
      </w:r>
      <w:r w:rsidR="00203E8D">
        <w:fldChar w:fldCharType="end"/>
      </w:r>
      <w:r w:rsidR="0048647D">
        <w:t xml:space="preserve"> </w:t>
      </w:r>
      <w:r w:rsidR="00BC476A">
        <w:t xml:space="preserve">A </w:t>
      </w:r>
      <w:r w:rsidR="00C52280">
        <w:t>study</w:t>
      </w:r>
      <w:r w:rsidR="00BC476A">
        <w:t xml:space="preserve"> of UK mountain rescues</w:t>
      </w:r>
      <w:r w:rsidR="009F6C99">
        <w:t>,</w:t>
      </w:r>
      <w:r w:rsidR="00EB617A">
        <w:t xml:space="preserve"> </w:t>
      </w:r>
      <w:r w:rsidR="00EB617A">
        <w:fldChar w:fldCharType="begin"/>
      </w:r>
      <w:r w:rsidR="009B362D">
        <w:instrText xml:space="preserve"> ADDIN EN.CITE &lt;EndNote&gt;&lt;Cite&gt;&lt;Author&gt;Mort&lt;/Author&gt;&lt;Year&gt;2010&lt;/Year&gt;&lt;IDText&gt;UK mountain rescue casualties: 2002–2006&lt;/IDText&gt;&lt;DisplayText&gt;(19)&lt;/DisplayText&gt;&lt;record&gt;&lt;isbn&gt;1472-0205&lt;/isbn&gt;&lt;titles&gt;&lt;title&gt;UK mountain rescue casualties: 2002–2006&lt;/title&gt;&lt;secondary-title&gt;Emergency Medicine Journal&lt;/secondary-title&gt;&lt;/titles&gt;&lt;pages&gt;309-312&lt;/pages&gt;&lt;number&gt;4&lt;/number&gt;&lt;contributors&gt;&lt;authors&gt;&lt;author&gt;Mort, Alasdair J.&lt;/author&gt;&lt;author&gt;Godden, David J.&lt;/author&gt;&lt;/authors&gt;&lt;/contributors&gt;&lt;added-date format="utc"&gt;1604852505&lt;/added-date&gt;&lt;ref-type name="Journal Article"&gt;17&lt;/ref-type&gt;&lt;dates&gt;&lt;year&gt;2010&lt;/year&gt;&lt;/dates&gt;&lt;rec-number&gt;260&lt;/rec-number&gt;&lt;publisher&gt;British Association for Accident and Emergency Medicine&lt;/publisher&gt;&lt;last-updated-date format="utc"&gt;1604852505&lt;/last-updated-date&gt;&lt;volume&gt;27&lt;/volume&gt;&lt;/record&gt;&lt;/Cite&gt;&lt;/EndNote&gt;</w:instrText>
      </w:r>
      <w:r w:rsidR="00EB617A">
        <w:fldChar w:fldCharType="separate"/>
      </w:r>
      <w:r w:rsidR="009B362D">
        <w:rPr>
          <w:noProof/>
        </w:rPr>
        <w:t>(19)</w:t>
      </w:r>
      <w:r w:rsidR="00EB617A">
        <w:fldChar w:fldCharType="end"/>
      </w:r>
      <w:r w:rsidR="00EB617A">
        <w:t xml:space="preserve"> </w:t>
      </w:r>
      <w:r w:rsidR="00C52280">
        <w:t xml:space="preserve">found that </w:t>
      </w:r>
      <w:r w:rsidR="00CC1B6C">
        <w:t xml:space="preserve">77.2% </w:t>
      </w:r>
      <w:r w:rsidR="00952DA5">
        <w:t>of patients</w:t>
      </w:r>
      <w:r w:rsidR="002875B5">
        <w:t xml:space="preserve"> that were</w:t>
      </w:r>
      <w:r w:rsidR="00952DA5">
        <w:t xml:space="preserve"> rescued</w:t>
      </w:r>
      <w:r w:rsidR="001040E8">
        <w:t xml:space="preserve"> and </w:t>
      </w:r>
      <w:r w:rsidR="002875B5">
        <w:t>need</w:t>
      </w:r>
      <w:r w:rsidR="001040E8">
        <w:t>ed</w:t>
      </w:r>
      <w:r w:rsidR="001E42EF">
        <w:t xml:space="preserve"> medical attention </w:t>
      </w:r>
      <w:r w:rsidR="00CC1B6C">
        <w:t>were injured</w:t>
      </w:r>
      <w:r w:rsidR="00107198">
        <w:t>.</w:t>
      </w:r>
      <w:r w:rsidR="00E13823">
        <w:t xml:space="preserve"> Of these the body areas</w:t>
      </w:r>
      <w:r w:rsidR="00A31E72">
        <w:t xml:space="preserve"> injured were</w:t>
      </w:r>
      <w:r w:rsidR="00CC1B6C">
        <w:t xml:space="preserve"> </w:t>
      </w:r>
      <w:r w:rsidR="00A31E72">
        <w:t>the</w:t>
      </w:r>
      <w:r w:rsidR="00CC1B6C">
        <w:t xml:space="preserve"> lower </w:t>
      </w:r>
      <w:r w:rsidR="00436191">
        <w:t>extremity (53%), head (13.1%), and arm (10.1%)</w:t>
      </w:r>
      <w:r w:rsidR="007856C4">
        <w:t>.</w:t>
      </w:r>
      <w:r w:rsidR="00436191">
        <w:t xml:space="preserve"> </w:t>
      </w:r>
      <w:r w:rsidR="00436191">
        <w:fldChar w:fldCharType="begin"/>
      </w:r>
      <w:r w:rsidR="009B362D">
        <w:instrText xml:space="preserve"> ADDIN EN.CITE &lt;EndNote&gt;&lt;Cite&gt;&lt;Author&gt;Mort&lt;/Author&gt;&lt;Year&gt;2010&lt;/Year&gt;&lt;IDText&gt;UK mountain rescue casualties: 2002–2006&lt;/IDText&gt;&lt;DisplayText&gt;(19)&lt;/DisplayText&gt;&lt;record&gt;&lt;isbn&gt;1472-0205&lt;/isbn&gt;&lt;titles&gt;&lt;title&gt;UK mountain rescue casualties: 2002–2006&lt;/title&gt;&lt;secondary-title&gt;Emergency Medicine Journal&lt;/secondary-title&gt;&lt;/titles&gt;&lt;pages&gt;309-312&lt;/pages&gt;&lt;number&gt;4&lt;/number&gt;&lt;contributors&gt;&lt;authors&gt;&lt;author&gt;Mort, Alasdair J.&lt;/author&gt;&lt;author&gt;Godden, David J.&lt;/author&gt;&lt;/authors&gt;&lt;/contributors&gt;&lt;added-date format="utc"&gt;1604852505&lt;/added-date&gt;&lt;ref-type name="Journal Article"&gt;17&lt;/ref-type&gt;&lt;dates&gt;&lt;year&gt;2010&lt;/year&gt;&lt;/dates&gt;&lt;rec-number&gt;260&lt;/rec-number&gt;&lt;publisher&gt;British Association for Accident and Emergency Medicine&lt;/publisher&gt;&lt;last-updated-date format="utc"&gt;1604852505&lt;/last-updated-date&gt;&lt;volume&gt;27&lt;/volume&gt;&lt;/record&gt;&lt;/Cite&gt;&lt;/EndNote&gt;</w:instrText>
      </w:r>
      <w:r w:rsidR="00436191">
        <w:fldChar w:fldCharType="separate"/>
      </w:r>
      <w:r w:rsidR="009B362D">
        <w:rPr>
          <w:noProof/>
        </w:rPr>
        <w:t>(19)</w:t>
      </w:r>
      <w:r w:rsidR="00436191">
        <w:fldChar w:fldCharType="end"/>
      </w:r>
      <w:r w:rsidR="00436191">
        <w:t xml:space="preserve"> Illnesses accounted for</w:t>
      </w:r>
      <w:r w:rsidR="00CC1B6C">
        <w:t xml:space="preserve"> 10.4% </w:t>
      </w:r>
      <w:r w:rsidR="00436191">
        <w:t>of ca</w:t>
      </w:r>
      <w:r w:rsidR="001C724F">
        <w:t>sualties</w:t>
      </w:r>
      <w:r w:rsidR="00D67355">
        <w:t>,</w:t>
      </w:r>
      <w:r w:rsidR="001C724F">
        <w:t xml:space="preserve"> with </w:t>
      </w:r>
      <w:r w:rsidR="0071104B">
        <w:t>suspected</w:t>
      </w:r>
      <w:r w:rsidR="001C724F">
        <w:t xml:space="preserve"> cardiac events</w:t>
      </w:r>
      <w:r w:rsidR="0071104B">
        <w:t xml:space="preserve"> most common (28.7%) followed by overdose and </w:t>
      </w:r>
      <w:r w:rsidR="00C92C4D">
        <w:t>attempted</w:t>
      </w:r>
      <w:r w:rsidR="0071104B">
        <w:t xml:space="preserve"> suicide (12.2%)</w:t>
      </w:r>
      <w:r w:rsidR="00785813">
        <w:t>,</w:t>
      </w:r>
      <w:r w:rsidR="0071104B">
        <w:t xml:space="preserve"> and seizures (8.2%)</w:t>
      </w:r>
      <w:r w:rsidR="00CC1B6C">
        <w:t xml:space="preserve">. </w:t>
      </w:r>
      <w:r w:rsidR="00CC1B6C">
        <w:fldChar w:fldCharType="begin"/>
      </w:r>
      <w:r w:rsidR="009B362D">
        <w:instrText xml:space="preserve"> ADDIN EN.CITE &lt;EndNote&gt;&lt;Cite&gt;&lt;Author&gt;Mort&lt;/Author&gt;&lt;Year&gt;2010&lt;/Year&gt;&lt;IDText&gt;UK mountain rescue casualties: 2002–2006&lt;/IDText&gt;&lt;DisplayText&gt;(19)&lt;/DisplayText&gt;&lt;record&gt;&lt;isbn&gt;1472-0205&lt;/isbn&gt;&lt;titles&gt;&lt;title&gt;UK mountain rescue casualties: 2002–2006&lt;/title&gt;&lt;secondary-title&gt;Emergency Medicine Journal&lt;/secondary-title&gt;&lt;/titles&gt;&lt;pages&gt;309-312&lt;/pages&gt;&lt;number&gt;4&lt;/number&gt;&lt;contributors&gt;&lt;authors&gt;&lt;author&gt;Mort, Alasdair J.&lt;/author&gt;&lt;author&gt;Godden, David J.&lt;/author&gt;&lt;/authors&gt;&lt;/contributors&gt;&lt;added-date format="utc"&gt;1604852505&lt;/added-date&gt;&lt;ref-type name="Journal Article"&gt;17&lt;/ref-type&gt;&lt;dates&gt;&lt;year&gt;2010&lt;/year&gt;&lt;/dates&gt;&lt;rec-number&gt;260&lt;/rec-number&gt;&lt;publisher&gt;British Association for Accident and Emergency Medicine&lt;/publisher&gt;&lt;last-updated-date format="utc"&gt;1604852505&lt;/last-updated-date&gt;&lt;volume&gt;27&lt;/volume&gt;&lt;/record&gt;&lt;/Cite&gt;&lt;/EndNote&gt;</w:instrText>
      </w:r>
      <w:r w:rsidR="00CC1B6C">
        <w:fldChar w:fldCharType="separate"/>
      </w:r>
      <w:r w:rsidR="009B362D">
        <w:rPr>
          <w:noProof/>
        </w:rPr>
        <w:t>(19)</w:t>
      </w:r>
      <w:r w:rsidR="00CC1B6C">
        <w:fldChar w:fldCharType="end"/>
      </w:r>
    </w:p>
    <w:p w14:paraId="4576566A" w14:textId="30763165" w:rsidR="008032D3" w:rsidRDefault="008032D3" w:rsidP="008032D3"/>
    <w:p w14:paraId="4151CBEE" w14:textId="64814B16" w:rsidR="00FD203C" w:rsidRDefault="007856C4" w:rsidP="008032D3">
      <w:r>
        <w:t>In previous studies</w:t>
      </w:r>
      <w:r w:rsidR="0045315C">
        <w:t>,</w:t>
      </w:r>
      <w:r>
        <w:t xml:space="preserve"> s</w:t>
      </w:r>
      <w:r w:rsidR="00FD203C">
        <w:t xml:space="preserve">crambling has been found to account </w:t>
      </w:r>
      <w:r w:rsidR="003E04CB">
        <w:t xml:space="preserve">for an average of 6.1% </w:t>
      </w:r>
      <w:r w:rsidR="00D6086E">
        <w:t>(</w:t>
      </w:r>
      <w:r w:rsidR="001B2DBF">
        <w:t xml:space="preserve">range 3-10%) </w:t>
      </w:r>
      <w:r w:rsidR="003E04CB">
        <w:t>of mountain casualties</w:t>
      </w:r>
      <w:r w:rsidR="00890CD3">
        <w:t>.</w:t>
      </w:r>
      <w:r w:rsidR="003E04CB">
        <w:t xml:space="preserve"> </w:t>
      </w:r>
      <w:r w:rsidR="00C81900">
        <w:fldChar w:fldCharType="begin">
          <w:fldData xml:space="preserve">PEVuZE5vdGU+PENpdGU+PEF1dGhvcj5DdXJyYW4tU2lsbHM8L0F1dGhvcj48WWVhcj4yMDE1PC9Z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</w:fldData>
        </w:fldChar>
      </w:r>
      <w:r w:rsidR="009B362D">
        <w:instrText xml:space="preserve"> ADDIN EN.CITE </w:instrText>
      </w:r>
      <w:r w:rsidR="009B362D">
        <w:fldChar w:fldCharType="begin">
          <w:fldData xml:space="preserve">PEVuZE5vdGU+PENpdGU+PEF1dGhvcj5DdXJyYW4tU2lsbHM8L0F1dGhvcj48WWVhcj4yMDE1PC9Z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</w:fldData>
        </w:fldChar>
      </w:r>
      <w:r w:rsidR="009B362D">
        <w:instrText xml:space="preserve"> ADDIN EN.CITE.DATA </w:instrText>
      </w:r>
      <w:r w:rsidR="009B362D">
        <w:fldChar w:fldCharType="end"/>
      </w:r>
      <w:r w:rsidR="00C81900">
        <w:fldChar w:fldCharType="separate"/>
      </w:r>
      <w:r w:rsidR="009B362D">
        <w:rPr>
          <w:noProof/>
        </w:rPr>
        <w:t>(9, 13, 19, 21)</w:t>
      </w:r>
      <w:r w:rsidR="00C81900">
        <w:fldChar w:fldCharType="end"/>
      </w:r>
      <w:r w:rsidR="00BA7B71">
        <w:t xml:space="preserve"> </w:t>
      </w:r>
      <w:r w:rsidR="006F66C1">
        <w:t xml:space="preserve"> </w:t>
      </w:r>
      <w:r w:rsidR="00CE04AE">
        <w:t>A study of Canadian mountain rescu</w:t>
      </w:r>
      <w:r w:rsidR="00DB146B">
        <w:t>e</w:t>
      </w:r>
      <w:r w:rsidR="00CE04AE">
        <w:t>s</w:t>
      </w:r>
      <w:r w:rsidR="009F6C99">
        <w:t xml:space="preserve">, </w:t>
      </w:r>
      <w:r w:rsidR="004E1BD7">
        <w:fldChar w:fldCharType="begin"/>
      </w:r>
      <w:r w:rsidR="004E1BD7">
        <w:instrText xml:space="preserve"> ADDIN EN.CITE &lt;EndNote&gt;&lt;Cite&gt;&lt;Author&gt;Curran-Sills&lt;/Author&gt;&lt;Year&gt;2015&lt;/Year&gt;&lt;IDText&gt;Epidemiological Trends in Search and Rescue Incidents Documented by the Alpine Club of Canada From 1970 to 2005&lt;/IDText&gt;&lt;DisplayText&gt;(21)&lt;/DisplayText&gt;&lt;record&gt;&lt;urls&gt;&lt;related-urls&gt;&lt;url&gt;https://doi.org/10.1016/j.wem.2015.07.001&lt;/url&gt;&lt;/related-urls&gt;&lt;/urls&gt;&lt;isbn&gt;1080-6032&lt;/isbn&gt;&lt;titles&gt;&lt;title&gt;Epidemiological Trends in Search and Rescue Incidents Documented by the Alpine Club of Canada From 1970 to 2005&lt;/title&gt;&lt;secondary-title&gt;Wilderness &amp;amp; Environmental Medicine&lt;/secondary-title&gt;&lt;/titles&gt;&lt;pages&gt;536-543&lt;/pages&gt;&lt;number&gt;4&lt;/number&gt;&lt;access-date&gt;2020/11/02&lt;/access-date&gt;&lt;contributors&gt;&lt;authors&gt;&lt;author&gt;Curran-Sills, Gwynn M.&lt;/author&gt;&lt;author&gt;Karahalios, Amalia&lt;/author&gt;&lt;/authors&gt;&lt;/contributors&gt;&lt;added-date format="utc"&gt;1604333946&lt;/added-date&gt;&lt;ref-type name="Journal Article"&gt;17&lt;/ref-type&gt;&lt;dates&gt;&lt;year&gt;2015&lt;/year&gt;&lt;/dates&gt;&lt;rec-number&gt;242&lt;/rec-number&gt;&lt;publisher&gt;Elsevier&lt;/publisher&gt;&lt;last-updated-date format="utc"&gt;1604333946&lt;/last-updated-date&gt;&lt;electronic-resource-num&gt;10.1016/j.wem.2015.07.001&lt;/electronic-resource-num&gt;&lt;volume&gt;26&lt;/volume&gt;&lt;/record&gt;&lt;/Cite&gt;&lt;/EndNote&gt;</w:instrText>
      </w:r>
      <w:r w:rsidR="004E1BD7">
        <w:fldChar w:fldCharType="separate"/>
      </w:r>
      <w:r w:rsidR="004E1BD7">
        <w:rPr>
          <w:noProof/>
        </w:rPr>
        <w:t>(21)</w:t>
      </w:r>
      <w:r w:rsidR="004E1BD7">
        <w:fldChar w:fldCharType="end"/>
      </w:r>
      <w:r w:rsidR="00DB146B">
        <w:t xml:space="preserve"> found</w:t>
      </w:r>
      <w:r w:rsidR="006F66C1">
        <w:t xml:space="preserve"> while 4.4% of casualties </w:t>
      </w:r>
      <w:r w:rsidR="00C93987">
        <w:t>were involved in scrambling at the time of accident, 5% of the</w:t>
      </w:r>
      <w:r w:rsidR="00B07491">
        <w:t xml:space="preserve"> overall</w:t>
      </w:r>
      <w:r w:rsidR="00C93987">
        <w:t xml:space="preserve"> fatalities were </w:t>
      </w:r>
      <w:r w:rsidR="003C296F">
        <w:t xml:space="preserve">found to be </w:t>
      </w:r>
      <w:r w:rsidR="00C93987">
        <w:t>due to scrambling</w:t>
      </w:r>
      <w:r w:rsidR="00890CD3">
        <w:t>.</w:t>
      </w:r>
      <w:r w:rsidR="001A2CD3">
        <w:t xml:space="preserve"> </w:t>
      </w:r>
      <w:r w:rsidR="00DB146B">
        <w:t>A study of climbing accidents in Australia</w:t>
      </w:r>
      <w:r w:rsidR="009F6C99">
        <w:t>,</w:t>
      </w:r>
      <w:r w:rsidR="006805FB">
        <w:t xml:space="preserve"> </w:t>
      </w:r>
      <w:r w:rsidR="006805FB">
        <w:fldChar w:fldCharType="begin"/>
      </w:r>
      <w:r w:rsidR="009B362D">
        <w:instrText xml:space="preserve"> ADDIN EN.CITE &lt;EndNote&gt;&lt;Cite&gt;&lt;Author&gt;Sedgman&lt;/Author&gt;&lt;Year&gt;2004&lt;/Year&gt;&lt;IDText&gt;Climbing Accidents in Australia&lt;/IDText&gt;&lt;DisplayText&gt;(22)&lt;/DisplayText&gt;&lt;record&gt;&lt;titles&gt;&lt;title&gt;Climbing Accidents in Australia&lt;/title&gt;&lt;/titles&gt;&lt;contributors&gt;&lt;authors&gt;&lt;author&gt;Sedgman, Iain B.&lt;/author&gt;&lt;/authors&gt;&lt;/contributors&gt;&lt;added-date format="utc"&gt;1608042954&lt;/added-date&gt;&lt;ref-type name="Journal Article"&gt;17&lt;/ref-type&gt;&lt;dates&gt;&lt;year&gt;2004&lt;/year&gt;&lt;/dates&gt;&lt;rec-number&gt;264&lt;/rec-number&gt;&lt;last-updated-date format="utc"&gt;1608042954&lt;/last-updated-date&gt;&lt;/record&gt;&lt;/Cite&gt;&lt;/EndNote&gt;</w:instrText>
      </w:r>
      <w:r w:rsidR="006805FB">
        <w:fldChar w:fldCharType="separate"/>
      </w:r>
      <w:r w:rsidR="009B362D">
        <w:rPr>
          <w:noProof/>
        </w:rPr>
        <w:t>(22)</w:t>
      </w:r>
      <w:r w:rsidR="006805FB">
        <w:fldChar w:fldCharType="end"/>
      </w:r>
      <w:r w:rsidR="001A2CD3">
        <w:t xml:space="preserve"> </w:t>
      </w:r>
      <w:r w:rsidR="008315FC">
        <w:t>observed</w:t>
      </w:r>
      <w:r w:rsidR="006967C9">
        <w:t xml:space="preserve"> that</w:t>
      </w:r>
      <w:r w:rsidR="0045315C">
        <w:t xml:space="preserve"> </w:t>
      </w:r>
      <w:r w:rsidR="004C444D">
        <w:t>4.2% of all injuries classed in severity</w:t>
      </w:r>
      <w:r w:rsidR="00E57963">
        <w:t xml:space="preserve"> serious, severe</w:t>
      </w:r>
      <w:r w:rsidR="009B14AB">
        <w:t>,</w:t>
      </w:r>
      <w:r w:rsidR="00E57963">
        <w:t xml:space="preserve"> or fatal were due to scrambling,</w:t>
      </w:r>
      <w:r w:rsidR="0045315C">
        <w:t xml:space="preserve"> yet</w:t>
      </w:r>
      <w:r w:rsidR="00E57963">
        <w:t xml:space="preserve"> 12% of th</w:t>
      </w:r>
      <w:r w:rsidR="00C835ED">
        <w:t xml:space="preserve">e fatalities were </w:t>
      </w:r>
      <w:r w:rsidR="005379CD">
        <w:t xml:space="preserve">found to be </w:t>
      </w:r>
      <w:r w:rsidR="00C835ED">
        <w:t>due to scrambling.</w:t>
      </w:r>
      <w:r w:rsidR="00B94764">
        <w:t xml:space="preserve"> These suggest scrambling ha</w:t>
      </w:r>
      <w:r w:rsidR="00850C35">
        <w:t>ve a</w:t>
      </w:r>
      <w:r w:rsidR="00B94764">
        <w:t xml:space="preserve"> higher</w:t>
      </w:r>
      <w:r w:rsidR="00850C35">
        <w:t xml:space="preserve"> proportion</w:t>
      </w:r>
      <w:r w:rsidR="00B94764">
        <w:t xml:space="preserve"> </w:t>
      </w:r>
      <w:r w:rsidR="00850C35">
        <w:t xml:space="preserve">of </w:t>
      </w:r>
      <w:r w:rsidR="00B94764">
        <w:t>fatalities</w:t>
      </w:r>
      <w:r w:rsidR="00850C35">
        <w:t xml:space="preserve"> </w:t>
      </w:r>
      <w:r w:rsidR="00B446E1">
        <w:t>relative to the number of people injured during</w:t>
      </w:r>
      <w:r w:rsidR="00B07491">
        <w:t xml:space="preserve"> scrambling</w:t>
      </w:r>
      <w:r w:rsidR="00B446E1">
        <w:t xml:space="preserve">, </w:t>
      </w:r>
      <w:r w:rsidR="00850C35">
        <w:t xml:space="preserve">compared to other mountain </w:t>
      </w:r>
      <w:r w:rsidR="00B07491">
        <w:t>activities</w:t>
      </w:r>
      <w:r w:rsidR="00850C35">
        <w:t>.</w:t>
      </w:r>
      <w:r w:rsidR="00085F0B">
        <w:t xml:space="preserve"> </w:t>
      </w:r>
      <w:r w:rsidR="007B615B">
        <w:t>Rugg et al</w:t>
      </w:r>
      <w:r w:rsidR="005618F1">
        <w:t>.</w:t>
      </w:r>
      <w:r w:rsidR="007B615B">
        <w:t xml:space="preserve"> </w:t>
      </w:r>
      <w:r w:rsidR="005618F1">
        <w:fldChar w:fldCharType="begin"/>
      </w:r>
      <w:r w:rsidR="009B362D">
        <w:instrText xml:space="preserve"> ADDIN EN.CITE &lt;EndNote&gt;&lt;Cite&gt;&lt;Author&gt;Rugg&lt;/Author&gt;&lt;Year&gt;2020&lt;/Year&gt;&lt;IDText&gt;Rock Climbing Emergencies in the Austrian Alps: Injury Patterns, Risk Analysis and Preventive Measures&lt;/IDText&gt;&lt;DisplayText&gt;(14)&lt;/DisplayText&gt;&lt;record&gt;&lt;keywords&gt;&lt;keyword&gt;acute traumatic injuries&lt;/keyword&gt;&lt;keyword&gt;emergencies&lt;/keyword&gt;&lt;keyword&gt;injury pattern&lt;/keyword&gt;&lt;keyword&gt;preventive measures&lt;/keyword&gt;&lt;keyword&gt;risk analysis&lt;/keyword&gt;&lt;keyword&gt;rock climbing&lt;/keyword&gt;&lt;/keywords&gt;&lt;urls&gt;&lt;related-urls&gt;&lt;url&gt;https://pubmed.ncbi.nlm.nih.gov/33086551&lt;/url&gt;&lt;url&gt;https://www.ncbi.nlm.nih.gov/pmc/articles/PMC7589766/&lt;/url&gt;&lt;/related-urls&gt;&lt;/urls&gt;&lt;isbn&gt;1660-4601&amp;#xD;1661-7827&lt;/isbn&gt;&lt;titles&gt;&lt;title&gt;Rock Climbing Emergencies in the Austrian Alps: Injury Patterns, Risk Analysis and Preventive Measures&lt;/title&gt;&lt;secondary-title&gt;International journal of environmental research and public health&lt;/secondary-title&gt;&lt;alt-title&gt;Int J Environ Res Public Health&lt;/alt-title&gt;&lt;/titles&gt;&lt;pages&gt;7596&lt;/pages&gt;&lt;number&gt;20&lt;/number&gt;&lt;contributors&gt;&lt;authors&gt;&lt;author&gt;Rugg, Christopher&lt;/author&gt;&lt;author&gt;Tiefenthaler, Laura&lt;/author&gt;&lt;author&gt;Rauch, Simon&lt;/author&gt;&lt;author&gt;Gatterer, Hannes&lt;/author&gt;&lt;author&gt;Paal, Peter&lt;/author&gt;&lt;author&gt;Ströhle, Mathias&lt;/author&gt;&lt;/authors&gt;&lt;/contributors&gt;&lt;language&gt;eng&lt;/language&gt;&lt;added-date format="utc"&gt;1604500017&lt;/added-date&gt;&lt;ref-type name="Journal Article"&gt;17&lt;/ref-type&gt;&lt;dates&gt;&lt;year&gt;2020&lt;/year&gt;&lt;/dates&gt;&lt;rec-number&gt;249&lt;/rec-number&gt;&lt;publisher&gt;MDPI&lt;/publisher&gt;&lt;last-updated-date format="utc"&gt;1604500017&lt;/last-updated-date&gt;&lt;accession-num&gt;33086551&lt;/accession-num&gt;&lt;electronic-resource-num&gt;10.3390/ijerph17207596&lt;/electronic-resource-num&gt;&lt;volume&gt;17&lt;/volume&gt;&lt;remote-database-name&gt;PubMed&lt;/remote-database-name&gt;&lt;/record&gt;&lt;/Cite&gt;&lt;/EndNote&gt;</w:instrText>
      </w:r>
      <w:r w:rsidR="005618F1">
        <w:fldChar w:fldCharType="separate"/>
      </w:r>
      <w:r w:rsidR="009B362D">
        <w:rPr>
          <w:noProof/>
        </w:rPr>
        <w:t>(14)</w:t>
      </w:r>
      <w:r w:rsidR="005618F1">
        <w:fldChar w:fldCharType="end"/>
      </w:r>
      <w:r w:rsidR="00D46384">
        <w:t xml:space="preserve"> </w:t>
      </w:r>
      <w:r w:rsidR="001F1979">
        <w:t>compared</w:t>
      </w:r>
      <w:r w:rsidR="00780429">
        <w:t xml:space="preserve"> roped and </w:t>
      </w:r>
      <w:r w:rsidR="00820F47">
        <w:t>non-</w:t>
      </w:r>
      <w:r w:rsidR="00780429">
        <w:t xml:space="preserve">roped </w:t>
      </w:r>
      <w:r w:rsidR="001F1979">
        <w:t>rock-</w:t>
      </w:r>
      <w:r w:rsidR="009A792D">
        <w:t>climbing</w:t>
      </w:r>
      <w:r w:rsidR="00787C8E">
        <w:t xml:space="preserve"> </w:t>
      </w:r>
      <w:r w:rsidR="00095EBA">
        <w:t xml:space="preserve">injuries </w:t>
      </w:r>
      <w:r w:rsidR="001414E6">
        <w:t xml:space="preserve">to </w:t>
      </w:r>
      <w:r w:rsidR="00787C8E">
        <w:t xml:space="preserve">suggest a </w:t>
      </w:r>
      <w:r w:rsidR="001414E6">
        <w:t xml:space="preserve">pronounced </w:t>
      </w:r>
      <w:r w:rsidR="00787C8E">
        <w:t xml:space="preserve">relative mortality increase </w:t>
      </w:r>
      <w:r w:rsidR="001414E6">
        <w:t>when climbing rope free</w:t>
      </w:r>
      <w:r w:rsidR="009E76B9">
        <w:t>.</w:t>
      </w:r>
      <w:r w:rsidR="007C5D33">
        <w:t xml:space="preserve"> </w:t>
      </w:r>
      <w:r w:rsidR="00095EBA">
        <w:t>This study was done in Austri</w:t>
      </w:r>
      <w:r w:rsidR="005463A0">
        <w:t xml:space="preserve">a </w:t>
      </w:r>
      <w:r w:rsidR="001F1979">
        <w:t>and did not</w:t>
      </w:r>
      <w:r w:rsidR="004779C5">
        <w:t xml:space="preserve"> </w:t>
      </w:r>
      <w:r w:rsidR="004779C5">
        <w:lastRenderedPageBreak/>
        <w:t>comment on</w:t>
      </w:r>
      <w:r w:rsidR="00F77825">
        <w:t xml:space="preserve"> the grade of rock</w:t>
      </w:r>
      <w:r w:rsidR="00BE6E07">
        <w:t>-</w:t>
      </w:r>
      <w:r w:rsidR="00F77825">
        <w:t>climbs</w:t>
      </w:r>
      <w:r w:rsidR="001F1979">
        <w:t xml:space="preserve">, so </w:t>
      </w:r>
      <w:r w:rsidR="00496188">
        <w:t>may include patients on higher grades than scrambling</w:t>
      </w:r>
      <w:r w:rsidR="00723A33">
        <w:t xml:space="preserve"> terrain</w:t>
      </w:r>
      <w:r w:rsidR="00CD7623">
        <w:t xml:space="preserve">. </w:t>
      </w:r>
      <w:r w:rsidR="00020C0B">
        <w:t xml:space="preserve"> </w:t>
      </w:r>
      <w:r w:rsidR="00CD7623">
        <w:fldChar w:fldCharType="begin"/>
      </w:r>
      <w:r w:rsidR="009B362D">
        <w:instrText xml:space="preserve"> ADDIN EN.CITE &lt;EndNote&gt;&lt;Cite&gt;&lt;Author&gt;Rugg&lt;/Author&gt;&lt;Year&gt;2020&lt;/Year&gt;&lt;IDText&gt;Rock Climbing Emergencies in the Austrian Alps: Injury Patterns, Risk Analysis and Preventive Measures&lt;/IDText&gt;&lt;DisplayText&gt;(14)&lt;/DisplayText&gt;&lt;record&gt;&lt;keywords&gt;&lt;keyword&gt;acute traumatic injuries&lt;/keyword&gt;&lt;keyword&gt;emergencies&lt;/keyword&gt;&lt;keyword&gt;injury pattern&lt;/keyword&gt;&lt;keyword&gt;preventive measures&lt;/keyword&gt;&lt;keyword&gt;risk analysis&lt;/keyword&gt;&lt;keyword&gt;rock climbing&lt;/keyword&gt;&lt;/keywords&gt;&lt;urls&gt;&lt;related-urls&gt;&lt;url&gt;https://pubmed.ncbi.nlm.nih.gov/33086551&lt;/url&gt;&lt;url&gt;https://www.ncbi.nlm.nih.gov/pmc/articles/PMC7589766/&lt;/url&gt;&lt;/related-urls&gt;&lt;/urls&gt;&lt;isbn&gt;1660-4601&amp;#xD;1661-7827&lt;/isbn&gt;&lt;titles&gt;&lt;title&gt;Rock Climbing Emergencies in the Austrian Alps: Injury Patterns, Risk Analysis and Preventive Measures&lt;/title&gt;&lt;secondary-title&gt;International journal of environmental research and public health&lt;/secondary-title&gt;&lt;alt-title&gt;Int J Environ Res Public Health&lt;/alt-title&gt;&lt;/titles&gt;&lt;pages&gt;7596&lt;/pages&gt;&lt;number&gt;20&lt;/number&gt;&lt;contributors&gt;&lt;authors&gt;&lt;author&gt;Rugg, Christopher&lt;/author&gt;&lt;author&gt;Tiefenthaler, Laura&lt;/author&gt;&lt;author&gt;Rauch, Simon&lt;/author&gt;&lt;author&gt;Gatterer, Hannes&lt;/author&gt;&lt;author&gt;Paal, Peter&lt;/author&gt;&lt;author&gt;Ströhle, Mathias&lt;/author&gt;&lt;/authors&gt;&lt;/contributors&gt;&lt;language&gt;eng&lt;/language&gt;&lt;added-date format="utc"&gt;1604500017&lt;/added-date&gt;&lt;ref-type name="Journal Article"&gt;17&lt;/ref-type&gt;&lt;dates&gt;&lt;year&gt;2020&lt;/year&gt;&lt;/dates&gt;&lt;rec-number&gt;249&lt;/rec-number&gt;&lt;publisher&gt;MDPI&lt;/publisher&gt;&lt;last-updated-date format="utc"&gt;1604500017&lt;/last-updated-date&gt;&lt;accession-num&gt;33086551&lt;/accession-num&gt;&lt;electronic-resource-num&gt;10.3390/ijerph17207596&lt;/electronic-resource-num&gt;&lt;volume&gt;17&lt;/volume&gt;&lt;remote-database-name&gt;PubMed&lt;/remote-database-name&gt;&lt;/record&gt;&lt;/Cite&gt;&lt;/EndNote&gt;</w:instrText>
      </w:r>
      <w:r w:rsidR="00CD7623">
        <w:fldChar w:fldCharType="separate"/>
      </w:r>
      <w:r w:rsidR="009B362D">
        <w:rPr>
          <w:noProof/>
        </w:rPr>
        <w:t>(14)</w:t>
      </w:r>
      <w:r w:rsidR="00CD7623">
        <w:fldChar w:fldCharType="end"/>
      </w:r>
    </w:p>
    <w:p w14:paraId="52D38AB7" w14:textId="77777777" w:rsidR="003E04CB" w:rsidRDefault="003E04CB" w:rsidP="008032D3"/>
    <w:p w14:paraId="3CABEBD7" w14:textId="32235F63" w:rsidR="006E4914" w:rsidRDefault="00585847" w:rsidP="006E4914">
      <w:r>
        <w:t>There is a lack of</w:t>
      </w:r>
      <w:r w:rsidR="003D4D09">
        <w:t xml:space="preserve"> data published specifically looking at scrambling</w:t>
      </w:r>
      <w:r w:rsidR="00AF6223">
        <w:t xml:space="preserve"> injuries</w:t>
      </w:r>
      <w:r w:rsidR="0033590C">
        <w:t>,</w:t>
      </w:r>
      <w:r w:rsidR="002D5BF0">
        <w:t xml:space="preserve"> but</w:t>
      </w:r>
      <w:r w:rsidR="0033590C">
        <w:t xml:space="preserve"> there </w:t>
      </w:r>
      <w:r w:rsidR="00AF6223">
        <w:t>are many</w:t>
      </w:r>
      <w:r w:rsidR="002D5BF0">
        <w:t xml:space="preserve"> articles</w:t>
      </w:r>
      <w:r w:rsidR="0033590C">
        <w:t xml:space="preserve"> on injuries in </w:t>
      </w:r>
      <w:r w:rsidR="007C5D33">
        <w:t>related</w:t>
      </w:r>
      <w:r w:rsidR="0033590C">
        <w:t xml:space="preserve"> mountain sports</w:t>
      </w:r>
      <w:r w:rsidR="00FE6E4A">
        <w:t xml:space="preserve">. </w:t>
      </w:r>
      <w:r w:rsidR="00747C4F">
        <w:t xml:space="preserve">Because </w:t>
      </w:r>
      <w:r w:rsidR="00FE6E4A">
        <w:t xml:space="preserve">scrambling has elements </w:t>
      </w:r>
      <w:r w:rsidR="00710934">
        <w:t>overlapping with</w:t>
      </w:r>
      <w:r w:rsidR="00FE6E4A">
        <w:t xml:space="preserve"> hillwalking and</w:t>
      </w:r>
      <w:r w:rsidR="006E4914">
        <w:t xml:space="preserve"> </w:t>
      </w:r>
      <w:r w:rsidR="00555D51">
        <w:t>rock</w:t>
      </w:r>
      <w:r w:rsidR="00BE6E07">
        <w:t>-</w:t>
      </w:r>
      <w:r w:rsidR="00555D51">
        <w:t xml:space="preserve">climbing, it </w:t>
      </w:r>
      <w:r w:rsidR="006B5B11">
        <w:t xml:space="preserve">could be </w:t>
      </w:r>
      <w:r w:rsidR="00333CFA">
        <w:t xml:space="preserve">hypothesised </w:t>
      </w:r>
      <w:r w:rsidR="006B5B11">
        <w:t>that scrambling injuries follow a similar pattern</w:t>
      </w:r>
      <w:r w:rsidR="00FE19B3">
        <w:t xml:space="preserve"> to one or </w:t>
      </w:r>
      <w:r w:rsidR="00406342">
        <w:t>both</w:t>
      </w:r>
      <w:r w:rsidR="00FE19B3">
        <w:t xml:space="preserve"> sports</w:t>
      </w:r>
      <w:r w:rsidR="006E4914">
        <w:t xml:space="preserve">. </w:t>
      </w:r>
    </w:p>
    <w:p w14:paraId="1677EDA8" w14:textId="2C57F7D7" w:rsidR="006E4914" w:rsidRDefault="006E4914" w:rsidP="006E4914"/>
    <w:p w14:paraId="2DD112BE" w14:textId="3CDFF1E7" w:rsidR="00B42C59" w:rsidRDefault="00C03F40" w:rsidP="006E4914">
      <w:r>
        <w:t>Hillwalking, defined by the BMC</w:t>
      </w:r>
      <w:r w:rsidR="007C53CF">
        <w:t xml:space="preserve"> </w:t>
      </w:r>
      <w:r w:rsidR="007C53CF">
        <w:fldChar w:fldCharType="begin"/>
      </w:r>
      <w:r w:rsidR="00C50358">
        <w:instrText xml:space="preserve"> ADDIN EN.CITE &lt;EndNote&gt;&lt;Cite&gt;&lt;Author&gt;British Mountaineering Council&lt;/Author&gt;&lt;Year&gt;2014&lt;/Year&gt;&lt;IDText&gt;Different Types of Mountaineering Activities Explained&lt;/IDText&gt;&lt;DisplayText&gt;(2)&lt;/DisplayText&gt;&lt;record&gt;&lt;urls&gt;&lt;related-urls&gt;&lt;url&gt;https://www.thebmc.co.uk/different-types-of-climbing-explained&lt;/url&gt;&lt;/related-urls&gt;&lt;/urls&gt;&lt;custom2&gt;04/11&lt;/custom2&gt;&lt;custom1&gt;2020&lt;/custom1&gt;&lt;titles&gt;&lt;title&gt;Different Types of Mountaineering Activities Explained&lt;/title&gt;&lt;/titles&gt;&lt;number&gt;04/11&lt;/number&gt;&lt;contributors&gt;&lt;authors&gt;&lt;author&gt;British Mountaineering Council,.&lt;/author&gt;&lt;/authors&gt;&lt;/contributors&gt;&lt;added-date format="utc"&gt;1604486737&lt;/added-date&gt;&lt;ref-type name="Web Page"&gt;12&lt;/ref-type&gt;&lt;dates&gt;&lt;year&gt;2014&lt;/year&gt;&lt;/dates&gt;&lt;rec-number&gt;247&lt;/rec-number&gt;&lt;last-updated-date format="utc"&gt;1604486931&lt;/last-updated-date&gt;&lt;volume&gt;2020&lt;/volume&gt;&lt;/record&gt;&lt;/Cite&gt;&lt;/EndNote&gt;</w:instrText>
      </w:r>
      <w:r w:rsidR="007C53CF">
        <w:fldChar w:fldCharType="separate"/>
      </w:r>
      <w:r w:rsidR="00C50358">
        <w:rPr>
          <w:noProof/>
        </w:rPr>
        <w:t>(2)</w:t>
      </w:r>
      <w:r w:rsidR="007C53CF">
        <w:fldChar w:fldCharType="end"/>
      </w:r>
      <w:r>
        <w:t xml:space="preserve"> as</w:t>
      </w:r>
      <w:r w:rsidR="00B15CF8">
        <w:t>:</w:t>
      </w:r>
      <w:r w:rsidR="007C53CF">
        <w:t xml:space="preserve"> </w:t>
      </w:r>
      <w:r w:rsidR="00B15CF8">
        <w:t>“walking over mountainous terrain”</w:t>
      </w:r>
      <w:r w:rsidR="00BC26CA">
        <w:t xml:space="preserve">, </w:t>
      </w:r>
      <w:r w:rsidR="00C56614">
        <w:t xml:space="preserve">requires navigation skills, warm clothes, and </w:t>
      </w:r>
      <w:r w:rsidR="00447F7A">
        <w:t xml:space="preserve">supportive boots. </w:t>
      </w:r>
      <w:r w:rsidR="002E1D39">
        <w:t xml:space="preserve">Compared to scramblers, hillwalkers are less exposed </w:t>
      </w:r>
      <w:r w:rsidR="00A207AC">
        <w:t>while on the mountains and use easier routes.</w:t>
      </w:r>
      <w:r w:rsidR="00C26C28">
        <w:t xml:space="preserve"> </w:t>
      </w:r>
      <w:r w:rsidR="00475E92">
        <w:t xml:space="preserve">Hillwalking </w:t>
      </w:r>
      <w:r w:rsidR="007C5416">
        <w:t xml:space="preserve">has been found to be </w:t>
      </w:r>
      <w:r w:rsidR="00D50324">
        <w:t>associated</w:t>
      </w:r>
      <w:r w:rsidR="007A2705">
        <w:t xml:space="preserve"> with injuries to the lower extremities</w:t>
      </w:r>
      <w:r w:rsidR="00246F10">
        <w:t xml:space="preserve">. </w:t>
      </w:r>
      <w:r w:rsidR="00246F10">
        <w:fldChar w:fldCharType="begin">
          <w:fldData xml:space="preserve">PEVuZE5vdGU+PENpdGU+PEF1dGhvcj5Nb3J0PC9BdXRob3I+PFllYXI+MjAxMTwvWWVhcj48SURU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</w:fldData>
        </w:fldChar>
      </w:r>
      <w:r w:rsidR="009B362D">
        <w:instrText xml:space="preserve"> ADDIN EN.CITE </w:instrText>
      </w:r>
      <w:r w:rsidR="009B362D">
        <w:fldChar w:fldCharType="begin">
          <w:fldData xml:space="preserve">PEVuZE5vdGU+PENpdGU+PEF1dGhvcj5Nb3J0PC9BdXRob3I+PFllYXI+MjAxMTwvWWVhcj48SURU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</w:fldData>
        </w:fldChar>
      </w:r>
      <w:r w:rsidR="009B362D">
        <w:instrText xml:space="preserve"> ADDIN EN.CITE.DATA </w:instrText>
      </w:r>
      <w:r w:rsidR="009B362D">
        <w:fldChar w:fldCharType="end"/>
      </w:r>
      <w:r w:rsidR="00246F10">
        <w:fldChar w:fldCharType="separate"/>
      </w:r>
      <w:r w:rsidR="009B362D">
        <w:rPr>
          <w:noProof/>
        </w:rPr>
        <w:t>(18, 23)</w:t>
      </w:r>
      <w:r w:rsidR="00246F10">
        <w:fldChar w:fldCharType="end"/>
      </w:r>
      <w:r w:rsidR="00FB056A">
        <w:t xml:space="preserve"> </w:t>
      </w:r>
      <w:r w:rsidR="0073169C">
        <w:t>Other r</w:t>
      </w:r>
      <w:r w:rsidR="00696EBF">
        <w:t>easons for the need of medical attention in hillwalkers were found to be</w:t>
      </w:r>
      <w:r w:rsidR="001B3F63">
        <w:t xml:space="preserve"> non-traumatic illnesses, falls and </w:t>
      </w:r>
      <w:r w:rsidR="0075566D">
        <w:t>being under</w:t>
      </w:r>
      <w:r w:rsidR="00F559EA">
        <w:t>-</w:t>
      </w:r>
      <w:r w:rsidR="0075566D">
        <w:t xml:space="preserve">prepared. </w:t>
      </w:r>
      <w:r w:rsidR="0075566D">
        <w:fldChar w:fldCharType="begin">
          <w:fldData xml:space="preserve">PEVuZE5vdGU+PENpdGU+PEF1dGhvcj5HYXR0ZXJlcjwvQXV0aG9yPjxZZWFyPjIwMTk8L1llYXI+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</w:fldData>
        </w:fldChar>
      </w:r>
      <w:r w:rsidR="009B362D">
        <w:instrText xml:space="preserve"> ADDIN EN.CITE </w:instrText>
      </w:r>
      <w:r w:rsidR="009B362D">
        <w:fldChar w:fldCharType="begin">
          <w:fldData xml:space="preserve">PEVuZE5vdGU+PENpdGU+PEF1dGhvcj5HYXR0ZXJlcjwvQXV0aG9yPjxZZWFyPjIwMTk8L1llYXI+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</w:fldData>
        </w:fldChar>
      </w:r>
      <w:r w:rsidR="009B362D">
        <w:instrText xml:space="preserve"> ADDIN EN.CITE.DATA </w:instrText>
      </w:r>
      <w:r w:rsidR="009B362D">
        <w:fldChar w:fldCharType="end"/>
      </w:r>
      <w:r w:rsidR="0075566D">
        <w:fldChar w:fldCharType="separate"/>
      </w:r>
      <w:r w:rsidR="009B362D">
        <w:rPr>
          <w:noProof/>
        </w:rPr>
        <w:t>(23, 24)</w:t>
      </w:r>
      <w:r w:rsidR="0075566D">
        <w:fldChar w:fldCharType="end"/>
      </w:r>
      <w:r w:rsidR="002E1D39">
        <w:t xml:space="preserve"> </w:t>
      </w:r>
    </w:p>
    <w:p w14:paraId="7D9494DB" w14:textId="481F8068" w:rsidR="00B42C59" w:rsidRDefault="00B42C59" w:rsidP="006E4914"/>
    <w:p w14:paraId="19A5A45A" w14:textId="5BB864F0" w:rsidR="00A448EB" w:rsidRDefault="00E51305" w:rsidP="00A448EB">
      <w:r>
        <w:t>Rock</w:t>
      </w:r>
      <w:r w:rsidR="00BE6E07">
        <w:t>-</w:t>
      </w:r>
      <w:r w:rsidR="0039378C">
        <w:t>clim</w:t>
      </w:r>
      <w:r w:rsidR="00D120CA">
        <w:t xml:space="preserve">bing </w:t>
      </w:r>
      <w:r w:rsidR="00580AAB">
        <w:t>encompasses</w:t>
      </w:r>
      <w:r w:rsidR="001401E5">
        <w:t xml:space="preserve"> </w:t>
      </w:r>
      <w:r w:rsidR="00281744">
        <w:t>multiple activities</w:t>
      </w:r>
      <w:r w:rsidR="004F6EC7">
        <w:t>,</w:t>
      </w:r>
      <w:r w:rsidR="00281744">
        <w:t xml:space="preserve"> </w:t>
      </w:r>
      <w:r w:rsidR="004F6EC7">
        <w:t>which can be indoors or out</w:t>
      </w:r>
      <w:r w:rsidR="0073169C">
        <w:t>d</w:t>
      </w:r>
      <w:r w:rsidR="00A207AC">
        <w:t>o</w:t>
      </w:r>
      <w:r w:rsidR="0073169C">
        <w:t>ors</w:t>
      </w:r>
      <w:r w:rsidR="004F6EC7">
        <w:t xml:space="preserve">, </w:t>
      </w:r>
      <w:r w:rsidR="00205E09">
        <w:t>including</w:t>
      </w:r>
      <w:r w:rsidR="00D94937">
        <w:t xml:space="preserve"> </w:t>
      </w:r>
      <w:r w:rsidR="00A3594B">
        <w:t>bouldering</w:t>
      </w:r>
      <w:r w:rsidR="009D3FE4">
        <w:t xml:space="preserve"> which is often to </w:t>
      </w:r>
      <w:r w:rsidR="00914AC2">
        <w:t>2-3 metre heights</w:t>
      </w:r>
      <w:r w:rsidR="00A3594B">
        <w:t xml:space="preserve">, </w:t>
      </w:r>
      <w:r w:rsidR="00D94937">
        <w:t>technical</w:t>
      </w:r>
      <w:r w:rsidR="00205E09">
        <w:t xml:space="preserve"> </w:t>
      </w:r>
      <w:r w:rsidR="00091043">
        <w:t>roped</w:t>
      </w:r>
      <w:r w:rsidR="00522045">
        <w:t xml:space="preserve"> </w:t>
      </w:r>
      <w:r w:rsidR="00020BC2">
        <w:t>climbing</w:t>
      </w:r>
      <w:r w:rsidR="00E76D1E">
        <w:t xml:space="preserve"> </w:t>
      </w:r>
      <w:r w:rsidR="002B38DC">
        <w:t xml:space="preserve">with </w:t>
      </w:r>
      <w:r w:rsidR="002A28B4">
        <w:t xml:space="preserve">harnesses and protection, </w:t>
      </w:r>
      <w:r w:rsidR="00675707">
        <w:t xml:space="preserve">and </w:t>
      </w:r>
      <w:r w:rsidR="00217BBC">
        <w:t xml:space="preserve">rope </w:t>
      </w:r>
      <w:r w:rsidR="00675707">
        <w:t>free climbing</w:t>
      </w:r>
      <w:r w:rsidR="008142D9">
        <w:t xml:space="preserve">. </w:t>
      </w:r>
      <w:r w:rsidR="008142D9">
        <w:fldChar w:fldCharType="begin"/>
      </w:r>
      <w:r w:rsidR="00C50358">
        <w:instrText xml:space="preserve"> ADDIN EN.CITE &lt;EndNote&gt;&lt;Cite&gt;&lt;Author&gt;Lack&lt;/Author&gt;&lt;Year&gt;2012&lt;/Year&gt;&lt;IDText&gt;Rock Climbing Rescues: Causes, Injuries, and Trends in Boulder County, Colorado&lt;/IDText&gt;&lt;DisplayText&gt;(5)&lt;/DisplayText&gt;&lt;record&gt;&lt;dates&gt;&lt;pub-dates&gt;&lt;date&gt;2012/09/01/&lt;/date&gt;&lt;/pub-dates&gt;&lt;year&gt;2012&lt;/year&gt;&lt;/dates&gt;&lt;keywords&gt;&lt;keyword&gt;Rocky Mountain Rescue Group&lt;/keyword&gt;&lt;keyword&gt;RMRG&lt;/keyword&gt;&lt;keyword&gt;mountain rescue&lt;/keyword&gt;&lt;keyword&gt;search and rescue&lt;/keyword&gt;&lt;keyword&gt;rock climbing incidents&lt;/keyword&gt;&lt;keyword&gt;Boulder&lt;/keyword&gt;&lt;keyword&gt;CO&lt;/keyword&gt;&lt;keyword&gt;Eldorado Canyon State Park&lt;/keyword&gt;&lt;/keywords&gt;&lt;urls&gt;&lt;related-urls&gt;&lt;url&gt;http://www.sciencedirect.com/science/article/pii/S1080603212001093&lt;/url&gt;&lt;/related-urls&gt;&lt;/urls&gt;&lt;isbn&gt;1080-6032&lt;/isbn&gt;&lt;titles&gt;&lt;title&gt;Rock Climbing Rescues: Causes, Injuries, and Trends in Boulder County, Colorado&lt;/title&gt;&lt;secondary-title&gt;Wilderness &amp;amp; Environmental Medicine&lt;/secondary-title&gt;&lt;/titles&gt;&lt;pages&gt;223-230&lt;/pages&gt;&lt;number&gt;3&lt;/number&gt;&lt;contributors&gt;&lt;authors&gt;&lt;author&gt;Lack, Daniel A.&lt;/author&gt;&lt;author&gt;Sheets, Alison L.&lt;/author&gt;&lt;author&gt;Entin, Jacob M.&lt;/author&gt;&lt;author&gt;Christenson, David C.&lt;/author&gt;&lt;/authors&gt;&lt;/contributors&gt;&lt;added-date format="utc"&gt;1604489603&lt;/added-date&gt;&lt;ref-type name="Journal Article"&gt;17&lt;/ref-type&gt;&lt;rec-number&gt;248&lt;/rec-number&gt;&lt;last-updated-date format="utc"&gt;1604489603&lt;/last-updated-date&gt;&lt;electronic-resource-num&gt;https://doi.org/10.1016/j.wem.2012.04.002&lt;/electronic-resource-num&gt;&lt;volume&gt;23&lt;/volume&gt;&lt;/record&gt;&lt;/Cite&gt;&lt;/EndNote&gt;</w:instrText>
      </w:r>
      <w:r w:rsidR="008142D9">
        <w:fldChar w:fldCharType="separate"/>
      </w:r>
      <w:r w:rsidR="00C50358">
        <w:rPr>
          <w:noProof/>
        </w:rPr>
        <w:t>(5)</w:t>
      </w:r>
      <w:r w:rsidR="008142D9">
        <w:fldChar w:fldCharType="end"/>
      </w:r>
      <w:r w:rsidR="00F248D7">
        <w:t xml:space="preserve"> </w:t>
      </w:r>
      <w:r w:rsidR="004C49F6">
        <w:t>Outdoor r</w:t>
      </w:r>
      <w:r w:rsidR="00A207AC">
        <w:t>ock-climbers are more likely to use</w:t>
      </w:r>
      <w:r w:rsidR="00BA3E15">
        <w:t xml:space="preserve"> ropes and protection compared to scramblers</w:t>
      </w:r>
      <w:r w:rsidR="004C49F6">
        <w:t>.</w:t>
      </w:r>
      <w:r w:rsidR="00A207AC">
        <w:t xml:space="preserve"> Acute i</w:t>
      </w:r>
      <w:r w:rsidR="005619C1">
        <w:t>njuries in rock</w:t>
      </w:r>
      <w:r w:rsidR="00BE6E07">
        <w:t>-</w:t>
      </w:r>
      <w:r w:rsidR="005619C1">
        <w:t xml:space="preserve">climbing </w:t>
      </w:r>
      <w:r w:rsidR="00A207AC">
        <w:t>are often due to</w:t>
      </w:r>
      <w:r w:rsidR="002833CC">
        <w:t xml:space="preserve"> equipment failure or a fall</w:t>
      </w:r>
      <w:r w:rsidR="00A207AC">
        <w:t xml:space="preserve"> and</w:t>
      </w:r>
      <w:r w:rsidR="00854D19">
        <w:t xml:space="preserve"> </w:t>
      </w:r>
      <w:r w:rsidR="00981989">
        <w:t xml:space="preserve">have been found to </w:t>
      </w:r>
      <w:r w:rsidR="005A134F">
        <w:t>affect the lower extremity most commonly</w:t>
      </w:r>
      <w:r w:rsidR="00981989">
        <w:t xml:space="preserve">, especially the ankle. </w:t>
      </w:r>
      <w:r w:rsidR="001D53CC">
        <w:fldChar w:fldCharType="begin">
          <w:fldData xml:space="preserve">PEVuZE5vdGU+PENpdGU+PEF1dGhvcj5MYWNrPC9BdXRob3I+PFllYXI+MjAxMjwvWWVhcj48SURU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</w:fldData>
        </w:fldChar>
      </w:r>
      <w:r w:rsidR="009B362D">
        <w:instrText xml:space="preserve"> ADDIN EN.CITE </w:instrText>
      </w:r>
      <w:r w:rsidR="009B362D">
        <w:fldChar w:fldCharType="begin">
          <w:fldData xml:space="preserve">PEVuZE5vdGU+PENpdGU+PEF1dGhvcj5MYWNrPC9BdXRob3I+PFllYXI+MjAxMjwvWWVhcj48SURU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</w:fldData>
        </w:fldChar>
      </w:r>
      <w:r w:rsidR="009B362D">
        <w:instrText xml:space="preserve"> ADDIN EN.CITE.DATA </w:instrText>
      </w:r>
      <w:r w:rsidR="009B362D">
        <w:fldChar w:fldCharType="end"/>
      </w:r>
      <w:r w:rsidR="001D53CC">
        <w:fldChar w:fldCharType="separate"/>
      </w:r>
      <w:r w:rsidR="009B362D">
        <w:rPr>
          <w:noProof/>
        </w:rPr>
        <w:t>(5, 15, 20, 22, 25, 26)</w:t>
      </w:r>
      <w:r w:rsidR="001D53CC">
        <w:fldChar w:fldCharType="end"/>
      </w:r>
      <w:r w:rsidR="0024783B">
        <w:t xml:space="preserve"> </w:t>
      </w:r>
      <w:r w:rsidR="005F4918">
        <w:t>This is followed</w:t>
      </w:r>
      <w:r w:rsidR="000959B9">
        <w:t xml:space="preserve"> by head</w:t>
      </w:r>
      <w:r w:rsidR="00C5711C">
        <w:t xml:space="preserve"> injury</w:t>
      </w:r>
      <w:r w:rsidR="00170CCC">
        <w:t>.</w:t>
      </w:r>
      <w:r w:rsidR="00AA65DA">
        <w:t xml:space="preserve"> </w:t>
      </w:r>
      <w:r w:rsidR="003F4AB0">
        <w:fldChar w:fldCharType="begin">
          <w:fldData xml:space="preserve">PEVuZE5vdGU+PENpdGU+PEF1dGhvcj5TZWRnbWFuPC9BdXRob3I+PFllYXI+MjAwNDwvWWVhcj48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</w:fldData>
        </w:fldChar>
      </w:r>
      <w:r w:rsidR="009B362D">
        <w:instrText xml:space="preserve"> ADDIN EN.CITE </w:instrText>
      </w:r>
      <w:r w:rsidR="009B362D">
        <w:fldChar w:fldCharType="begin">
          <w:fldData xml:space="preserve">PEVuZE5vdGU+PENpdGU+PEF1dGhvcj5TZWRnbWFuPC9BdXRob3I+PFllYXI+MjAwNDwvWWVhcj48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</w:fldData>
        </w:fldChar>
      </w:r>
      <w:r w:rsidR="009B362D">
        <w:instrText xml:space="preserve"> ADDIN EN.CITE.DATA </w:instrText>
      </w:r>
      <w:r w:rsidR="009B362D">
        <w:fldChar w:fldCharType="end"/>
      </w:r>
      <w:r w:rsidR="003F4AB0">
        <w:fldChar w:fldCharType="separate"/>
      </w:r>
      <w:r w:rsidR="009B362D">
        <w:rPr>
          <w:noProof/>
        </w:rPr>
        <w:t>(5, 14, 16, 22)</w:t>
      </w:r>
      <w:r w:rsidR="003F4AB0">
        <w:fldChar w:fldCharType="end"/>
      </w:r>
      <w:r w:rsidR="000F1E6A">
        <w:t xml:space="preserve"> </w:t>
      </w:r>
    </w:p>
    <w:p w14:paraId="654D7AE1" w14:textId="271017DE" w:rsidR="006F1FF6" w:rsidRDefault="006F1FF6" w:rsidP="006F1FF6"/>
    <w:p w14:paraId="2F705479" w14:textId="60DA01DB" w:rsidR="003E32B9" w:rsidRDefault="003E32B9" w:rsidP="003E32B9">
      <w:pPr>
        <w:pStyle w:val="Heading3"/>
      </w:pPr>
      <w:r>
        <w:t>Aims and Objectives</w:t>
      </w:r>
    </w:p>
    <w:p w14:paraId="19A4E166" w14:textId="2D85CEA1" w:rsidR="00866E7F" w:rsidRPr="002317AE" w:rsidRDefault="00283C53" w:rsidP="00992679">
      <w:r w:rsidRPr="002317AE">
        <w:t>Th</w:t>
      </w:r>
      <w:r w:rsidR="002959A2" w:rsidRPr="002317AE">
        <w:t xml:space="preserve">e </w:t>
      </w:r>
      <w:r w:rsidR="0009211B" w:rsidRPr="002317AE">
        <w:t>a</w:t>
      </w:r>
      <w:r w:rsidR="002959A2" w:rsidRPr="002317AE">
        <w:t>im of this project was to</w:t>
      </w:r>
      <w:r w:rsidR="000B3B3B">
        <w:t xml:space="preserve"> help the ED prepare for incoming pat</w:t>
      </w:r>
      <w:r w:rsidR="00BC43E4">
        <w:t>ients by</w:t>
      </w:r>
      <w:r w:rsidRPr="002317AE">
        <w:t xml:space="preserve"> </w:t>
      </w:r>
      <w:r w:rsidR="00E1328F">
        <w:t>describ</w:t>
      </w:r>
      <w:r w:rsidR="00BC43E4">
        <w:t>ing</w:t>
      </w:r>
      <w:r w:rsidR="00C46D9C">
        <w:t xml:space="preserve"> the demographics and pattern</w:t>
      </w:r>
      <w:r w:rsidR="00E75DCA">
        <w:t xml:space="preserve">s in patients who present after an incident while scrambling. </w:t>
      </w:r>
      <w:r w:rsidR="0027354D">
        <w:t>This</w:t>
      </w:r>
      <w:r w:rsidR="00DA0F09">
        <w:t xml:space="preserve"> project focus</w:t>
      </w:r>
      <w:r w:rsidR="00AC4FAE">
        <w:t>ed</w:t>
      </w:r>
      <w:r w:rsidR="00DA0F09">
        <w:t xml:space="preserve"> on those with</w:t>
      </w:r>
      <w:r w:rsidR="00FB230E">
        <w:t xml:space="preserve"> injuries </w:t>
      </w:r>
      <w:r w:rsidR="00684774">
        <w:t>rather than illnesses while</w:t>
      </w:r>
      <w:r w:rsidR="00C46D9C">
        <w:t xml:space="preserve"> scrambling</w:t>
      </w:r>
      <w:r w:rsidR="00FB230E">
        <w:t>.</w:t>
      </w:r>
    </w:p>
    <w:p w14:paraId="2621FF20" w14:textId="49EFA348" w:rsidR="006D38D1" w:rsidRPr="002317AE" w:rsidRDefault="006D38D1" w:rsidP="00992679"/>
    <w:p w14:paraId="4C0E24EA" w14:textId="0B443E0F" w:rsidR="002A3AC3" w:rsidRPr="002317AE" w:rsidRDefault="00322FEA" w:rsidP="00992679">
      <w:r w:rsidRPr="002317AE">
        <w:t xml:space="preserve">The objectives </w:t>
      </w:r>
      <w:r w:rsidR="00405B5D" w:rsidRPr="002317AE">
        <w:t>f</w:t>
      </w:r>
      <w:r w:rsidR="002A3AC3" w:rsidRPr="002317AE">
        <w:t xml:space="preserve">or this project were </w:t>
      </w:r>
      <w:r w:rsidR="00FC4DAB">
        <w:t>to</w:t>
      </w:r>
      <w:r w:rsidR="002A3AC3" w:rsidRPr="002317AE">
        <w:t>:</w:t>
      </w:r>
    </w:p>
    <w:p w14:paraId="23340A53" w14:textId="2BAFF4FA" w:rsidR="00DA0F09" w:rsidRDefault="00DA0F09" w:rsidP="00E30414">
      <w:pPr>
        <w:pStyle w:val="ListParagraph"/>
        <w:numPr>
          <w:ilvl w:val="0"/>
          <w:numId w:val="3"/>
        </w:numPr>
      </w:pPr>
      <w:r>
        <w:t>Describe the demographics of patients in the MMD.</w:t>
      </w:r>
    </w:p>
    <w:p w14:paraId="5D863346" w14:textId="5346D138" w:rsidR="00E30414" w:rsidRPr="002317AE" w:rsidRDefault="002B2CF4" w:rsidP="00E30414">
      <w:pPr>
        <w:pStyle w:val="ListParagraph"/>
        <w:numPr>
          <w:ilvl w:val="0"/>
          <w:numId w:val="3"/>
        </w:numPr>
      </w:pPr>
      <w:r>
        <w:t>G</w:t>
      </w:r>
      <w:r w:rsidR="004A1D8D" w:rsidRPr="002317AE">
        <w:t>rade the injuries of</w:t>
      </w:r>
      <w:r w:rsidR="00B0749D" w:rsidRPr="002317AE">
        <w:t xml:space="preserve"> scramblers using the UIAA MedCom injury classification</w:t>
      </w:r>
      <w:r w:rsidR="004132B5" w:rsidRPr="002317AE">
        <w:t>.</w:t>
      </w:r>
    </w:p>
    <w:p w14:paraId="33D75047" w14:textId="37AFC738" w:rsidR="00527383" w:rsidRPr="002317AE" w:rsidRDefault="002B2CF4" w:rsidP="00E30414">
      <w:pPr>
        <w:pStyle w:val="ListParagraph"/>
        <w:numPr>
          <w:ilvl w:val="0"/>
          <w:numId w:val="3"/>
        </w:numPr>
      </w:pPr>
      <w:r>
        <w:t>Describe</w:t>
      </w:r>
      <w:r w:rsidR="00FA6992" w:rsidRPr="002317AE">
        <w:t xml:space="preserve"> patterns in </w:t>
      </w:r>
      <w:r w:rsidR="000C4269" w:rsidRPr="002317AE">
        <w:t xml:space="preserve">anatomical location of </w:t>
      </w:r>
      <w:r w:rsidR="00FA6992" w:rsidRPr="002317AE">
        <w:t xml:space="preserve">scrambling </w:t>
      </w:r>
      <w:r w:rsidR="004D01F3" w:rsidRPr="002317AE">
        <w:t>injuries</w:t>
      </w:r>
      <w:r w:rsidR="004132B5" w:rsidRPr="002317AE">
        <w:t>.</w:t>
      </w:r>
    </w:p>
    <w:p w14:paraId="75B781B9" w14:textId="3CD471B3" w:rsidR="00FA6992" w:rsidRPr="002317AE" w:rsidRDefault="002B2CF4" w:rsidP="00E30414">
      <w:pPr>
        <w:pStyle w:val="ListParagraph"/>
        <w:numPr>
          <w:ilvl w:val="0"/>
          <w:numId w:val="3"/>
        </w:numPr>
      </w:pPr>
      <w:r>
        <w:t>Describe</w:t>
      </w:r>
      <w:r w:rsidR="00FA6992" w:rsidRPr="002317AE">
        <w:t xml:space="preserve"> the effect of age and </w:t>
      </w:r>
      <w:r w:rsidR="009814F2" w:rsidRPr="002317AE">
        <w:t>sex</w:t>
      </w:r>
      <w:r w:rsidR="00FA6992" w:rsidRPr="002317AE">
        <w:t xml:space="preserve"> of the scrambler on the </w:t>
      </w:r>
      <w:r w:rsidR="000C4269" w:rsidRPr="002317AE">
        <w:t>severity</w:t>
      </w:r>
      <w:r w:rsidR="00EC7065">
        <w:t xml:space="preserve"> of</w:t>
      </w:r>
      <w:r w:rsidR="000C4269" w:rsidRPr="002317AE">
        <w:t xml:space="preserve"> </w:t>
      </w:r>
      <w:r w:rsidR="00FA6992" w:rsidRPr="002317AE">
        <w:t>injuries seen</w:t>
      </w:r>
      <w:r w:rsidR="004132B5" w:rsidRPr="002317AE">
        <w:t>.</w:t>
      </w:r>
    </w:p>
    <w:p w14:paraId="300BFEE3" w14:textId="1D5EF71F" w:rsidR="005228DD" w:rsidRPr="002317AE" w:rsidRDefault="002B2CF4" w:rsidP="00E30414">
      <w:pPr>
        <w:pStyle w:val="ListParagraph"/>
        <w:numPr>
          <w:ilvl w:val="0"/>
          <w:numId w:val="3"/>
        </w:numPr>
      </w:pPr>
      <w:r>
        <w:t>Describe</w:t>
      </w:r>
      <w:r w:rsidR="005228DD" w:rsidRPr="002317AE">
        <w:t xml:space="preserve"> the effect of the season on the severity</w:t>
      </w:r>
      <w:r w:rsidR="00EC7065">
        <w:t xml:space="preserve"> of</w:t>
      </w:r>
      <w:r w:rsidR="005228DD" w:rsidRPr="002317AE">
        <w:t xml:space="preserve"> injuries seen.</w:t>
      </w:r>
    </w:p>
    <w:p w14:paraId="655F6B08" w14:textId="2DAC60E9" w:rsidR="00FA6992" w:rsidRPr="002317AE" w:rsidRDefault="002B2CF4" w:rsidP="00E30414">
      <w:pPr>
        <w:pStyle w:val="ListParagraph"/>
        <w:numPr>
          <w:ilvl w:val="0"/>
          <w:numId w:val="3"/>
        </w:numPr>
      </w:pPr>
      <w:r>
        <w:t>Describe</w:t>
      </w:r>
      <w:r w:rsidR="007642E3" w:rsidRPr="002317AE">
        <w:t xml:space="preserve"> the effect of fall</w:t>
      </w:r>
      <w:r w:rsidR="005228DD" w:rsidRPr="002317AE">
        <w:t>s</w:t>
      </w:r>
      <w:r w:rsidR="007642E3" w:rsidRPr="002317AE">
        <w:t xml:space="preserve"> and fall height on </w:t>
      </w:r>
      <w:r w:rsidR="000C4269" w:rsidRPr="002317AE">
        <w:t>the severity</w:t>
      </w:r>
      <w:r w:rsidR="00EC7065">
        <w:t xml:space="preserve"> of</w:t>
      </w:r>
      <w:r w:rsidR="000C4269" w:rsidRPr="002317AE">
        <w:t xml:space="preserve"> </w:t>
      </w:r>
      <w:r w:rsidR="007642E3" w:rsidRPr="002317AE">
        <w:t>injuries seen</w:t>
      </w:r>
      <w:r w:rsidR="004132B5" w:rsidRPr="002317AE">
        <w:t>.</w:t>
      </w:r>
    </w:p>
    <w:p w14:paraId="3DB1B873" w14:textId="3FE6F2CE" w:rsidR="002317AE" w:rsidRPr="002317AE" w:rsidRDefault="002B2CF4" w:rsidP="002317AE">
      <w:pPr>
        <w:pStyle w:val="ListParagraph"/>
        <w:numPr>
          <w:ilvl w:val="0"/>
          <w:numId w:val="3"/>
        </w:numPr>
      </w:pPr>
      <w:r>
        <w:t>Describe</w:t>
      </w:r>
      <w:r w:rsidR="002317AE" w:rsidRPr="002317AE">
        <w:t xml:space="preserve"> patterns in fatalities seen in scramblers.</w:t>
      </w:r>
    </w:p>
    <w:p w14:paraId="4A5EBD70" w14:textId="6F90EF29" w:rsidR="007642E3" w:rsidRDefault="002B2CF4" w:rsidP="002317AE">
      <w:pPr>
        <w:pStyle w:val="ListParagraph"/>
        <w:numPr>
          <w:ilvl w:val="0"/>
          <w:numId w:val="3"/>
        </w:numPr>
      </w:pPr>
      <w:r>
        <w:t>Describe</w:t>
      </w:r>
      <w:r w:rsidR="00FA6992" w:rsidRPr="002317AE">
        <w:t xml:space="preserve"> the impact of scrambling grade on the </w:t>
      </w:r>
      <w:r w:rsidR="005228DD" w:rsidRPr="002317AE">
        <w:t>severity</w:t>
      </w:r>
      <w:r w:rsidR="00EC7065">
        <w:t xml:space="preserve"> of</w:t>
      </w:r>
      <w:r w:rsidR="005228DD" w:rsidRPr="002317AE">
        <w:t xml:space="preserve"> </w:t>
      </w:r>
      <w:r w:rsidR="00FA6992" w:rsidRPr="002317AE">
        <w:t>injuries seen</w:t>
      </w:r>
      <w:r w:rsidR="004132B5" w:rsidRPr="002317AE">
        <w:t>.</w:t>
      </w:r>
    </w:p>
    <w:p w14:paraId="6AD11E26" w14:textId="5DDB025B" w:rsidR="001C4BE7" w:rsidRDefault="0017490C" w:rsidP="002317AE">
      <w:pPr>
        <w:pStyle w:val="ListParagraph"/>
        <w:numPr>
          <w:ilvl w:val="0"/>
          <w:numId w:val="3"/>
        </w:numPr>
      </w:pPr>
      <w:r>
        <w:t>Calculate the case fatality rate where possible.</w:t>
      </w:r>
    </w:p>
    <w:p w14:paraId="0214FC2F" w14:textId="36028105" w:rsidR="00924250" w:rsidRPr="002317AE" w:rsidRDefault="00924250" w:rsidP="002317AE">
      <w:pPr>
        <w:pStyle w:val="ListParagraph"/>
        <w:numPr>
          <w:ilvl w:val="0"/>
          <w:numId w:val="3"/>
        </w:numPr>
      </w:pPr>
      <w:r>
        <w:t>Describe patterns in illnesses seen in scrambling patients.</w:t>
      </w:r>
    </w:p>
    <w:p w14:paraId="03403A41" w14:textId="21C93113" w:rsidR="004132B5" w:rsidRPr="002317AE" w:rsidRDefault="002B2CF4" w:rsidP="00E30414">
      <w:pPr>
        <w:pStyle w:val="ListParagraph"/>
        <w:numPr>
          <w:ilvl w:val="0"/>
          <w:numId w:val="3"/>
        </w:numPr>
      </w:pPr>
      <w:r>
        <w:t>Help</w:t>
      </w:r>
      <w:r w:rsidR="004132B5" w:rsidRPr="002317AE">
        <w:t xml:space="preserve"> the ED be more prepared for incoming scramblers with injuries.</w:t>
      </w:r>
    </w:p>
    <w:p w14:paraId="6A35AFCC" w14:textId="77777777" w:rsidR="00C5261F" w:rsidRPr="00992679" w:rsidRDefault="00C5261F" w:rsidP="00992679"/>
    <w:p w14:paraId="0FB25ACE" w14:textId="4FEA7E34" w:rsidR="006A23EB" w:rsidRDefault="006A23EB" w:rsidP="006A23EB">
      <w:pPr>
        <w:pStyle w:val="Heading2"/>
      </w:pPr>
      <w:r>
        <w:t>Methods</w:t>
      </w:r>
    </w:p>
    <w:p w14:paraId="71F88194" w14:textId="6CAD789C" w:rsidR="00A57B4E" w:rsidRPr="00A57B4E" w:rsidRDefault="00A57B4E" w:rsidP="00A57B4E">
      <w:pPr>
        <w:pStyle w:val="Heading3"/>
      </w:pPr>
      <w:r>
        <w:t>Study Design</w:t>
      </w:r>
    </w:p>
    <w:p w14:paraId="4E2D2935" w14:textId="0969EDF1" w:rsidR="00D92084" w:rsidRDefault="007C1B57" w:rsidP="007C1B57">
      <w:r>
        <w:t xml:space="preserve">A </w:t>
      </w:r>
      <w:r w:rsidR="003B58CB">
        <w:t xml:space="preserve">single-centre </w:t>
      </w:r>
      <w:r w:rsidR="00AA4DF6">
        <w:t>retrospective cross-sectional study</w:t>
      </w:r>
      <w:r w:rsidR="0071601D">
        <w:t xml:space="preserve"> </w:t>
      </w:r>
      <w:r w:rsidR="00245D66">
        <w:t xml:space="preserve">was </w:t>
      </w:r>
      <w:r w:rsidR="00F2127D">
        <w:t>conducted</w:t>
      </w:r>
      <w:r w:rsidR="00721E08">
        <w:t xml:space="preserve"> at Ysbyty Gwynedd ED</w:t>
      </w:r>
      <w:r w:rsidR="00F2127D">
        <w:t xml:space="preserve"> </w:t>
      </w:r>
      <w:r w:rsidR="00721E08">
        <w:t>between</w:t>
      </w:r>
      <w:r w:rsidR="00F2127D">
        <w:t xml:space="preserve"> September 2020 to </w:t>
      </w:r>
      <w:r w:rsidR="00A15DB1">
        <w:t>April</w:t>
      </w:r>
      <w:r w:rsidR="00F2127D">
        <w:t xml:space="preserve"> 202</w:t>
      </w:r>
      <w:r w:rsidR="005F7909">
        <w:t>1</w:t>
      </w:r>
      <w:r w:rsidR="00D24CC2">
        <w:t>.</w:t>
      </w:r>
      <w:r w:rsidR="00784F77">
        <w:t xml:space="preserve"> </w:t>
      </w:r>
      <w:r w:rsidR="00781A14">
        <w:t xml:space="preserve">This study used the </w:t>
      </w:r>
      <w:r w:rsidR="003D4697">
        <w:t xml:space="preserve">MMD </w:t>
      </w:r>
      <w:r w:rsidR="007E1E97">
        <w:t xml:space="preserve">which is based in </w:t>
      </w:r>
      <w:r w:rsidR="006550A0">
        <w:t xml:space="preserve">and prospectively </w:t>
      </w:r>
      <w:r w:rsidR="007E1E97">
        <w:t xml:space="preserve">collated at Ysbyty Gwynedd </w:t>
      </w:r>
      <w:r w:rsidR="00095273">
        <w:t>ED</w:t>
      </w:r>
      <w:r w:rsidR="00721E08">
        <w:t xml:space="preserve"> and has data from 2004</w:t>
      </w:r>
      <w:r w:rsidR="009C71C4">
        <w:t>-2020</w:t>
      </w:r>
      <w:r w:rsidR="007E1E97">
        <w:t xml:space="preserve">. </w:t>
      </w:r>
    </w:p>
    <w:p w14:paraId="59492591" w14:textId="77777777" w:rsidR="00D92084" w:rsidRDefault="00D92084" w:rsidP="007C1B57"/>
    <w:p w14:paraId="5263DCB7" w14:textId="349C691B" w:rsidR="00D92084" w:rsidRDefault="00D92084" w:rsidP="00D92084">
      <w:pPr>
        <w:pStyle w:val="Heading3"/>
      </w:pPr>
      <w:r>
        <w:t>Population</w:t>
      </w:r>
    </w:p>
    <w:p w14:paraId="70A418E5" w14:textId="2F2A1890" w:rsidR="00D24E8E" w:rsidRDefault="005C4848" w:rsidP="007C1B57">
      <w:r>
        <w:t>P</w:t>
      </w:r>
      <w:r w:rsidR="0035657E">
        <w:t xml:space="preserve">atients </w:t>
      </w:r>
      <w:r>
        <w:t xml:space="preserve">of any age </w:t>
      </w:r>
      <w:r w:rsidR="0035657E">
        <w:t>who were in Snowdonia</w:t>
      </w:r>
      <w:r w:rsidR="00E45811">
        <w:t xml:space="preserve"> National Park,</w:t>
      </w:r>
      <w:r w:rsidR="00B62473">
        <w:t xml:space="preserve"> </w:t>
      </w:r>
      <w:r w:rsidR="00942C6D">
        <w:t>had contact with MRT or SAR</w:t>
      </w:r>
      <w:r w:rsidR="00FA1E43">
        <w:t xml:space="preserve">, and </w:t>
      </w:r>
      <w:r w:rsidR="0035657E">
        <w:t>were</w:t>
      </w:r>
      <w:r w:rsidR="00FA1E43">
        <w:t xml:space="preserve"> admitted to Ysbyty Gwynedd ED</w:t>
      </w:r>
      <w:r w:rsidR="0055180F">
        <w:t xml:space="preserve"> are included in the </w:t>
      </w:r>
      <w:r w:rsidR="00D92084">
        <w:t>MMD</w:t>
      </w:r>
      <w:r w:rsidR="00FA1E43">
        <w:t>.</w:t>
      </w:r>
      <w:r w:rsidR="00963DBB">
        <w:t xml:space="preserve"> Patients found dead at </w:t>
      </w:r>
      <w:r w:rsidR="00244475">
        <w:t>scene or transferred directly to a major trauma centre</w:t>
      </w:r>
      <w:r w:rsidR="00963DBB">
        <w:t xml:space="preserve"> are also included in the database.</w:t>
      </w:r>
      <w:r w:rsidR="00FA1E43">
        <w:t xml:space="preserve"> </w:t>
      </w:r>
      <w:r w:rsidR="00963DBB">
        <w:t>The activity</w:t>
      </w:r>
      <w:r w:rsidR="00431F4D">
        <w:t xml:space="preserve"> the patient</w:t>
      </w:r>
      <w:r w:rsidR="00880788">
        <w:t xml:space="preserve"> </w:t>
      </w:r>
      <w:r w:rsidR="00431F4D">
        <w:t>was</w:t>
      </w:r>
      <w:r w:rsidR="00880788">
        <w:t xml:space="preserve"> participating in </w:t>
      </w:r>
      <w:r w:rsidR="00431F4D">
        <w:t xml:space="preserve">is </w:t>
      </w:r>
      <w:r w:rsidR="00880788">
        <w:t xml:space="preserve">recorded. </w:t>
      </w:r>
      <w:r w:rsidR="00244475">
        <w:t>This study included all patients</w:t>
      </w:r>
      <w:r w:rsidR="00123421">
        <w:t xml:space="preserve"> in the database</w:t>
      </w:r>
      <w:r w:rsidR="00244475">
        <w:t xml:space="preserve"> </w:t>
      </w:r>
      <w:r w:rsidR="00123421">
        <w:t>categorised</w:t>
      </w:r>
      <w:r w:rsidR="00244475">
        <w:t xml:space="preserve"> as scrambling </w:t>
      </w:r>
      <w:r w:rsidR="00244475">
        <w:lastRenderedPageBreak/>
        <w:t>a</w:t>
      </w:r>
      <w:r w:rsidR="00123421">
        <w:t>t</w:t>
      </w:r>
      <w:r w:rsidR="00244475">
        <w:t xml:space="preserve"> the time of </w:t>
      </w:r>
      <w:r w:rsidR="00123421">
        <w:t xml:space="preserve">incident. </w:t>
      </w:r>
      <w:r w:rsidR="001765D1">
        <w:t>Patients who self-presented to the ED after injury in the national park</w:t>
      </w:r>
      <w:r w:rsidR="00960896">
        <w:t>, without contact with MRT or SAR are not included in the database.</w:t>
      </w:r>
      <w:r w:rsidR="00FB230E">
        <w:t xml:space="preserve"> Patients with inadequate documentat</w:t>
      </w:r>
      <w:r w:rsidR="00B16F45">
        <w:t>ion on review were excluded from this study.</w:t>
      </w:r>
    </w:p>
    <w:p w14:paraId="78255C4A" w14:textId="6A8AAB3E" w:rsidR="00483EBD" w:rsidRDefault="00483EBD" w:rsidP="007C1B57"/>
    <w:p w14:paraId="64D847B5" w14:textId="49967EDB" w:rsidR="00731212" w:rsidRDefault="003E7AB9" w:rsidP="003E7AB9">
      <w:pPr>
        <w:pStyle w:val="Heading3"/>
      </w:pPr>
      <w:r>
        <w:t>Data Collection</w:t>
      </w:r>
    </w:p>
    <w:p w14:paraId="494D62EF" w14:textId="039AC1EC" w:rsidR="001227DC" w:rsidRDefault="00A93761" w:rsidP="007C1B57">
      <w:r>
        <w:t xml:space="preserve">The </w:t>
      </w:r>
      <w:r w:rsidR="00C818B6">
        <w:t>ED, pre-</w:t>
      </w:r>
      <w:r w:rsidR="007618EF">
        <w:t>hospital</w:t>
      </w:r>
      <w:r w:rsidR="00C818B6">
        <w:t>, and if applicable</w:t>
      </w:r>
      <w:r w:rsidR="007618EF">
        <w:t xml:space="preserve"> post-mortem </w:t>
      </w:r>
      <w:r w:rsidR="0090046E">
        <w:t>document</w:t>
      </w:r>
      <w:r w:rsidR="007E1046">
        <w:t>ation</w:t>
      </w:r>
      <w:r w:rsidR="0090046E">
        <w:t xml:space="preserve"> </w:t>
      </w:r>
      <w:r w:rsidR="007618EF">
        <w:t>for all the scrambling patients were reviewed</w:t>
      </w:r>
      <w:r w:rsidR="008B4D52">
        <w:t xml:space="preserve"> by </w:t>
      </w:r>
      <w:r w:rsidR="001227DC">
        <w:t>a medical student and an ED registrar</w:t>
      </w:r>
      <w:r w:rsidR="00BD5A25">
        <w:t xml:space="preserve"> jointly</w:t>
      </w:r>
      <w:r w:rsidR="006936BB">
        <w:t>.</w:t>
      </w:r>
      <w:r w:rsidR="00744E0B">
        <w:t xml:space="preserve"> Patients were categorised into illnesses and injuries. </w:t>
      </w:r>
      <w:r w:rsidR="00BD5A25">
        <w:t>T</w:t>
      </w:r>
      <w:r w:rsidR="00DD1B1D">
        <w:t>he severit</w:t>
      </w:r>
      <w:r w:rsidR="00BD5A25">
        <w:t>y of injuries was scored</w:t>
      </w:r>
      <w:r w:rsidR="00DD1B1D">
        <w:t xml:space="preserve"> using the UIAA MedCom protocol for recording illnesses and injuries in </w:t>
      </w:r>
      <w:r w:rsidR="00AC7B19">
        <w:t>table 2 and 3</w:t>
      </w:r>
      <w:r w:rsidR="00DD1B1D">
        <w:t xml:space="preserve">. </w:t>
      </w:r>
      <w:r w:rsidR="00556D23">
        <w:t>Each</w:t>
      </w:r>
      <w:r w:rsidR="00744E0B">
        <w:t xml:space="preserve"> illness was given a severity score</w:t>
      </w:r>
      <w:r w:rsidR="00AC6547">
        <w:t xml:space="preserve"> (table 3)</w:t>
      </w:r>
      <w:r w:rsidR="007135F5">
        <w:t xml:space="preserve">. </w:t>
      </w:r>
      <w:r w:rsidR="00556D23">
        <w:t>Every</w:t>
      </w:r>
      <w:r w:rsidR="007135F5">
        <w:t xml:space="preserve"> injury identified</w:t>
      </w:r>
      <w:r w:rsidR="006925A4">
        <w:t xml:space="preserve"> was given a</w:t>
      </w:r>
      <w:r w:rsidR="00720FFC">
        <w:t>n</w:t>
      </w:r>
      <w:r w:rsidR="0057725B">
        <w:t xml:space="preserve"> IIC</w:t>
      </w:r>
      <w:r w:rsidR="006925A4">
        <w:t xml:space="preserve"> score</w:t>
      </w:r>
      <w:r w:rsidR="00556D23">
        <w:t xml:space="preserve"> allocated to the affected</w:t>
      </w:r>
      <w:r w:rsidR="0090046E">
        <w:t xml:space="preserve"> </w:t>
      </w:r>
      <w:r w:rsidR="007D6805">
        <w:t xml:space="preserve">anatomical </w:t>
      </w:r>
      <w:r w:rsidR="00F71929">
        <w:t xml:space="preserve">body </w:t>
      </w:r>
      <w:r w:rsidR="00E117EA">
        <w:t>area. A</w:t>
      </w:r>
      <w:r w:rsidR="00CB2391">
        <w:t xml:space="preserve"> maximum </w:t>
      </w:r>
      <w:r w:rsidR="0057725B">
        <w:t xml:space="preserve">IIC </w:t>
      </w:r>
      <w:r w:rsidR="00CB2391">
        <w:t xml:space="preserve">score for each of the </w:t>
      </w:r>
      <w:r w:rsidR="007D6805">
        <w:t>four</w:t>
      </w:r>
      <w:r w:rsidR="00CB2391">
        <w:t xml:space="preserve"> main body areas</w:t>
      </w:r>
      <w:r w:rsidR="00E117EA">
        <w:t xml:space="preserve"> was given for each patient, based on the most severe injury in that body group</w:t>
      </w:r>
      <w:r w:rsidR="0057725B">
        <w:t>.</w:t>
      </w:r>
      <w:r w:rsidR="009D2756">
        <w:t xml:space="preserve"> </w:t>
      </w:r>
      <w:r w:rsidR="0057725B">
        <w:t>A</w:t>
      </w:r>
      <w:r w:rsidR="00D60408">
        <w:t>n</w:t>
      </w:r>
      <w:r w:rsidR="00A76E87">
        <w:t xml:space="preserve"> overall</w:t>
      </w:r>
      <w:r w:rsidR="00CB2391">
        <w:t xml:space="preserve"> maximum </w:t>
      </w:r>
      <w:r w:rsidR="0057725B">
        <w:t xml:space="preserve">IIC </w:t>
      </w:r>
      <w:r w:rsidR="00CB2391">
        <w:t xml:space="preserve">score </w:t>
      </w:r>
      <w:r w:rsidR="00E77A5B">
        <w:t xml:space="preserve">was then given to each patient </w:t>
      </w:r>
      <w:r w:rsidR="00CB2391">
        <w:t>based on the highest</w:t>
      </w:r>
      <w:r w:rsidR="00AD1307">
        <w:t xml:space="preserve"> severity</w:t>
      </w:r>
      <w:r w:rsidR="00CB2391">
        <w:t xml:space="preserve"> score present</w:t>
      </w:r>
      <w:r w:rsidR="00E77A5B">
        <w:t>.</w:t>
      </w:r>
    </w:p>
    <w:p w14:paraId="40944DFB" w14:textId="77777777" w:rsidR="00AC7B19" w:rsidRDefault="00AC7B19" w:rsidP="007C1B57"/>
    <w:p w14:paraId="0E00D7B5" w14:textId="34C27872" w:rsidR="007A3238" w:rsidRDefault="008F67D3" w:rsidP="007C1B57">
      <w:r>
        <w:t>A fall from a height was defined</w:t>
      </w:r>
      <w:r w:rsidR="001906D4">
        <w:t xml:space="preserve"> in the MMD</w:t>
      </w:r>
      <w:r>
        <w:t xml:space="preserve"> as a fall from </w:t>
      </w:r>
      <w:r w:rsidR="00CD785F">
        <w:t>greater than</w:t>
      </w:r>
      <w:r>
        <w:t xml:space="preserve"> standing height</w:t>
      </w:r>
      <w:r w:rsidR="005803DE">
        <w:t>. The presence of a fall from height was recorded in the database</w:t>
      </w:r>
      <w:r w:rsidR="00FB4C19">
        <w:t>.</w:t>
      </w:r>
      <w:r>
        <w:t xml:space="preserve"> </w:t>
      </w:r>
      <w:r w:rsidR="008D0F6B">
        <w:t>Where the height of fall was</w:t>
      </w:r>
      <w:r w:rsidR="00445BA4">
        <w:t xml:space="preserve"> estimated in the </w:t>
      </w:r>
      <w:r w:rsidR="00D002D9">
        <w:t xml:space="preserve">MRT, SAR, </w:t>
      </w:r>
      <w:r w:rsidR="000765A7">
        <w:t>and</w:t>
      </w:r>
      <w:r w:rsidR="00D002D9">
        <w:t xml:space="preserve"> ED documentation</w:t>
      </w:r>
      <w:r w:rsidR="00445BA4">
        <w:t>,</w:t>
      </w:r>
      <w:r w:rsidR="008D0F6B">
        <w:t xml:space="preserve"> </w:t>
      </w:r>
      <w:r w:rsidR="00393541">
        <w:t xml:space="preserve">all identified </w:t>
      </w:r>
      <w:r w:rsidR="002E0453">
        <w:t xml:space="preserve">height </w:t>
      </w:r>
      <w:r w:rsidR="00445BA4">
        <w:t>estimates were recorded</w:t>
      </w:r>
      <w:r w:rsidR="008D0F6B">
        <w:t xml:space="preserve"> in the MMD</w:t>
      </w:r>
      <w:r w:rsidR="00D002D9">
        <w:t xml:space="preserve">. </w:t>
      </w:r>
      <w:r w:rsidR="005803DE">
        <w:t>A</w:t>
      </w:r>
      <w:r w:rsidR="001565B5">
        <w:t xml:space="preserve">ll </w:t>
      </w:r>
      <w:r w:rsidR="00DF241D">
        <w:t>estimates</w:t>
      </w:r>
      <w:r w:rsidR="001565B5">
        <w:t xml:space="preserve"> were </w:t>
      </w:r>
      <w:r w:rsidR="00DF241D">
        <w:t>converted</w:t>
      </w:r>
      <w:r w:rsidR="001565B5">
        <w:t xml:space="preserve"> into metres.</w:t>
      </w:r>
      <w:r w:rsidR="00DF241D">
        <w:t xml:space="preserve"> A</w:t>
      </w:r>
      <w:r w:rsidR="00D002D9">
        <w:t xml:space="preserve"> mean average was calculated where there were discrepancies in height estimate</w:t>
      </w:r>
      <w:r w:rsidR="00445BA4">
        <w:t xml:space="preserve"> between </w:t>
      </w:r>
      <w:r w:rsidR="005803DE">
        <w:t>those documented.</w:t>
      </w:r>
    </w:p>
    <w:p w14:paraId="12945CEC" w14:textId="60BD94E3" w:rsidR="00CE2BF7" w:rsidRDefault="00CE2BF7" w:rsidP="007C1B57"/>
    <w:p w14:paraId="6405A96C" w14:textId="177F0CFC" w:rsidR="00CE2BF7" w:rsidRDefault="00CE2BF7" w:rsidP="007C1B57">
      <w:r>
        <w:t>The location the patient was retrieved from</w:t>
      </w:r>
      <w:r w:rsidR="00BF5B38">
        <w:t xml:space="preserve"> was</w:t>
      </w:r>
      <w:r>
        <w:t xml:space="preserve"> recorded in the MMD. </w:t>
      </w:r>
      <w:r w:rsidR="00C41686">
        <w:t>An</w:t>
      </w:r>
      <w:r w:rsidR="005803DE">
        <w:t xml:space="preserve"> </w:t>
      </w:r>
      <w:r w:rsidR="00D60408">
        <w:t>ED registrar</w:t>
      </w:r>
      <w:r w:rsidR="005803DE">
        <w:t>, who is an</w:t>
      </w:r>
      <w:r w:rsidR="00C41686">
        <w:t xml:space="preserve"> experienced </w:t>
      </w:r>
      <w:r w:rsidR="00DF241D">
        <w:t>scrambler</w:t>
      </w:r>
      <w:r w:rsidR="00FD6075">
        <w:t>,</w:t>
      </w:r>
      <w:r w:rsidR="00DF241D">
        <w:t xml:space="preserve"> </w:t>
      </w:r>
      <w:r w:rsidR="004C447C">
        <w:t>graded the locations</w:t>
      </w:r>
      <w:r w:rsidR="00C41686">
        <w:t xml:space="preserve"> as per the BMC scrambling grades</w:t>
      </w:r>
      <w:r w:rsidR="00887202">
        <w:t>, shown in table 1.</w:t>
      </w:r>
      <w:r w:rsidR="00653DAD">
        <w:t xml:space="preserve"> </w:t>
      </w:r>
      <w:r w:rsidR="003D16AC">
        <w:t xml:space="preserve">Where the </w:t>
      </w:r>
      <w:r w:rsidR="00DF241D">
        <w:t xml:space="preserve">recorded </w:t>
      </w:r>
      <w:r w:rsidR="00653DAD">
        <w:t xml:space="preserve">locations </w:t>
      </w:r>
      <w:r w:rsidR="00D3327D">
        <w:t>were</w:t>
      </w:r>
      <w:r w:rsidR="008F4A15">
        <w:t xml:space="preserve"> not spe</w:t>
      </w:r>
      <w:r w:rsidR="001B57EF">
        <w:t>cific enough to allow grading</w:t>
      </w:r>
      <w:r w:rsidR="00D3327D">
        <w:t>,</w:t>
      </w:r>
      <w:r w:rsidR="003D16AC">
        <w:t xml:space="preserve"> no grade was given</w:t>
      </w:r>
      <w:r w:rsidR="001B57EF">
        <w:t>.</w:t>
      </w:r>
      <w:r w:rsidR="00653DAD">
        <w:t xml:space="preserve"> </w:t>
      </w:r>
      <w:r w:rsidR="003B55C2">
        <w:t>Using data from Snowdonia National Park Authority</w:t>
      </w:r>
      <w:r w:rsidR="004D4104">
        <w:t>,</w:t>
      </w:r>
      <w:r w:rsidR="003B55C2">
        <w:t xml:space="preserve"> </w:t>
      </w:r>
      <w:r w:rsidR="004D4104">
        <w:fldChar w:fldCharType="begin"/>
      </w:r>
      <w:r w:rsidR="004D4104">
        <w:instrText xml:space="preserve"> ADDIN EN.CITE &lt;EndNote&gt;&lt;Cite&gt;&lt;Author&gt;Snowdonia National Park Authority&lt;/Author&gt;&lt;Year&gt;2013&lt;/Year&gt;&lt;IDText&gt;Visitor Monitoring Figures&lt;/IDText&gt;&lt;DisplayText&gt;(7, 8)&lt;/DisplayText&gt;&lt;record&gt;&lt;titles&gt;&lt;title&gt;Visitor Monitoring Figures&lt;/title&gt;&lt;/titles&gt;&lt;contributors&gt;&lt;authors&gt;&lt;author&gt;Snowdonia National Park Authority,.&lt;/author&gt;&lt;/authors&gt;&lt;/contributors&gt;&lt;added-date format="utc"&gt;1614950767&lt;/added-date&gt;&lt;ref-type name="Unpublished Work"&gt;34&lt;/ref-type&gt;&lt;dates&gt;&lt;year&gt;2013&lt;/year&gt;&lt;/dates&gt;&lt;rec-number&gt;269&lt;/rec-number&gt;&lt;last-updated-date format="utc"&gt;1614950796&lt;/last-updated-date&gt;&lt;/record&gt;&lt;/Cite&gt;&lt;Cite&gt;&lt;Author&gt;Snowdonia National Park Authority&lt;/Author&gt;&lt;Year&gt;2018&lt;/Year&gt;&lt;IDText&gt;Visitor Monitoring Figures&lt;/IDText&gt;&lt;record&gt;&lt;titles&gt;&lt;title&gt;Visitor Monitoring Figures&lt;/title&gt;&lt;/titles&gt;&lt;contributors&gt;&lt;authors&gt;&lt;author&gt;Snowdonia National Park Authority,.&lt;/author&gt;&lt;/authors&gt;&lt;/contributors&gt;&lt;added-date format="utc"&gt;1614950340&lt;/added-date&gt;&lt;ref-type name="Unpublished Work"&gt;34&lt;/ref-type&gt;&lt;dates&gt;&lt;year&gt;2018&lt;/year&gt;&lt;/dates&gt;&lt;rec-number&gt;268&lt;/rec-number&gt;&lt;last-updated-date format="utc"&gt;1614950712&lt;/last-updated-date&gt;&lt;/record&gt;&lt;/Cite&gt;&lt;/EndNote&gt;</w:instrText>
      </w:r>
      <w:r w:rsidR="004D4104">
        <w:fldChar w:fldCharType="separate"/>
      </w:r>
      <w:r w:rsidR="004D4104">
        <w:rPr>
          <w:noProof/>
        </w:rPr>
        <w:t>(7, 8)</w:t>
      </w:r>
      <w:r w:rsidR="004D4104">
        <w:fldChar w:fldCharType="end"/>
      </w:r>
      <w:r w:rsidR="004D4104">
        <w:t xml:space="preserve"> </w:t>
      </w:r>
      <w:r w:rsidR="00267CC5">
        <w:t xml:space="preserve">the number of patients in the MMD </w:t>
      </w:r>
      <w:r w:rsidR="00923132">
        <w:t>rescued from popular</w:t>
      </w:r>
      <w:r w:rsidR="00F54DED">
        <w:t xml:space="preserve"> scrambles</w:t>
      </w:r>
      <w:r w:rsidR="00923132">
        <w:t xml:space="preserve"> were compared to the visitor monitoring figures.</w:t>
      </w:r>
      <w:r w:rsidR="00F54DED">
        <w:t xml:space="preserve"> This data was also used to calculate the case fatality rate.</w:t>
      </w:r>
    </w:p>
    <w:p w14:paraId="5C626120" w14:textId="77777777" w:rsidR="00CE2BF7" w:rsidRDefault="00CE2BF7" w:rsidP="007C1B57"/>
    <w:p w14:paraId="04ED55C1" w14:textId="2C5259AC" w:rsidR="005B2E96" w:rsidRDefault="005B2E96" w:rsidP="005B2E96">
      <w:pPr>
        <w:pStyle w:val="Heading3"/>
      </w:pPr>
      <w:r>
        <w:t>Ou</w:t>
      </w:r>
      <w:r w:rsidR="00B17ECD">
        <w:t>tcomes</w:t>
      </w:r>
    </w:p>
    <w:p w14:paraId="52E79D4D" w14:textId="07C0DD45" w:rsidR="001D7E9E" w:rsidRDefault="00A97AD4" w:rsidP="00B17ECD">
      <w:r w:rsidRPr="00637144">
        <w:t xml:space="preserve">The </w:t>
      </w:r>
      <w:r w:rsidR="0093707C" w:rsidRPr="00637144">
        <w:t>p</w:t>
      </w:r>
      <w:r w:rsidRPr="00637144">
        <w:t xml:space="preserve">rimary outcome </w:t>
      </w:r>
      <w:r w:rsidR="00537DBD">
        <w:t>was</w:t>
      </w:r>
      <w:r w:rsidR="001D7E9E">
        <w:t xml:space="preserve"> the anatomical body location of injuries. This is recorded using OSICS</w:t>
      </w:r>
      <w:r w:rsidR="005F7118">
        <w:t xml:space="preserve"> (</w:t>
      </w:r>
      <w:r w:rsidR="00AC7B19">
        <w:t>table 2</w:t>
      </w:r>
      <w:r w:rsidR="005F7118">
        <w:t>).</w:t>
      </w:r>
      <w:r w:rsidR="001D7E9E">
        <w:t xml:space="preserve"> The secondary outcomes </w:t>
      </w:r>
      <w:r w:rsidR="0052627B">
        <w:t>include</w:t>
      </w:r>
      <w:r w:rsidR="001D7E9E">
        <w:t xml:space="preserve"> the IIC score</w:t>
      </w:r>
      <w:r w:rsidR="005F7118">
        <w:t xml:space="preserve"> and</w:t>
      </w:r>
      <w:r w:rsidR="00356C64">
        <w:t xml:space="preserve"> </w:t>
      </w:r>
      <w:r w:rsidR="001D7E9E">
        <w:t>the maximum IIC score.</w:t>
      </w:r>
      <w:r w:rsidR="005F7118">
        <w:t xml:space="preserve"> These were calculated using the UIAA MedCom protocol (</w:t>
      </w:r>
      <w:r w:rsidR="00AC7B19">
        <w:t>table 3</w:t>
      </w:r>
      <w:r w:rsidR="005F7118">
        <w:t>).</w:t>
      </w:r>
      <w:r w:rsidR="0052627B">
        <w:t xml:space="preserve"> The </w:t>
      </w:r>
      <w:r w:rsidR="008018D0">
        <w:t>case fatality rate</w:t>
      </w:r>
      <w:r w:rsidR="000F1AD2">
        <w:t xml:space="preserve"> was another secondary outcome.</w:t>
      </w:r>
    </w:p>
    <w:p w14:paraId="36221B3C" w14:textId="557BAA3B" w:rsidR="00417575" w:rsidRDefault="00417575" w:rsidP="00B17ECD"/>
    <w:p w14:paraId="043E86AF" w14:textId="4496F2F4" w:rsidR="00417575" w:rsidRDefault="00313928" w:rsidP="00417575">
      <w:pPr>
        <w:pStyle w:val="Heading3"/>
      </w:pPr>
      <w:r>
        <w:t>Statistical</w:t>
      </w:r>
      <w:r w:rsidR="00417575">
        <w:t xml:space="preserve"> Analysis </w:t>
      </w:r>
    </w:p>
    <w:p w14:paraId="5434DB1A" w14:textId="7701A828" w:rsidR="00B6624C" w:rsidRDefault="00313928" w:rsidP="00B17ECD">
      <w:r>
        <w:t xml:space="preserve">Data </w:t>
      </w:r>
      <w:r w:rsidR="00B941C0">
        <w:t>was analysed</w:t>
      </w:r>
      <w:r w:rsidR="00D15B58">
        <w:t xml:space="preserve"> and graphs produced</w:t>
      </w:r>
      <w:r w:rsidR="000B18E8">
        <w:t xml:space="preserve"> using </w:t>
      </w:r>
      <w:r w:rsidR="00E80797">
        <w:t xml:space="preserve">IBM </w:t>
      </w:r>
      <w:r w:rsidR="000B18E8">
        <w:t>SPSS</w:t>
      </w:r>
      <w:r w:rsidR="00E80797">
        <w:t xml:space="preserve"> Statistics 26 software package. </w:t>
      </w:r>
      <w:r w:rsidR="00AA20BB">
        <w:t>A descriptive analysis</w:t>
      </w:r>
      <w:r w:rsidR="00281275">
        <w:t xml:space="preserve"> </w:t>
      </w:r>
      <w:r w:rsidR="00DF247D">
        <w:t>evaluated</w:t>
      </w:r>
      <w:r w:rsidR="00B941C0">
        <w:t xml:space="preserve"> </w:t>
      </w:r>
      <w:r w:rsidR="00151CCF">
        <w:t xml:space="preserve">patient </w:t>
      </w:r>
      <w:r w:rsidR="00AA20BB">
        <w:t>demographics</w:t>
      </w:r>
      <w:r w:rsidR="00820F47">
        <w:t xml:space="preserve">, </w:t>
      </w:r>
      <w:r w:rsidR="008B4D52">
        <w:t>anatomical location of injuries</w:t>
      </w:r>
      <w:r w:rsidR="00820F47">
        <w:t>, and geographical location</w:t>
      </w:r>
      <w:r w:rsidR="008B4D52">
        <w:t>.</w:t>
      </w:r>
      <w:r w:rsidR="00AA20BB">
        <w:t xml:space="preserve"> </w:t>
      </w:r>
    </w:p>
    <w:p w14:paraId="7503B4B2" w14:textId="77777777" w:rsidR="00B6624C" w:rsidRDefault="00B6624C" w:rsidP="00B17ECD"/>
    <w:p w14:paraId="0FEB6F71" w14:textId="3AE99A5C" w:rsidR="006A6D7F" w:rsidRDefault="00B52B10" w:rsidP="00B17ECD">
      <w:r w:rsidRPr="00D15B58">
        <w:t>Data</w:t>
      </w:r>
      <w:r w:rsidR="00373EF3" w:rsidRPr="00D15B58">
        <w:t xml:space="preserve"> was</w:t>
      </w:r>
      <w:r w:rsidR="00264D1A" w:rsidRPr="00D15B58">
        <w:t xml:space="preserve"> tested for normality using a Sh</w:t>
      </w:r>
      <w:r w:rsidR="00A916C0" w:rsidRPr="00D15B58">
        <w:t>a</w:t>
      </w:r>
      <w:r w:rsidR="00264D1A" w:rsidRPr="00D15B58">
        <w:t>piro-Wilk test</w:t>
      </w:r>
      <w:r w:rsidR="00D66C26" w:rsidRPr="00D15B58">
        <w:t>, and was</w:t>
      </w:r>
      <w:r w:rsidR="003F062D" w:rsidRPr="00D15B58">
        <w:t xml:space="preserve"> found to be</w:t>
      </w:r>
      <w:r w:rsidR="00373EF3" w:rsidRPr="00D15B58">
        <w:t xml:space="preserve"> not normally distributed</w:t>
      </w:r>
      <w:r w:rsidRPr="00D15B58">
        <w:t>.</w:t>
      </w:r>
      <w:r w:rsidR="00373EF3" w:rsidRPr="00D15B58">
        <w:t xml:space="preserve"> </w:t>
      </w:r>
      <w:r w:rsidR="000C54C5" w:rsidRPr="00D15B58">
        <w:t>Mann</w:t>
      </w:r>
      <w:r w:rsidR="004F1AA2" w:rsidRPr="00D15B58">
        <w:t xml:space="preserve">-Whitney U tests were </w:t>
      </w:r>
      <w:r w:rsidR="00A33654" w:rsidRPr="00D15B58">
        <w:t>chosen</w:t>
      </w:r>
      <w:r w:rsidR="004F1AA2" w:rsidRPr="00D15B58">
        <w:t xml:space="preserve"> to </w:t>
      </w:r>
      <w:r w:rsidR="00D17844" w:rsidRPr="00D15B58">
        <w:t>test differences in maximum IIC between sexes</w:t>
      </w:r>
      <w:r w:rsidR="0069484E">
        <w:t xml:space="preserve"> and</w:t>
      </w:r>
      <w:r w:rsidR="009C6095" w:rsidRPr="00D15B58">
        <w:t xml:space="preserve"> to test the differ</w:t>
      </w:r>
      <w:r w:rsidR="00686780" w:rsidRPr="00D15B58">
        <w:t>ence in maximum IIC between patients who had a fall</w:t>
      </w:r>
      <w:r w:rsidR="0045779F" w:rsidRPr="00D15B58">
        <w:t xml:space="preserve"> from height</w:t>
      </w:r>
      <w:r w:rsidR="00686780" w:rsidRPr="00D15B58">
        <w:t xml:space="preserve"> and those who did not.</w:t>
      </w:r>
      <w:r w:rsidR="0069484E">
        <w:t xml:space="preserve"> Kruskal-Wallis H tests were </w:t>
      </w:r>
      <w:r w:rsidR="00892C5C">
        <w:t>selected</w:t>
      </w:r>
      <w:r w:rsidR="0069484E">
        <w:t xml:space="preserve"> to determine effect on m</w:t>
      </w:r>
      <w:r w:rsidR="00A67A65">
        <w:t>aximum IIC by season and age.</w:t>
      </w:r>
      <w:r w:rsidR="004E3BEB">
        <w:t xml:space="preserve"> </w:t>
      </w:r>
      <w:r w:rsidR="00C74A28" w:rsidRPr="00D15B58">
        <w:t xml:space="preserve">Spearman’s rank-order correlation was </w:t>
      </w:r>
      <w:r w:rsidR="00892C5C">
        <w:t>chose</w:t>
      </w:r>
      <w:r w:rsidR="004E3BEB">
        <w:t>n</w:t>
      </w:r>
      <w:r w:rsidR="00CC2300" w:rsidRPr="00D15B58">
        <w:t xml:space="preserve"> to determine associat</w:t>
      </w:r>
      <w:r w:rsidR="004E3BEB">
        <w:t>ion</w:t>
      </w:r>
      <w:r w:rsidR="00CC2300" w:rsidRPr="00D15B58">
        <w:t xml:space="preserve"> between fall distance and maximum IIC</w:t>
      </w:r>
      <w:r w:rsidR="005660D2">
        <w:t>, and to</w:t>
      </w:r>
      <w:r w:rsidR="00137F40" w:rsidRPr="00D15B58">
        <w:t xml:space="preserve"> </w:t>
      </w:r>
      <w:r w:rsidR="00600470" w:rsidRPr="00D15B58">
        <w:t>determine correlation between maximum IIC and the grade of scramble.</w:t>
      </w:r>
      <w:r w:rsidR="00CC2300" w:rsidRPr="00D15B58">
        <w:t xml:space="preserve"> Statistical significance was set at p&lt;0.05.</w:t>
      </w:r>
    </w:p>
    <w:p w14:paraId="3897D24A" w14:textId="20AFCB2C" w:rsidR="00BA13B7" w:rsidRDefault="00BA13B7" w:rsidP="00B17ECD"/>
    <w:p w14:paraId="13120F7C" w14:textId="0BBB5A90" w:rsidR="00FF12EF" w:rsidRDefault="00FF12EF" w:rsidP="00FF12EF">
      <w:pPr>
        <w:pStyle w:val="Heading3"/>
      </w:pPr>
      <w:r>
        <w:t>Ethics</w:t>
      </w:r>
    </w:p>
    <w:p w14:paraId="2D8E028E" w14:textId="7B56F4A4" w:rsidR="00FF12EF" w:rsidRPr="00FF12EF" w:rsidRDefault="00FF12EF" w:rsidP="00FF12EF">
      <w:r>
        <w:t xml:space="preserve">The </w:t>
      </w:r>
      <w:r w:rsidR="003D4697">
        <w:t>MMD</w:t>
      </w:r>
      <w:r>
        <w:t xml:space="preserve"> has ethical approval which is renewed on a yearly basis</w:t>
      </w:r>
      <w:r w:rsidR="00AA20BB">
        <w:t>. This project uses the MMD and its existing ethical approval.</w:t>
      </w:r>
    </w:p>
    <w:p w14:paraId="192F9833" w14:textId="77777777" w:rsidR="00FF12EF" w:rsidRPr="00B17ECD" w:rsidRDefault="00FF12EF" w:rsidP="00B17ECD"/>
    <w:p w14:paraId="485243C9" w14:textId="7BE017E2" w:rsidR="006A23EB" w:rsidRDefault="006A23EB" w:rsidP="007E66A4">
      <w:pPr>
        <w:pStyle w:val="Heading2"/>
        <w:tabs>
          <w:tab w:val="left" w:pos="2390"/>
        </w:tabs>
      </w:pPr>
      <w:r>
        <w:t>Results</w:t>
      </w:r>
      <w:r w:rsidR="00DB4C96">
        <w:tab/>
      </w:r>
    </w:p>
    <w:p w14:paraId="447B173C" w14:textId="535E356E" w:rsidR="00BA7546" w:rsidRDefault="000E5E1E" w:rsidP="001D74B0">
      <w:r>
        <w:t xml:space="preserve">The </w:t>
      </w:r>
      <w:r w:rsidR="003D4697">
        <w:t>MMD</w:t>
      </w:r>
      <w:r w:rsidR="00A8133D">
        <w:t xml:space="preserve"> had entries for 168</w:t>
      </w:r>
      <w:r w:rsidR="008D1AB7">
        <w:t>3</w:t>
      </w:r>
      <w:r w:rsidR="00A8133D">
        <w:t xml:space="preserve"> patients over the </w:t>
      </w:r>
      <w:r w:rsidR="00F654CA">
        <w:t>period</w:t>
      </w:r>
      <w:r w:rsidR="00A8133D">
        <w:t xml:space="preserve"> 30/01/</w:t>
      </w:r>
      <w:r w:rsidR="006007A1">
        <w:t xml:space="preserve">2004 to 21/11/2020. </w:t>
      </w:r>
      <w:r w:rsidR="008D1A26">
        <w:t xml:space="preserve">The </w:t>
      </w:r>
      <w:r w:rsidR="00D8316A">
        <w:t>median</w:t>
      </w:r>
      <w:r w:rsidR="008D1A26">
        <w:t xml:space="preserve"> (</w:t>
      </w:r>
      <w:r w:rsidR="002B4B9B">
        <w:t>I</w:t>
      </w:r>
      <w:r w:rsidR="000D7B32">
        <w:t>QR</w:t>
      </w:r>
      <w:r w:rsidR="008D1A26">
        <w:t xml:space="preserve">) age of patients in the </w:t>
      </w:r>
      <w:r w:rsidR="00A43B3C">
        <w:t xml:space="preserve">MMD </w:t>
      </w:r>
      <w:r w:rsidR="008D1A26">
        <w:t>was 4</w:t>
      </w:r>
      <w:r w:rsidR="007747B5">
        <w:t>0</w:t>
      </w:r>
      <w:r w:rsidR="008D1A26">
        <w:t xml:space="preserve"> (2</w:t>
      </w:r>
      <w:r w:rsidR="007747B5">
        <w:t>9</w:t>
      </w:r>
      <w:r w:rsidR="008D1A26">
        <w:t>)</w:t>
      </w:r>
      <w:r w:rsidR="00BC4354">
        <w:t xml:space="preserve"> </w:t>
      </w:r>
      <w:r w:rsidR="00CD268E">
        <w:t>and</w:t>
      </w:r>
      <w:r w:rsidR="00105155">
        <w:t xml:space="preserve"> 1040 (61.</w:t>
      </w:r>
      <w:r w:rsidR="0037490B">
        <w:t>8</w:t>
      </w:r>
      <w:r w:rsidR="00105155">
        <w:t xml:space="preserve">%) </w:t>
      </w:r>
      <w:r w:rsidR="00977DBE">
        <w:t xml:space="preserve">of </w:t>
      </w:r>
      <w:r w:rsidR="00696B0D">
        <w:t xml:space="preserve">the </w:t>
      </w:r>
      <w:r w:rsidR="00FF59EE">
        <w:t>patients</w:t>
      </w:r>
      <w:r w:rsidR="00CD268E">
        <w:t xml:space="preserve"> </w:t>
      </w:r>
      <w:r w:rsidR="00FF59EE">
        <w:t>were male</w:t>
      </w:r>
      <w:r w:rsidR="00057D7E">
        <w:t xml:space="preserve"> (table 4)</w:t>
      </w:r>
      <w:r w:rsidR="00FF59EE">
        <w:t xml:space="preserve">. </w:t>
      </w:r>
      <w:r w:rsidR="00093740">
        <w:t xml:space="preserve">There </w:t>
      </w:r>
      <w:r w:rsidR="00093740">
        <w:lastRenderedPageBreak/>
        <w:t>were</w:t>
      </w:r>
      <w:r w:rsidR="00B517D6">
        <w:t xml:space="preserve"> 141</w:t>
      </w:r>
      <w:r w:rsidR="003945BD">
        <w:t xml:space="preserve"> </w:t>
      </w:r>
      <w:r w:rsidR="00093740">
        <w:t xml:space="preserve">patients listed in the database as </w:t>
      </w:r>
      <w:r w:rsidR="003945BD">
        <w:t>scrambling</w:t>
      </w:r>
      <w:r w:rsidR="00093740">
        <w:t>.</w:t>
      </w:r>
      <w:r w:rsidR="00057D7E">
        <w:t xml:space="preserve"> </w:t>
      </w:r>
      <w:r w:rsidR="00093740">
        <w:t>O</w:t>
      </w:r>
      <w:r w:rsidR="00057D7E">
        <w:t>ne scrambling patient had missing documentation so was excluded</w:t>
      </w:r>
      <w:r w:rsidR="00093740">
        <w:t>,</w:t>
      </w:r>
      <w:r w:rsidR="00057D7E">
        <w:t xml:space="preserve"> leaving 140 scrambling patients included in the study. Scrambling patients had</w:t>
      </w:r>
      <w:r w:rsidR="003945BD">
        <w:t xml:space="preserve"> a </w:t>
      </w:r>
      <w:r w:rsidR="000D7B32">
        <w:t>median</w:t>
      </w:r>
      <w:r w:rsidR="003945BD">
        <w:t xml:space="preserve"> (</w:t>
      </w:r>
      <w:r w:rsidR="000D7B32">
        <w:t>IQR</w:t>
      </w:r>
      <w:r w:rsidR="003945BD">
        <w:t xml:space="preserve">) age of </w:t>
      </w:r>
      <w:r w:rsidR="000D7B32">
        <w:t>3</w:t>
      </w:r>
      <w:r w:rsidR="00F84ED0">
        <w:t>9</w:t>
      </w:r>
      <w:r w:rsidR="003945BD">
        <w:t xml:space="preserve"> </w:t>
      </w:r>
      <w:r w:rsidR="006E3421">
        <w:t>(</w:t>
      </w:r>
      <w:r w:rsidR="00F84ED0">
        <w:t>28</w:t>
      </w:r>
      <w:r w:rsidR="006E3421">
        <w:t>)</w:t>
      </w:r>
      <w:r w:rsidR="00057D7E">
        <w:t xml:space="preserve"> and</w:t>
      </w:r>
      <w:r w:rsidR="005E1E97">
        <w:t xml:space="preserve"> there were</w:t>
      </w:r>
      <w:r w:rsidR="00A101FC">
        <w:t xml:space="preserve"> </w:t>
      </w:r>
      <w:r w:rsidR="00666D89">
        <w:t>99</w:t>
      </w:r>
      <w:r w:rsidR="00A101FC">
        <w:t xml:space="preserve"> (70.</w:t>
      </w:r>
      <w:r w:rsidR="00666D89">
        <w:t>7</w:t>
      </w:r>
      <w:r w:rsidR="00A101FC">
        <w:t>%) male patients</w:t>
      </w:r>
      <w:r w:rsidR="00057D7E">
        <w:t xml:space="preserve"> out of the 140</w:t>
      </w:r>
      <w:r w:rsidR="00602191">
        <w:t xml:space="preserve"> (table</w:t>
      </w:r>
      <w:r w:rsidR="00A3640F">
        <w:t xml:space="preserve"> 4)</w:t>
      </w:r>
      <w:r w:rsidR="00A101FC">
        <w:t>.</w:t>
      </w:r>
      <w:r w:rsidR="007001F0">
        <w:t xml:space="preserve"> </w:t>
      </w:r>
    </w:p>
    <w:p w14:paraId="090321F4" w14:textId="77777777" w:rsidR="00824BF5" w:rsidRDefault="00824BF5" w:rsidP="001D74B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7"/>
        <w:gridCol w:w="1177"/>
        <w:gridCol w:w="2475"/>
        <w:gridCol w:w="3177"/>
      </w:tblGrid>
      <w:tr w:rsidR="00A36266" w14:paraId="2C73810C" w14:textId="77777777" w:rsidTr="006A70D5">
        <w:tc>
          <w:tcPr>
            <w:tcW w:w="5000" w:type="pct"/>
            <w:gridSpan w:val="4"/>
            <w:tcBorders>
              <w:bottom w:val="single" w:sz="4" w:space="0" w:color="auto"/>
            </w:tcBorders>
          </w:tcPr>
          <w:p w14:paraId="595BA91C" w14:textId="51DD5F12" w:rsidR="00A36266" w:rsidRPr="005938E7" w:rsidRDefault="00A36266" w:rsidP="00C30937">
            <w:pPr>
              <w:rPr>
                <w:b/>
                <w:bCs/>
              </w:rPr>
            </w:pPr>
            <w:r w:rsidRPr="005938E7">
              <w:rPr>
                <w:b/>
                <w:bCs/>
              </w:rPr>
              <w:t xml:space="preserve">Table </w:t>
            </w:r>
            <w:r w:rsidR="00AC7B19">
              <w:rPr>
                <w:b/>
                <w:bCs/>
              </w:rPr>
              <w:t>4</w:t>
            </w:r>
            <w:r w:rsidR="00920B0D">
              <w:rPr>
                <w:b/>
                <w:bCs/>
              </w:rPr>
              <w:t xml:space="preserve">: Demographics of </w:t>
            </w:r>
            <w:r w:rsidR="00E24D9A">
              <w:rPr>
                <w:b/>
                <w:bCs/>
              </w:rPr>
              <w:t xml:space="preserve">all </w:t>
            </w:r>
            <w:r w:rsidR="00920B0D">
              <w:rPr>
                <w:b/>
                <w:bCs/>
              </w:rPr>
              <w:t>patients i</w:t>
            </w:r>
            <w:r w:rsidR="00E24D9A">
              <w:rPr>
                <w:b/>
                <w:bCs/>
              </w:rPr>
              <w:t>n database and patients included in study</w:t>
            </w:r>
          </w:p>
        </w:tc>
      </w:tr>
      <w:tr w:rsidR="00A36266" w14:paraId="3C7CF349" w14:textId="77777777" w:rsidTr="006A70D5">
        <w:tc>
          <w:tcPr>
            <w:tcW w:w="1869" w:type="pct"/>
            <w:gridSpan w:val="2"/>
            <w:tcBorders>
              <w:top w:val="single" w:sz="4" w:space="0" w:color="auto"/>
              <w:bottom w:val="single" w:sz="4" w:space="0" w:color="auto"/>
            </w:tcBorders>
          </w:tcPr>
          <w:p w14:paraId="2C86034A" w14:textId="77777777" w:rsidR="00A36266" w:rsidRDefault="00A36266" w:rsidP="00C30937"/>
        </w:tc>
        <w:tc>
          <w:tcPr>
            <w:tcW w:w="1371" w:type="pct"/>
            <w:tcBorders>
              <w:top w:val="single" w:sz="4" w:space="0" w:color="auto"/>
              <w:bottom w:val="single" w:sz="4" w:space="0" w:color="auto"/>
            </w:tcBorders>
          </w:tcPr>
          <w:p w14:paraId="2C3909AC" w14:textId="764867E8" w:rsidR="00A36266" w:rsidRPr="005938E7" w:rsidRDefault="00A36266" w:rsidP="004D2576">
            <w:pPr>
              <w:jc w:val="left"/>
              <w:rPr>
                <w:b/>
                <w:bCs/>
              </w:rPr>
            </w:pPr>
            <w:r w:rsidRPr="005938E7">
              <w:rPr>
                <w:b/>
                <w:bCs/>
              </w:rPr>
              <w:t xml:space="preserve">All </w:t>
            </w:r>
            <w:r w:rsidRPr="00101D0F">
              <w:rPr>
                <w:b/>
                <w:bCs/>
              </w:rPr>
              <w:t>patients</w:t>
            </w:r>
            <w:r w:rsidR="00101D0F" w:rsidRPr="00101D0F">
              <w:t xml:space="preserve"> </w:t>
            </w:r>
            <w:r w:rsidR="00101D0F" w:rsidRPr="006A70D5">
              <w:rPr>
                <w:b/>
                <w:bCs/>
              </w:rPr>
              <w:t>n=168</w:t>
            </w:r>
            <w:r w:rsidR="00544EAC" w:rsidRPr="006A70D5">
              <w:rPr>
                <w:b/>
                <w:bCs/>
              </w:rPr>
              <w:t>3</w:t>
            </w:r>
            <w:r w:rsidR="00017352" w:rsidRPr="006A70D5">
              <w:rPr>
                <w:b/>
                <w:bCs/>
              </w:rPr>
              <w:t xml:space="preserve"> (</w:t>
            </w:r>
            <w:r w:rsidR="00A06991" w:rsidRPr="006A70D5">
              <w:rPr>
                <w:b/>
                <w:bCs/>
              </w:rPr>
              <w:t>%)</w:t>
            </w:r>
          </w:p>
        </w:tc>
        <w:tc>
          <w:tcPr>
            <w:tcW w:w="1760" w:type="pct"/>
            <w:tcBorders>
              <w:top w:val="single" w:sz="4" w:space="0" w:color="auto"/>
              <w:bottom w:val="single" w:sz="4" w:space="0" w:color="auto"/>
            </w:tcBorders>
          </w:tcPr>
          <w:p w14:paraId="2334D285" w14:textId="0841BD13" w:rsidR="00A36266" w:rsidRPr="004D2576" w:rsidRDefault="00A36266" w:rsidP="004D2576">
            <w:pPr>
              <w:jc w:val="left"/>
            </w:pPr>
            <w:r w:rsidRPr="005938E7">
              <w:rPr>
                <w:b/>
                <w:bCs/>
              </w:rPr>
              <w:t xml:space="preserve">Scrambling </w:t>
            </w:r>
            <w:r w:rsidR="004D2576" w:rsidRPr="006A70D5">
              <w:rPr>
                <w:b/>
                <w:bCs/>
              </w:rPr>
              <w:t>p</w:t>
            </w:r>
            <w:r w:rsidRPr="006A70D5">
              <w:rPr>
                <w:b/>
                <w:bCs/>
              </w:rPr>
              <w:t>atients</w:t>
            </w:r>
            <w:r w:rsidR="00101D0F" w:rsidRPr="006A70D5">
              <w:rPr>
                <w:b/>
                <w:bCs/>
              </w:rPr>
              <w:t xml:space="preserve"> </w:t>
            </w:r>
            <w:r w:rsidR="004D2576" w:rsidRPr="006A70D5">
              <w:rPr>
                <w:b/>
                <w:bCs/>
              </w:rPr>
              <w:t>n=14</w:t>
            </w:r>
            <w:r w:rsidR="00C01D72">
              <w:rPr>
                <w:b/>
                <w:bCs/>
              </w:rPr>
              <w:t>0</w:t>
            </w:r>
            <w:r w:rsidR="00A06991" w:rsidRPr="006A70D5">
              <w:rPr>
                <w:b/>
                <w:bCs/>
              </w:rPr>
              <w:t xml:space="preserve"> (%)</w:t>
            </w:r>
          </w:p>
        </w:tc>
      </w:tr>
      <w:tr w:rsidR="00A36266" w14:paraId="31177695" w14:textId="77777777" w:rsidTr="006A70D5">
        <w:tc>
          <w:tcPr>
            <w:tcW w:w="1869" w:type="pct"/>
            <w:gridSpan w:val="2"/>
            <w:tcBorders>
              <w:top w:val="single" w:sz="4" w:space="0" w:color="auto"/>
              <w:bottom w:val="single" w:sz="4" w:space="0" w:color="auto"/>
            </w:tcBorders>
          </w:tcPr>
          <w:p w14:paraId="04F4EB55" w14:textId="7DBF9F8E" w:rsidR="00A36266" w:rsidRPr="005938E7" w:rsidRDefault="00A36266" w:rsidP="00C30937">
            <w:pPr>
              <w:rPr>
                <w:b/>
                <w:bCs/>
              </w:rPr>
            </w:pPr>
            <w:r w:rsidRPr="005938E7">
              <w:rPr>
                <w:b/>
                <w:bCs/>
              </w:rPr>
              <w:t>Me</w:t>
            </w:r>
            <w:r w:rsidR="00A3640F">
              <w:rPr>
                <w:b/>
                <w:bCs/>
              </w:rPr>
              <w:t>dia</w:t>
            </w:r>
            <w:r w:rsidRPr="005938E7">
              <w:rPr>
                <w:b/>
                <w:bCs/>
              </w:rPr>
              <w:t>n age (</w:t>
            </w:r>
            <w:r w:rsidR="00A3640F">
              <w:rPr>
                <w:b/>
                <w:bCs/>
              </w:rPr>
              <w:t>IQR</w:t>
            </w:r>
            <w:r w:rsidRPr="005938E7">
              <w:rPr>
                <w:b/>
                <w:bCs/>
              </w:rPr>
              <w:t>)</w:t>
            </w:r>
          </w:p>
        </w:tc>
        <w:tc>
          <w:tcPr>
            <w:tcW w:w="1371" w:type="pct"/>
            <w:tcBorders>
              <w:top w:val="single" w:sz="4" w:space="0" w:color="auto"/>
              <w:bottom w:val="single" w:sz="4" w:space="0" w:color="auto"/>
            </w:tcBorders>
          </w:tcPr>
          <w:p w14:paraId="42F4C2D7" w14:textId="532B1346" w:rsidR="00A36266" w:rsidRDefault="009A7D72" w:rsidP="00C30937">
            <w:r>
              <w:t>4</w:t>
            </w:r>
            <w:r w:rsidR="00A3640F">
              <w:t>0</w:t>
            </w:r>
            <w:r>
              <w:t xml:space="preserve"> (2</w:t>
            </w:r>
            <w:r w:rsidR="00A3640F">
              <w:t>9</w:t>
            </w:r>
            <w:r>
              <w:t>)</w:t>
            </w:r>
          </w:p>
        </w:tc>
        <w:tc>
          <w:tcPr>
            <w:tcW w:w="1760" w:type="pct"/>
            <w:tcBorders>
              <w:top w:val="single" w:sz="4" w:space="0" w:color="auto"/>
              <w:bottom w:val="single" w:sz="4" w:space="0" w:color="auto"/>
            </w:tcBorders>
          </w:tcPr>
          <w:p w14:paraId="42E39D54" w14:textId="6296D8AF" w:rsidR="00A36266" w:rsidRDefault="003F1D12" w:rsidP="00C30937">
            <w:r>
              <w:t>39</w:t>
            </w:r>
            <w:r w:rsidR="009A7D72">
              <w:t xml:space="preserve"> (</w:t>
            </w:r>
            <w:r>
              <w:t>28</w:t>
            </w:r>
            <w:r w:rsidR="009A7D72">
              <w:t>)</w:t>
            </w:r>
          </w:p>
        </w:tc>
      </w:tr>
      <w:tr w:rsidR="00F02227" w14:paraId="2D4876DD" w14:textId="77777777" w:rsidTr="006A70D5">
        <w:tc>
          <w:tcPr>
            <w:tcW w:w="1217" w:type="pct"/>
            <w:vMerge w:val="restart"/>
            <w:tcBorders>
              <w:top w:val="single" w:sz="4" w:space="0" w:color="auto"/>
            </w:tcBorders>
          </w:tcPr>
          <w:p w14:paraId="6C2D0E83" w14:textId="7D3A36DD" w:rsidR="00F02227" w:rsidRPr="005938E7" w:rsidRDefault="00F02227" w:rsidP="00C30937">
            <w:pPr>
              <w:rPr>
                <w:b/>
                <w:bCs/>
              </w:rPr>
            </w:pPr>
            <w:r w:rsidRPr="005938E7">
              <w:rPr>
                <w:b/>
                <w:bCs/>
              </w:rPr>
              <w:t>Sex</w:t>
            </w:r>
          </w:p>
        </w:tc>
        <w:tc>
          <w:tcPr>
            <w:tcW w:w="652" w:type="pct"/>
            <w:tcBorders>
              <w:top w:val="single" w:sz="4" w:space="0" w:color="auto"/>
            </w:tcBorders>
          </w:tcPr>
          <w:p w14:paraId="1792B65F" w14:textId="4FE8F571" w:rsidR="00F02227" w:rsidRPr="00C72ED7" w:rsidRDefault="00F02227" w:rsidP="00C30937">
            <w:pPr>
              <w:rPr>
                <w:b/>
                <w:bCs/>
              </w:rPr>
            </w:pPr>
            <w:r w:rsidRPr="00C72ED7">
              <w:rPr>
                <w:b/>
                <w:bCs/>
              </w:rPr>
              <w:t>Male</w:t>
            </w:r>
          </w:p>
        </w:tc>
        <w:tc>
          <w:tcPr>
            <w:tcW w:w="1371" w:type="pct"/>
            <w:tcBorders>
              <w:top w:val="single" w:sz="4" w:space="0" w:color="auto"/>
            </w:tcBorders>
          </w:tcPr>
          <w:p w14:paraId="726B1ADF" w14:textId="2A839CE1" w:rsidR="00F02227" w:rsidRDefault="00F02227" w:rsidP="00C30937">
            <w:r>
              <w:t>1040 (61.</w:t>
            </w:r>
            <w:r w:rsidR="0037490B">
              <w:t>8</w:t>
            </w:r>
            <w:r>
              <w:t>)</w:t>
            </w:r>
          </w:p>
        </w:tc>
        <w:tc>
          <w:tcPr>
            <w:tcW w:w="1760" w:type="pct"/>
            <w:tcBorders>
              <w:top w:val="single" w:sz="4" w:space="0" w:color="auto"/>
            </w:tcBorders>
          </w:tcPr>
          <w:p w14:paraId="11F2DE57" w14:textId="31109D17" w:rsidR="00F02227" w:rsidRDefault="00A86FC2" w:rsidP="00C30937">
            <w:r>
              <w:t>99</w:t>
            </w:r>
            <w:r w:rsidR="00D05D39">
              <w:t xml:space="preserve"> (</w:t>
            </w:r>
            <w:r w:rsidR="00A257FC">
              <w:t>70.</w:t>
            </w:r>
            <w:r>
              <w:t>7</w:t>
            </w:r>
            <w:r w:rsidR="00A257FC">
              <w:t>)</w:t>
            </w:r>
          </w:p>
        </w:tc>
      </w:tr>
      <w:tr w:rsidR="00F02227" w14:paraId="48DE1ABF" w14:textId="77777777" w:rsidTr="006A70D5">
        <w:tc>
          <w:tcPr>
            <w:tcW w:w="1217" w:type="pct"/>
            <w:vMerge/>
          </w:tcPr>
          <w:p w14:paraId="5004CC28" w14:textId="77777777" w:rsidR="00F02227" w:rsidRPr="005938E7" w:rsidRDefault="00F02227" w:rsidP="00C30937">
            <w:pPr>
              <w:rPr>
                <w:b/>
                <w:bCs/>
              </w:rPr>
            </w:pPr>
          </w:p>
        </w:tc>
        <w:tc>
          <w:tcPr>
            <w:tcW w:w="652" w:type="pct"/>
          </w:tcPr>
          <w:p w14:paraId="63190C7F" w14:textId="22E1EC4C" w:rsidR="00F02227" w:rsidRPr="00C72ED7" w:rsidRDefault="00F02227" w:rsidP="00C30937">
            <w:pPr>
              <w:rPr>
                <w:b/>
                <w:bCs/>
              </w:rPr>
            </w:pPr>
            <w:r w:rsidRPr="00C72ED7">
              <w:rPr>
                <w:b/>
                <w:bCs/>
              </w:rPr>
              <w:t>Female</w:t>
            </w:r>
          </w:p>
        </w:tc>
        <w:tc>
          <w:tcPr>
            <w:tcW w:w="1371" w:type="pct"/>
          </w:tcPr>
          <w:p w14:paraId="5301488A" w14:textId="0A84EAB5" w:rsidR="00F02227" w:rsidRDefault="00D05D39" w:rsidP="00C30937">
            <w:r>
              <w:t>640 (38.0)</w:t>
            </w:r>
          </w:p>
        </w:tc>
        <w:tc>
          <w:tcPr>
            <w:tcW w:w="1760" w:type="pct"/>
          </w:tcPr>
          <w:p w14:paraId="7348BF41" w14:textId="096687AC" w:rsidR="00F02227" w:rsidRDefault="00A257FC" w:rsidP="00C30937">
            <w:r>
              <w:t>41 (29.</w:t>
            </w:r>
            <w:r w:rsidR="002F6632">
              <w:t>3</w:t>
            </w:r>
            <w:r>
              <w:t>)</w:t>
            </w:r>
          </w:p>
        </w:tc>
      </w:tr>
      <w:tr w:rsidR="00F02227" w14:paraId="77B55786" w14:textId="77777777" w:rsidTr="006A70D5">
        <w:tc>
          <w:tcPr>
            <w:tcW w:w="1217" w:type="pct"/>
            <w:vMerge/>
            <w:tcBorders>
              <w:bottom w:val="single" w:sz="4" w:space="0" w:color="auto"/>
            </w:tcBorders>
          </w:tcPr>
          <w:p w14:paraId="7807F43C" w14:textId="77777777" w:rsidR="00F02227" w:rsidRPr="005938E7" w:rsidRDefault="00F02227" w:rsidP="00C30937">
            <w:pPr>
              <w:rPr>
                <w:b/>
                <w:bCs/>
              </w:rPr>
            </w:pPr>
          </w:p>
        </w:tc>
        <w:tc>
          <w:tcPr>
            <w:tcW w:w="652" w:type="pct"/>
            <w:tcBorders>
              <w:bottom w:val="single" w:sz="4" w:space="0" w:color="auto"/>
            </w:tcBorders>
          </w:tcPr>
          <w:p w14:paraId="64318D51" w14:textId="0B1B75DE" w:rsidR="00F02227" w:rsidRPr="00C72ED7" w:rsidRDefault="00C63850" w:rsidP="00C30937">
            <w:pPr>
              <w:rPr>
                <w:b/>
                <w:bCs/>
              </w:rPr>
            </w:pPr>
            <w:r w:rsidRPr="00C72ED7">
              <w:rPr>
                <w:b/>
                <w:bCs/>
              </w:rPr>
              <w:t>Unknown</w:t>
            </w:r>
          </w:p>
        </w:tc>
        <w:tc>
          <w:tcPr>
            <w:tcW w:w="1371" w:type="pct"/>
            <w:tcBorders>
              <w:bottom w:val="single" w:sz="4" w:space="0" w:color="auto"/>
            </w:tcBorders>
          </w:tcPr>
          <w:p w14:paraId="5C074F70" w14:textId="3BDDCD3B" w:rsidR="00F02227" w:rsidRDefault="00014C76" w:rsidP="00C30937">
            <w:r>
              <w:t xml:space="preserve">3 </w:t>
            </w:r>
            <w:r w:rsidR="00185846">
              <w:t>(0.2)</w:t>
            </w:r>
          </w:p>
        </w:tc>
        <w:tc>
          <w:tcPr>
            <w:tcW w:w="1760" w:type="pct"/>
            <w:tcBorders>
              <w:bottom w:val="single" w:sz="4" w:space="0" w:color="auto"/>
            </w:tcBorders>
          </w:tcPr>
          <w:p w14:paraId="1F7F74EC" w14:textId="271F3F9E" w:rsidR="00F02227" w:rsidRDefault="00E66FC2" w:rsidP="00C30937">
            <w:r>
              <w:t>-</w:t>
            </w:r>
          </w:p>
        </w:tc>
      </w:tr>
      <w:tr w:rsidR="00A36266" w14:paraId="770E55CE" w14:textId="77777777" w:rsidTr="006A70D5">
        <w:tc>
          <w:tcPr>
            <w:tcW w:w="1217" w:type="pct"/>
            <w:vMerge w:val="restart"/>
            <w:tcBorders>
              <w:top w:val="single" w:sz="4" w:space="0" w:color="auto"/>
            </w:tcBorders>
          </w:tcPr>
          <w:p w14:paraId="0BB4EE3A" w14:textId="27B37EAB" w:rsidR="00A36266" w:rsidRPr="005938E7" w:rsidRDefault="00A36266" w:rsidP="00C30937">
            <w:pPr>
              <w:rPr>
                <w:b/>
                <w:bCs/>
              </w:rPr>
            </w:pPr>
            <w:r w:rsidRPr="005938E7">
              <w:rPr>
                <w:b/>
                <w:bCs/>
              </w:rPr>
              <w:t>Season</w:t>
            </w:r>
          </w:p>
        </w:tc>
        <w:tc>
          <w:tcPr>
            <w:tcW w:w="652" w:type="pct"/>
            <w:tcBorders>
              <w:top w:val="single" w:sz="4" w:space="0" w:color="auto"/>
            </w:tcBorders>
          </w:tcPr>
          <w:p w14:paraId="3723DC92" w14:textId="0C94088D" w:rsidR="00A36266" w:rsidRPr="00C72ED7" w:rsidRDefault="00A36266" w:rsidP="00C30937">
            <w:pPr>
              <w:rPr>
                <w:b/>
                <w:bCs/>
              </w:rPr>
            </w:pPr>
            <w:r w:rsidRPr="00C72ED7">
              <w:rPr>
                <w:b/>
                <w:bCs/>
              </w:rPr>
              <w:t>Winter</w:t>
            </w:r>
          </w:p>
        </w:tc>
        <w:tc>
          <w:tcPr>
            <w:tcW w:w="1371" w:type="pct"/>
            <w:tcBorders>
              <w:top w:val="single" w:sz="4" w:space="0" w:color="auto"/>
            </w:tcBorders>
          </w:tcPr>
          <w:p w14:paraId="75D19B09" w14:textId="59115DAE" w:rsidR="00A36266" w:rsidRDefault="00DE72F4" w:rsidP="00C30937">
            <w:r>
              <w:t>206</w:t>
            </w:r>
            <w:r w:rsidR="004B6C37">
              <w:t xml:space="preserve"> (12.2)</w:t>
            </w:r>
          </w:p>
        </w:tc>
        <w:tc>
          <w:tcPr>
            <w:tcW w:w="1760" w:type="pct"/>
            <w:tcBorders>
              <w:top w:val="single" w:sz="4" w:space="0" w:color="auto"/>
            </w:tcBorders>
          </w:tcPr>
          <w:p w14:paraId="0535ABD9" w14:textId="4A663B74" w:rsidR="00A36266" w:rsidRDefault="00876E26" w:rsidP="00C30937">
            <w:r>
              <w:t>11</w:t>
            </w:r>
            <w:r w:rsidR="004F7AE4">
              <w:t xml:space="preserve"> (7.</w:t>
            </w:r>
            <w:r w:rsidR="00984C6F">
              <w:t>8</w:t>
            </w:r>
            <w:r w:rsidR="004F7AE4">
              <w:t>)</w:t>
            </w:r>
          </w:p>
        </w:tc>
      </w:tr>
      <w:tr w:rsidR="00A36266" w14:paraId="51577D2E" w14:textId="77777777" w:rsidTr="006A70D5">
        <w:tc>
          <w:tcPr>
            <w:tcW w:w="1217" w:type="pct"/>
            <w:vMerge/>
          </w:tcPr>
          <w:p w14:paraId="7BFEC5F4" w14:textId="77777777" w:rsidR="00A36266" w:rsidRPr="005938E7" w:rsidRDefault="00A36266" w:rsidP="00C30937">
            <w:pPr>
              <w:rPr>
                <w:b/>
                <w:bCs/>
              </w:rPr>
            </w:pPr>
          </w:p>
        </w:tc>
        <w:tc>
          <w:tcPr>
            <w:tcW w:w="652" w:type="pct"/>
          </w:tcPr>
          <w:p w14:paraId="77FD273C" w14:textId="0F30B841" w:rsidR="00A36266" w:rsidRPr="00C72ED7" w:rsidRDefault="00A36266" w:rsidP="00C30937">
            <w:pPr>
              <w:rPr>
                <w:b/>
                <w:bCs/>
              </w:rPr>
            </w:pPr>
            <w:r w:rsidRPr="00C72ED7">
              <w:rPr>
                <w:b/>
                <w:bCs/>
              </w:rPr>
              <w:t>Spring</w:t>
            </w:r>
          </w:p>
        </w:tc>
        <w:tc>
          <w:tcPr>
            <w:tcW w:w="1371" w:type="pct"/>
          </w:tcPr>
          <w:p w14:paraId="45D723E7" w14:textId="6C5C4E67" w:rsidR="00A36266" w:rsidRDefault="004B6C37" w:rsidP="00C30937">
            <w:r>
              <w:t>482</w:t>
            </w:r>
            <w:r w:rsidR="00443EE8">
              <w:t xml:space="preserve"> (28.6)</w:t>
            </w:r>
          </w:p>
        </w:tc>
        <w:tc>
          <w:tcPr>
            <w:tcW w:w="1760" w:type="pct"/>
          </w:tcPr>
          <w:p w14:paraId="69893F8A" w14:textId="413C2818" w:rsidR="00A36266" w:rsidRDefault="00876E26" w:rsidP="00C30937">
            <w:r>
              <w:t>47</w:t>
            </w:r>
            <w:r w:rsidR="004F7AE4">
              <w:t xml:space="preserve"> (33.</w:t>
            </w:r>
            <w:r w:rsidR="00A7194D">
              <w:t>6</w:t>
            </w:r>
            <w:r w:rsidR="004F7AE4">
              <w:t>)</w:t>
            </w:r>
          </w:p>
        </w:tc>
      </w:tr>
      <w:tr w:rsidR="00A36266" w14:paraId="05285BCB" w14:textId="77777777" w:rsidTr="006A70D5">
        <w:tc>
          <w:tcPr>
            <w:tcW w:w="1217" w:type="pct"/>
            <w:vMerge/>
          </w:tcPr>
          <w:p w14:paraId="246A24B4" w14:textId="77777777" w:rsidR="00A36266" w:rsidRPr="005938E7" w:rsidRDefault="00A36266" w:rsidP="00C30937">
            <w:pPr>
              <w:rPr>
                <w:b/>
                <w:bCs/>
              </w:rPr>
            </w:pPr>
          </w:p>
        </w:tc>
        <w:tc>
          <w:tcPr>
            <w:tcW w:w="652" w:type="pct"/>
          </w:tcPr>
          <w:p w14:paraId="170EE2D0" w14:textId="08546173" w:rsidR="00A36266" w:rsidRPr="00C72ED7" w:rsidRDefault="00A36266" w:rsidP="00C30937">
            <w:pPr>
              <w:rPr>
                <w:b/>
                <w:bCs/>
              </w:rPr>
            </w:pPr>
            <w:r w:rsidRPr="00C72ED7">
              <w:rPr>
                <w:b/>
                <w:bCs/>
              </w:rPr>
              <w:t>Summer</w:t>
            </w:r>
          </w:p>
        </w:tc>
        <w:tc>
          <w:tcPr>
            <w:tcW w:w="1371" w:type="pct"/>
          </w:tcPr>
          <w:p w14:paraId="311FFBBD" w14:textId="16C6830E" w:rsidR="00A36266" w:rsidRDefault="004B6C37" w:rsidP="00C30937">
            <w:r>
              <w:t>575</w:t>
            </w:r>
            <w:r w:rsidR="00885234">
              <w:t xml:space="preserve"> </w:t>
            </w:r>
            <w:r w:rsidR="00443EE8">
              <w:t>(34.2)</w:t>
            </w:r>
          </w:p>
        </w:tc>
        <w:tc>
          <w:tcPr>
            <w:tcW w:w="1760" w:type="pct"/>
          </w:tcPr>
          <w:p w14:paraId="330941A6" w14:textId="0D2674BA" w:rsidR="00A36266" w:rsidRDefault="00876E26" w:rsidP="00C30937">
            <w:r>
              <w:t>49</w:t>
            </w:r>
            <w:r w:rsidR="004F7AE4">
              <w:t xml:space="preserve"> (</w:t>
            </w:r>
            <w:r w:rsidR="009220AA">
              <w:t>3</w:t>
            </w:r>
            <w:r w:rsidR="00A7194D">
              <w:t>5</w:t>
            </w:r>
            <w:r w:rsidR="009220AA">
              <w:t>.</w:t>
            </w:r>
            <w:r w:rsidR="00A7194D">
              <w:t>0</w:t>
            </w:r>
            <w:r w:rsidR="009220AA">
              <w:t>)</w:t>
            </w:r>
          </w:p>
        </w:tc>
      </w:tr>
      <w:tr w:rsidR="00A36266" w14:paraId="5AE46C59" w14:textId="77777777" w:rsidTr="006A70D5">
        <w:tc>
          <w:tcPr>
            <w:tcW w:w="1217" w:type="pct"/>
            <w:vMerge/>
            <w:tcBorders>
              <w:bottom w:val="single" w:sz="4" w:space="0" w:color="auto"/>
            </w:tcBorders>
          </w:tcPr>
          <w:p w14:paraId="78563018" w14:textId="77777777" w:rsidR="00A36266" w:rsidRPr="005938E7" w:rsidRDefault="00A36266" w:rsidP="00C30937">
            <w:pPr>
              <w:rPr>
                <w:b/>
                <w:bCs/>
              </w:rPr>
            </w:pPr>
          </w:p>
        </w:tc>
        <w:tc>
          <w:tcPr>
            <w:tcW w:w="652" w:type="pct"/>
            <w:tcBorders>
              <w:bottom w:val="single" w:sz="4" w:space="0" w:color="auto"/>
            </w:tcBorders>
          </w:tcPr>
          <w:p w14:paraId="1D7FEF26" w14:textId="7F3D66D6" w:rsidR="00A36266" w:rsidRPr="00C72ED7" w:rsidRDefault="00A36266" w:rsidP="00C30937">
            <w:pPr>
              <w:rPr>
                <w:b/>
                <w:bCs/>
              </w:rPr>
            </w:pPr>
            <w:r w:rsidRPr="00C72ED7">
              <w:rPr>
                <w:b/>
                <w:bCs/>
              </w:rPr>
              <w:t>Autumn</w:t>
            </w:r>
          </w:p>
        </w:tc>
        <w:tc>
          <w:tcPr>
            <w:tcW w:w="1371" w:type="pct"/>
            <w:tcBorders>
              <w:bottom w:val="single" w:sz="4" w:space="0" w:color="auto"/>
            </w:tcBorders>
          </w:tcPr>
          <w:p w14:paraId="500643F8" w14:textId="5798AA34" w:rsidR="00A36266" w:rsidRDefault="004B6C37" w:rsidP="00C30937">
            <w:r>
              <w:t>420</w:t>
            </w:r>
            <w:r w:rsidR="00443EE8">
              <w:t xml:space="preserve"> </w:t>
            </w:r>
            <w:r w:rsidR="00504205">
              <w:t>(25.0)</w:t>
            </w:r>
          </w:p>
        </w:tc>
        <w:tc>
          <w:tcPr>
            <w:tcW w:w="1760" w:type="pct"/>
            <w:tcBorders>
              <w:bottom w:val="single" w:sz="4" w:space="0" w:color="auto"/>
            </w:tcBorders>
          </w:tcPr>
          <w:p w14:paraId="1B6A5FA8" w14:textId="09891961" w:rsidR="00A36266" w:rsidRDefault="00876E26" w:rsidP="00C30937">
            <w:r>
              <w:t>3</w:t>
            </w:r>
            <w:r w:rsidR="00C87851">
              <w:t>3</w:t>
            </w:r>
            <w:r w:rsidR="009220AA">
              <w:t xml:space="preserve"> (2</w:t>
            </w:r>
            <w:r w:rsidR="009C40B2">
              <w:t>3</w:t>
            </w:r>
            <w:r w:rsidR="009220AA">
              <w:t>.</w:t>
            </w:r>
            <w:r w:rsidR="009C40B2">
              <w:t>6</w:t>
            </w:r>
            <w:r w:rsidR="009220AA">
              <w:t>)</w:t>
            </w:r>
          </w:p>
        </w:tc>
      </w:tr>
      <w:tr w:rsidR="008A5F68" w14:paraId="2CDD2BBA" w14:textId="77777777" w:rsidTr="006A70D5">
        <w:tc>
          <w:tcPr>
            <w:tcW w:w="1217" w:type="pct"/>
            <w:vMerge w:val="restart"/>
          </w:tcPr>
          <w:p w14:paraId="59522D6E" w14:textId="2C8605B4" w:rsidR="008A5F68" w:rsidRDefault="008A5F68" w:rsidP="00C30937">
            <w:pPr>
              <w:rPr>
                <w:b/>
                <w:bCs/>
              </w:rPr>
            </w:pPr>
            <w:r>
              <w:rPr>
                <w:b/>
                <w:bCs/>
              </w:rPr>
              <w:t>Outcome</w:t>
            </w:r>
          </w:p>
        </w:tc>
        <w:tc>
          <w:tcPr>
            <w:tcW w:w="652" w:type="pct"/>
          </w:tcPr>
          <w:p w14:paraId="2A926547" w14:textId="51D45C7B" w:rsidR="008A5F68" w:rsidRDefault="008A5F68" w:rsidP="00C30937">
            <w:pPr>
              <w:rPr>
                <w:b/>
                <w:bCs/>
              </w:rPr>
            </w:pPr>
            <w:r>
              <w:rPr>
                <w:b/>
                <w:bCs/>
              </w:rPr>
              <w:t>Alive</w:t>
            </w:r>
          </w:p>
        </w:tc>
        <w:tc>
          <w:tcPr>
            <w:tcW w:w="1371" w:type="pct"/>
            <w:tcBorders>
              <w:top w:val="single" w:sz="4" w:space="0" w:color="auto"/>
            </w:tcBorders>
          </w:tcPr>
          <w:p w14:paraId="4D441215" w14:textId="619C45B0" w:rsidR="008A5F68" w:rsidRDefault="008A5F68" w:rsidP="00C30937">
            <w:r>
              <w:t>1572 (</w:t>
            </w:r>
            <w:r w:rsidR="006A282F">
              <w:t>93.4)</w:t>
            </w:r>
          </w:p>
        </w:tc>
        <w:tc>
          <w:tcPr>
            <w:tcW w:w="1760" w:type="pct"/>
            <w:tcBorders>
              <w:top w:val="single" w:sz="4" w:space="0" w:color="auto"/>
            </w:tcBorders>
          </w:tcPr>
          <w:p w14:paraId="47769FCC" w14:textId="7EF86038" w:rsidR="008A5F68" w:rsidRDefault="00CC4557" w:rsidP="00C30937">
            <w:r>
              <w:t>128</w:t>
            </w:r>
            <w:r w:rsidR="00017352">
              <w:t xml:space="preserve"> (9</w:t>
            </w:r>
            <w:r w:rsidR="00AF1D80">
              <w:t>1</w:t>
            </w:r>
            <w:r w:rsidR="00017352">
              <w:t>.</w:t>
            </w:r>
            <w:r w:rsidR="00AF1D80">
              <w:t>4</w:t>
            </w:r>
            <w:r w:rsidR="00017352">
              <w:t>)</w:t>
            </w:r>
          </w:p>
        </w:tc>
      </w:tr>
      <w:tr w:rsidR="008A5F68" w14:paraId="2A9F06CB" w14:textId="77777777" w:rsidTr="006A70D5">
        <w:tc>
          <w:tcPr>
            <w:tcW w:w="1217" w:type="pct"/>
            <w:vMerge/>
          </w:tcPr>
          <w:p w14:paraId="006D05BB" w14:textId="77777777" w:rsidR="008A5F68" w:rsidRPr="00C72ED7" w:rsidRDefault="008A5F68" w:rsidP="00C30937">
            <w:pPr>
              <w:rPr>
                <w:b/>
                <w:bCs/>
              </w:rPr>
            </w:pPr>
          </w:p>
        </w:tc>
        <w:tc>
          <w:tcPr>
            <w:tcW w:w="652" w:type="pct"/>
          </w:tcPr>
          <w:p w14:paraId="39979FC7" w14:textId="69B24C93" w:rsidR="008A5F68" w:rsidRPr="00C72ED7" w:rsidRDefault="008A5F68" w:rsidP="00C30937">
            <w:pPr>
              <w:rPr>
                <w:b/>
                <w:bCs/>
              </w:rPr>
            </w:pPr>
            <w:r>
              <w:rPr>
                <w:b/>
                <w:bCs/>
              </w:rPr>
              <w:t>Death</w:t>
            </w:r>
          </w:p>
        </w:tc>
        <w:tc>
          <w:tcPr>
            <w:tcW w:w="1371" w:type="pct"/>
          </w:tcPr>
          <w:p w14:paraId="08D97894" w14:textId="31AAA570" w:rsidR="008A5F68" w:rsidRDefault="008A5F68" w:rsidP="00C30937">
            <w:r>
              <w:t>110 (6.5)</w:t>
            </w:r>
          </w:p>
        </w:tc>
        <w:tc>
          <w:tcPr>
            <w:tcW w:w="1760" w:type="pct"/>
          </w:tcPr>
          <w:p w14:paraId="19F36CBB" w14:textId="67320FC6" w:rsidR="008A5F68" w:rsidRDefault="00CC4557" w:rsidP="00C30937">
            <w:r>
              <w:t>1</w:t>
            </w:r>
            <w:r w:rsidR="000D7E99">
              <w:t>2</w:t>
            </w:r>
            <w:r w:rsidR="00017352">
              <w:t xml:space="preserve"> (</w:t>
            </w:r>
            <w:r w:rsidR="00AF1D80">
              <w:t>8.6</w:t>
            </w:r>
            <w:r w:rsidR="00017352">
              <w:t>)</w:t>
            </w:r>
          </w:p>
        </w:tc>
      </w:tr>
      <w:tr w:rsidR="008A5F68" w14:paraId="2EFC1C4C" w14:textId="77777777" w:rsidTr="006A70D5">
        <w:tc>
          <w:tcPr>
            <w:tcW w:w="1217" w:type="pct"/>
            <w:vMerge/>
            <w:tcBorders>
              <w:bottom w:val="single" w:sz="4" w:space="0" w:color="auto"/>
            </w:tcBorders>
          </w:tcPr>
          <w:p w14:paraId="2FFEDDD3" w14:textId="77777777" w:rsidR="008A5F68" w:rsidRPr="00C72ED7" w:rsidRDefault="008A5F68" w:rsidP="00C30937">
            <w:pPr>
              <w:rPr>
                <w:b/>
                <w:bCs/>
              </w:rPr>
            </w:pPr>
          </w:p>
        </w:tc>
        <w:tc>
          <w:tcPr>
            <w:tcW w:w="652" w:type="pct"/>
            <w:tcBorders>
              <w:bottom w:val="single" w:sz="4" w:space="0" w:color="auto"/>
            </w:tcBorders>
          </w:tcPr>
          <w:p w14:paraId="5F90A757" w14:textId="5665ABCD" w:rsidR="008A5F68" w:rsidRDefault="008A5F68" w:rsidP="00C30937">
            <w:pPr>
              <w:rPr>
                <w:b/>
                <w:bCs/>
              </w:rPr>
            </w:pPr>
            <w:r>
              <w:rPr>
                <w:b/>
                <w:bCs/>
              </w:rPr>
              <w:t>Unknown</w:t>
            </w:r>
          </w:p>
        </w:tc>
        <w:tc>
          <w:tcPr>
            <w:tcW w:w="1371" w:type="pct"/>
            <w:tcBorders>
              <w:bottom w:val="single" w:sz="4" w:space="0" w:color="auto"/>
            </w:tcBorders>
          </w:tcPr>
          <w:p w14:paraId="4B709D94" w14:textId="1BBB1BA0" w:rsidR="008A5F68" w:rsidRDefault="008A5F68" w:rsidP="00C30937">
            <w:r>
              <w:t>1</w:t>
            </w:r>
            <w:r w:rsidR="006A282F">
              <w:t xml:space="preserve"> </w:t>
            </w:r>
            <w:r w:rsidR="00CC4557">
              <w:t>(0.</w:t>
            </w:r>
            <w:r w:rsidR="00130E78">
              <w:t>1</w:t>
            </w:r>
            <w:r w:rsidR="00CC4557">
              <w:t>)</w:t>
            </w:r>
          </w:p>
        </w:tc>
        <w:tc>
          <w:tcPr>
            <w:tcW w:w="1760" w:type="pct"/>
            <w:tcBorders>
              <w:bottom w:val="single" w:sz="4" w:space="0" w:color="auto"/>
            </w:tcBorders>
          </w:tcPr>
          <w:p w14:paraId="3A5A22F6" w14:textId="3D761161" w:rsidR="008A5F68" w:rsidRDefault="00CC4557" w:rsidP="00C30937">
            <w:r>
              <w:t>-</w:t>
            </w:r>
          </w:p>
        </w:tc>
      </w:tr>
      <w:tr w:rsidR="00F70105" w14:paraId="1BBDB3F9" w14:textId="77777777" w:rsidTr="006A70D5">
        <w:tc>
          <w:tcPr>
            <w:tcW w:w="1217" w:type="pct"/>
            <w:vMerge w:val="restart"/>
            <w:tcBorders>
              <w:top w:val="single" w:sz="4" w:space="0" w:color="auto"/>
            </w:tcBorders>
          </w:tcPr>
          <w:p w14:paraId="6F8B8423" w14:textId="395930AB" w:rsidR="00F70105" w:rsidRPr="005938E7" w:rsidRDefault="00F70105" w:rsidP="00C30937">
            <w:pPr>
              <w:rPr>
                <w:b/>
                <w:bCs/>
              </w:rPr>
            </w:pPr>
            <w:r>
              <w:rPr>
                <w:b/>
                <w:bCs/>
              </w:rPr>
              <w:t>Nature of complaint</w:t>
            </w:r>
          </w:p>
        </w:tc>
        <w:tc>
          <w:tcPr>
            <w:tcW w:w="652" w:type="pct"/>
            <w:tcBorders>
              <w:top w:val="single" w:sz="4" w:space="0" w:color="auto"/>
            </w:tcBorders>
          </w:tcPr>
          <w:p w14:paraId="56592FEB" w14:textId="57F4D77F" w:rsidR="00F70105" w:rsidRPr="00C72ED7" w:rsidRDefault="00F70105" w:rsidP="00C30937">
            <w:pPr>
              <w:rPr>
                <w:b/>
                <w:bCs/>
              </w:rPr>
            </w:pPr>
            <w:r>
              <w:rPr>
                <w:b/>
                <w:bCs/>
              </w:rPr>
              <w:t>Injury</w:t>
            </w:r>
          </w:p>
        </w:tc>
        <w:tc>
          <w:tcPr>
            <w:tcW w:w="1371" w:type="pct"/>
            <w:tcBorders>
              <w:top w:val="single" w:sz="4" w:space="0" w:color="auto"/>
            </w:tcBorders>
          </w:tcPr>
          <w:p w14:paraId="3690384B" w14:textId="2702EF3B" w:rsidR="00F70105" w:rsidRDefault="00F70105" w:rsidP="00C30937">
            <w:r>
              <w:t>1393</w:t>
            </w:r>
            <w:r w:rsidR="002B3194">
              <w:t xml:space="preserve"> (82.8)</w:t>
            </w:r>
          </w:p>
        </w:tc>
        <w:tc>
          <w:tcPr>
            <w:tcW w:w="1760" w:type="pct"/>
            <w:tcBorders>
              <w:top w:val="single" w:sz="4" w:space="0" w:color="auto"/>
            </w:tcBorders>
          </w:tcPr>
          <w:p w14:paraId="55CC5AA1" w14:textId="049A0203" w:rsidR="00F70105" w:rsidRDefault="00F70105" w:rsidP="00C30937">
            <w:r>
              <w:t>13</w:t>
            </w:r>
            <w:r w:rsidR="00F73EE4">
              <w:t>2</w:t>
            </w:r>
            <w:r w:rsidR="00BD7231">
              <w:t xml:space="preserve"> (9</w:t>
            </w:r>
            <w:r w:rsidR="00516D54">
              <w:t>4.</w:t>
            </w:r>
            <w:r w:rsidR="0031697D">
              <w:t>3</w:t>
            </w:r>
            <w:r w:rsidR="00BD7231">
              <w:t>)</w:t>
            </w:r>
          </w:p>
        </w:tc>
      </w:tr>
      <w:tr w:rsidR="00F70105" w14:paraId="7C4291EC" w14:textId="77777777" w:rsidTr="006A70D5">
        <w:tc>
          <w:tcPr>
            <w:tcW w:w="1217" w:type="pct"/>
            <w:vMerge/>
          </w:tcPr>
          <w:p w14:paraId="2458D73B" w14:textId="77777777" w:rsidR="00F70105" w:rsidRPr="005938E7" w:rsidRDefault="00F70105" w:rsidP="00C30937">
            <w:pPr>
              <w:rPr>
                <w:b/>
                <w:bCs/>
              </w:rPr>
            </w:pPr>
          </w:p>
        </w:tc>
        <w:tc>
          <w:tcPr>
            <w:tcW w:w="652" w:type="pct"/>
          </w:tcPr>
          <w:p w14:paraId="7F45AC33" w14:textId="106A0D0F" w:rsidR="00F70105" w:rsidRPr="00C72ED7" w:rsidRDefault="00F70105" w:rsidP="00C30937">
            <w:pPr>
              <w:rPr>
                <w:b/>
                <w:bCs/>
              </w:rPr>
            </w:pPr>
            <w:r>
              <w:rPr>
                <w:b/>
                <w:bCs/>
              </w:rPr>
              <w:t>Illness</w:t>
            </w:r>
          </w:p>
        </w:tc>
        <w:tc>
          <w:tcPr>
            <w:tcW w:w="1371" w:type="pct"/>
          </w:tcPr>
          <w:p w14:paraId="2EEC2274" w14:textId="207EDBF3" w:rsidR="00F70105" w:rsidRDefault="00F70105" w:rsidP="00C30937">
            <w:r>
              <w:t>284</w:t>
            </w:r>
            <w:r w:rsidR="002B3194">
              <w:t xml:space="preserve"> (16.9)</w:t>
            </w:r>
          </w:p>
        </w:tc>
        <w:tc>
          <w:tcPr>
            <w:tcW w:w="1760" w:type="pct"/>
          </w:tcPr>
          <w:p w14:paraId="33F294C8" w14:textId="30869C33" w:rsidR="00F70105" w:rsidRDefault="006A7106" w:rsidP="00C30937">
            <w:r>
              <w:t>8</w:t>
            </w:r>
            <w:r w:rsidR="00BD7231">
              <w:t xml:space="preserve"> (</w:t>
            </w:r>
            <w:r w:rsidR="007C1CF7">
              <w:t>5.7</w:t>
            </w:r>
            <w:r w:rsidR="00346A6C">
              <w:t>)</w:t>
            </w:r>
          </w:p>
        </w:tc>
      </w:tr>
      <w:tr w:rsidR="00F70105" w14:paraId="3D7E351F" w14:textId="77777777" w:rsidTr="006A70D5">
        <w:tc>
          <w:tcPr>
            <w:tcW w:w="1217" w:type="pct"/>
            <w:vMerge/>
            <w:tcBorders>
              <w:bottom w:val="single" w:sz="4" w:space="0" w:color="auto"/>
            </w:tcBorders>
          </w:tcPr>
          <w:p w14:paraId="44B4FD99" w14:textId="77777777" w:rsidR="00F70105" w:rsidRPr="005938E7" w:rsidRDefault="00F70105" w:rsidP="00C30937">
            <w:pPr>
              <w:rPr>
                <w:b/>
                <w:bCs/>
              </w:rPr>
            </w:pPr>
          </w:p>
        </w:tc>
        <w:tc>
          <w:tcPr>
            <w:tcW w:w="652" w:type="pct"/>
            <w:tcBorders>
              <w:bottom w:val="single" w:sz="4" w:space="0" w:color="auto"/>
            </w:tcBorders>
          </w:tcPr>
          <w:p w14:paraId="6E71A76D" w14:textId="712F3367" w:rsidR="00F70105" w:rsidRDefault="00F70105" w:rsidP="00C30937">
            <w:pPr>
              <w:rPr>
                <w:b/>
                <w:bCs/>
              </w:rPr>
            </w:pPr>
            <w:r>
              <w:rPr>
                <w:b/>
                <w:bCs/>
              </w:rPr>
              <w:t>Unknown</w:t>
            </w:r>
          </w:p>
        </w:tc>
        <w:tc>
          <w:tcPr>
            <w:tcW w:w="1371" w:type="pct"/>
            <w:tcBorders>
              <w:bottom w:val="single" w:sz="4" w:space="0" w:color="auto"/>
            </w:tcBorders>
          </w:tcPr>
          <w:p w14:paraId="1931006E" w14:textId="04955F89" w:rsidR="00F70105" w:rsidRDefault="00017AC8" w:rsidP="00C30937">
            <w:r>
              <w:t>6</w:t>
            </w:r>
            <w:r w:rsidR="0046712E">
              <w:t xml:space="preserve"> (0.</w:t>
            </w:r>
            <w:r w:rsidR="007C7A57">
              <w:t>3</w:t>
            </w:r>
            <w:r w:rsidR="0046712E">
              <w:t>)</w:t>
            </w:r>
          </w:p>
        </w:tc>
        <w:tc>
          <w:tcPr>
            <w:tcW w:w="1760" w:type="pct"/>
            <w:tcBorders>
              <w:bottom w:val="single" w:sz="4" w:space="0" w:color="auto"/>
            </w:tcBorders>
          </w:tcPr>
          <w:p w14:paraId="07EA2AF2" w14:textId="68F65391" w:rsidR="00F70105" w:rsidRDefault="00516D54" w:rsidP="00C30937">
            <w:r>
              <w:t>-</w:t>
            </w:r>
          </w:p>
        </w:tc>
      </w:tr>
    </w:tbl>
    <w:p w14:paraId="5FF51B00" w14:textId="7353F072" w:rsidR="007C4BD6" w:rsidRDefault="007C4BD6" w:rsidP="00C30937"/>
    <w:p w14:paraId="2C60BBCE" w14:textId="59F971C8" w:rsidR="00A82814" w:rsidRDefault="00742A17" w:rsidP="00E16459">
      <w:r>
        <w:t>Illness accounted for</w:t>
      </w:r>
      <w:r w:rsidR="00E16459">
        <w:t xml:space="preserve"> eight (</w:t>
      </w:r>
      <w:r w:rsidR="003769BD">
        <w:t>5.</w:t>
      </w:r>
      <w:r w:rsidR="00E16459">
        <w:t>7%) of the 14</w:t>
      </w:r>
      <w:r w:rsidR="00B96D80">
        <w:t>0</w:t>
      </w:r>
      <w:r w:rsidR="00E16459">
        <w:t xml:space="preserve"> scrambling patients</w:t>
      </w:r>
      <w:r w:rsidR="009A6179">
        <w:t>, more th</w:t>
      </w:r>
      <w:r w:rsidR="00E7020C">
        <w:t>a</w:t>
      </w:r>
      <w:r w:rsidR="009A6179">
        <w:t>n 10% less tha</w:t>
      </w:r>
      <w:r w:rsidR="00E7020C">
        <w:t>n</w:t>
      </w:r>
      <w:r w:rsidR="009A6179">
        <w:t xml:space="preserve"> for the </w:t>
      </w:r>
      <w:r w:rsidR="00E7020C">
        <w:t>whole</w:t>
      </w:r>
      <w:r w:rsidR="009A6179">
        <w:t xml:space="preserve"> of the data</w:t>
      </w:r>
      <w:r w:rsidR="00E7020C">
        <w:t>base</w:t>
      </w:r>
      <w:r w:rsidR="00B96D80">
        <w:t xml:space="preserve"> (table 4)</w:t>
      </w:r>
      <w:r w:rsidR="00E16459">
        <w:t xml:space="preserve">. The severity of illnesses ranged from one to six on the MedCom IIC score. Reasons for illness included coronary heart disease, </w:t>
      </w:r>
      <w:r w:rsidR="003633B8">
        <w:t>migraine</w:t>
      </w:r>
      <w:r w:rsidR="00E16459">
        <w:t>, and self-harm.</w:t>
      </w:r>
      <w:r w:rsidR="001968D2">
        <w:t xml:space="preserve"> </w:t>
      </w:r>
    </w:p>
    <w:p w14:paraId="1F391FE4" w14:textId="6D8931A3" w:rsidR="00EA5264" w:rsidRDefault="00EA5264" w:rsidP="009F78F8"/>
    <w:p w14:paraId="434222D1" w14:textId="582DC2E2" w:rsidR="00EA5264" w:rsidRPr="00EA5264" w:rsidRDefault="002E1387" w:rsidP="009F78F8">
      <w:pPr>
        <w:pStyle w:val="Heading3"/>
      </w:pPr>
      <w:r>
        <w:t xml:space="preserve">Anatomical </w:t>
      </w:r>
      <w:r w:rsidR="00EA5264" w:rsidRPr="00EA5264">
        <w:t>Location of Injuries</w:t>
      </w:r>
    </w:p>
    <w:p w14:paraId="4C9A2E47" w14:textId="01A345DD" w:rsidR="00C30937" w:rsidRDefault="000C19F7" w:rsidP="009F78F8">
      <w:r>
        <w:t xml:space="preserve">A total of </w:t>
      </w:r>
      <w:r w:rsidR="00E36964">
        <w:t>4</w:t>
      </w:r>
      <w:r w:rsidR="003228AA">
        <w:t>55</w:t>
      </w:r>
      <w:r>
        <w:t xml:space="preserve"> injuries were identified on 132 </w:t>
      </w:r>
      <w:r w:rsidR="003633B8">
        <w:t xml:space="preserve">injured </w:t>
      </w:r>
      <w:r>
        <w:t>patient</w:t>
      </w:r>
      <w:r w:rsidR="003633B8">
        <w:t>s</w:t>
      </w:r>
      <w:r>
        <w:t xml:space="preserve">. </w:t>
      </w:r>
      <w:r w:rsidR="00792EB2">
        <w:t xml:space="preserve">Of the 132 patients, the most common individual body </w:t>
      </w:r>
      <w:r w:rsidR="009540B4">
        <w:t>part</w:t>
      </w:r>
      <w:r w:rsidR="00792EB2">
        <w:t xml:space="preserve"> </w:t>
      </w:r>
      <w:r w:rsidR="00CD57D4">
        <w:t>to be</w:t>
      </w:r>
      <w:r w:rsidR="00792EB2">
        <w:t xml:space="preserve"> injured was the head with 60 (45.5%) patients. This was followed by</w:t>
      </w:r>
      <w:r w:rsidR="00792EB2" w:rsidRPr="001B6E3F">
        <w:t xml:space="preserve"> the</w:t>
      </w:r>
      <w:r w:rsidR="00792EB2">
        <w:t>:</w:t>
      </w:r>
      <w:r w:rsidR="00792EB2" w:rsidRPr="001B6E3F">
        <w:t xml:space="preserve"> knee 42 (31.8%), chest 34 (25.8%), ankle 33 (25%), and elbow 31 (23.5%)</w:t>
      </w:r>
      <w:r w:rsidR="00792EB2">
        <w:t>. Body areas were</w:t>
      </w:r>
      <w:r w:rsidR="00FB1ECF">
        <w:t xml:space="preserve"> grouped anatomically, and </w:t>
      </w:r>
      <w:r w:rsidR="00FC7F84">
        <w:t>the severity score being given for the patient’s most severe injury in that body region</w:t>
      </w:r>
      <w:r w:rsidR="003C5F89">
        <w:t>.</w:t>
      </w:r>
      <w:r w:rsidR="003873B5">
        <w:t xml:space="preserve"> </w:t>
      </w:r>
      <w:r w:rsidR="003C5F89">
        <w:t>T</w:t>
      </w:r>
      <w:r>
        <w:t xml:space="preserve">he </w:t>
      </w:r>
      <w:r w:rsidR="003873B5">
        <w:t>lower limb</w:t>
      </w:r>
      <w:r w:rsidR="003C5F89">
        <w:t xml:space="preserve"> was </w:t>
      </w:r>
      <w:r w:rsidR="001A552E">
        <w:t>fo</w:t>
      </w:r>
      <w:r w:rsidR="001978D8">
        <w:t>u</w:t>
      </w:r>
      <w:r w:rsidR="001A552E">
        <w:t xml:space="preserve">nd to </w:t>
      </w:r>
      <w:r>
        <w:t xml:space="preserve">be </w:t>
      </w:r>
      <w:r w:rsidR="00E04114">
        <w:t>the most commonly</w:t>
      </w:r>
      <w:r>
        <w:t xml:space="preserve"> injured</w:t>
      </w:r>
      <w:r w:rsidR="00724E51">
        <w:t xml:space="preserve"> body area</w:t>
      </w:r>
      <w:r w:rsidR="00856B12">
        <w:t>, with 96</w:t>
      </w:r>
      <w:r w:rsidR="00F94735">
        <w:t xml:space="preserve"> patients (</w:t>
      </w:r>
      <w:r w:rsidR="002B385C">
        <w:t xml:space="preserve">72.7%) out of 132 injured patients </w:t>
      </w:r>
      <w:r>
        <w:t>having</w:t>
      </w:r>
      <w:r w:rsidR="00B40D10">
        <w:t xml:space="preserve"> an injury of any severity to the lower limb</w:t>
      </w:r>
      <w:r w:rsidR="00F33637">
        <w:t>,</w:t>
      </w:r>
      <w:r w:rsidR="001A552E">
        <w:t xml:space="preserve"> followed by the upper limb with </w:t>
      </w:r>
      <w:r w:rsidR="00154BD4">
        <w:t xml:space="preserve">72 </w:t>
      </w:r>
      <w:r w:rsidR="007E60CF">
        <w:t>(54.5%) patients</w:t>
      </w:r>
      <w:r w:rsidR="001A2BAF">
        <w:t xml:space="preserve"> (Table 5).</w:t>
      </w:r>
      <w:r w:rsidR="00D079CD">
        <w:t xml:space="preserve"> </w:t>
      </w:r>
    </w:p>
    <w:p w14:paraId="4E289582" w14:textId="05FC697B" w:rsidR="00B54CC9" w:rsidRDefault="00B54CC9" w:rsidP="009F78F8"/>
    <w:tbl>
      <w:tblPr>
        <w:tblW w:w="4843" w:type="pct"/>
        <w:tblLook w:val="04A0" w:firstRow="1" w:lastRow="0" w:firstColumn="1" w:lastColumn="0" w:noHBand="0" w:noVBand="1"/>
      </w:tblPr>
      <w:tblGrid>
        <w:gridCol w:w="2547"/>
        <w:gridCol w:w="851"/>
        <w:gridCol w:w="850"/>
        <w:gridCol w:w="850"/>
        <w:gridCol w:w="850"/>
        <w:gridCol w:w="850"/>
        <w:gridCol w:w="852"/>
        <w:gridCol w:w="1093"/>
      </w:tblGrid>
      <w:tr w:rsidR="00CD5723" w:rsidRPr="007D7C28" w14:paraId="0DDAC79C" w14:textId="77777777" w:rsidTr="004E2F59">
        <w:trPr>
          <w:trHeight w:val="300"/>
        </w:trPr>
        <w:tc>
          <w:tcPr>
            <w:tcW w:w="5000" w:type="pct"/>
            <w:gridSpan w:val="8"/>
            <w:tcBorders>
              <w:bottom w:val="single" w:sz="4" w:space="0" w:color="auto"/>
            </w:tcBorders>
            <w:shd w:val="clear" w:color="auto" w:fill="auto"/>
          </w:tcPr>
          <w:p w14:paraId="58FA1A96" w14:textId="4F663B64" w:rsidR="00CD5723" w:rsidRPr="007D7C28" w:rsidRDefault="00CD5723" w:rsidP="004E2F59">
            <w:pPr>
              <w:jc w:val="left"/>
              <w:rPr>
                <w:rFonts w:ascii="Calibri" w:hAnsi="Calibri" w:cs="Calibri"/>
                <w:b/>
                <w:bCs/>
                <w:color w:val="000000"/>
                <w:szCs w:val="22"/>
                <w:vertAlign w:val="superscript"/>
              </w:rPr>
            </w:pPr>
            <w:r w:rsidRPr="007723AC">
              <w:rPr>
                <w:rFonts w:ascii="Calibri" w:hAnsi="Calibri" w:cs="Calibri"/>
                <w:b/>
                <w:bCs/>
                <w:color w:val="000000"/>
                <w:szCs w:val="22"/>
              </w:rPr>
              <w:t xml:space="preserve">Table </w:t>
            </w:r>
            <w:r w:rsidR="00110BDE">
              <w:rPr>
                <w:rFonts w:ascii="Calibri" w:hAnsi="Calibri" w:cs="Calibri"/>
                <w:b/>
                <w:bCs/>
                <w:color w:val="000000"/>
                <w:szCs w:val="22"/>
              </w:rPr>
              <w:t>5</w:t>
            </w:r>
            <w:r w:rsidRPr="007723AC">
              <w:rPr>
                <w:rFonts w:ascii="Calibri" w:hAnsi="Calibri" w:cs="Calibri"/>
                <w:b/>
                <w:bCs/>
                <w:color w:val="000000"/>
                <w:szCs w:val="22"/>
              </w:rPr>
              <w:t>:</w:t>
            </w:r>
            <w:r>
              <w:rPr>
                <w:rFonts w:ascii="Calibri" w:hAnsi="Calibri" w:cs="Calibri"/>
                <w:b/>
                <w:bCs/>
                <w:color w:val="000000"/>
                <w:szCs w:val="22"/>
              </w:rPr>
              <w:t xml:space="preserve"> Patient Injuries according to anatomical location and injury severity score</w:t>
            </w:r>
            <w:r w:rsidR="00050A7D">
              <w:rPr>
                <w:rFonts w:ascii="Calibri" w:hAnsi="Calibri" w:cs="Calibri"/>
                <w:b/>
                <w:bCs/>
                <w:color w:val="000000"/>
                <w:szCs w:val="22"/>
              </w:rPr>
              <w:t xml:space="preserve"> </w:t>
            </w:r>
            <w:r w:rsidR="00050A7D">
              <w:rPr>
                <w:rFonts w:ascii="Calibri" w:hAnsi="Calibri" w:cs="Calibri"/>
                <w:b/>
                <w:bCs/>
                <w:color w:val="000000"/>
                <w:szCs w:val="22"/>
                <w:vertAlign w:val="superscript"/>
              </w:rPr>
              <w:t>a</w:t>
            </w:r>
            <w:r w:rsidR="00050A7D">
              <w:rPr>
                <w:rFonts w:ascii="Calibri" w:hAnsi="Calibri" w:cs="Calibri"/>
                <w:b/>
                <w:bCs/>
                <w:color w:val="000000"/>
                <w:szCs w:val="22"/>
              </w:rPr>
              <w:t xml:space="preserve"> with a mean IIC for each body area</w:t>
            </w:r>
          </w:p>
        </w:tc>
      </w:tr>
      <w:tr w:rsidR="00CD5723" w14:paraId="538ABA5D" w14:textId="77777777" w:rsidTr="004E2F59">
        <w:trPr>
          <w:trHeight w:val="300"/>
        </w:trPr>
        <w:tc>
          <w:tcPr>
            <w:tcW w:w="1457" w:type="pct"/>
            <w:vMerge w:val="restart"/>
            <w:tcBorders>
              <w:top w:val="single" w:sz="4" w:space="0" w:color="auto"/>
              <w:bottom w:val="single" w:sz="4" w:space="0" w:color="auto"/>
            </w:tcBorders>
            <w:shd w:val="clear" w:color="auto" w:fill="auto"/>
          </w:tcPr>
          <w:p w14:paraId="1D285A5B" w14:textId="11A183D3"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Body Area</w:t>
            </w:r>
          </w:p>
        </w:tc>
        <w:tc>
          <w:tcPr>
            <w:tcW w:w="2918" w:type="pct"/>
            <w:gridSpan w:val="6"/>
            <w:tcBorders>
              <w:top w:val="single" w:sz="4" w:space="0" w:color="auto"/>
              <w:bottom w:val="single" w:sz="4" w:space="0" w:color="auto"/>
            </w:tcBorders>
            <w:shd w:val="clear" w:color="auto" w:fill="auto"/>
          </w:tcPr>
          <w:p w14:paraId="301F0EC1" w14:textId="77777777" w:rsidR="00CD5723" w:rsidRPr="00625125" w:rsidRDefault="00CD5723" w:rsidP="004E2F59">
            <w:pPr>
              <w:jc w:val="center"/>
              <w:rPr>
                <w:rFonts w:ascii="Calibri" w:hAnsi="Calibri" w:cs="Calibri"/>
                <w:color w:val="000000"/>
                <w:szCs w:val="22"/>
              </w:rPr>
            </w:pPr>
            <w:r w:rsidRPr="007723AC">
              <w:rPr>
                <w:b/>
                <w:bCs/>
              </w:rPr>
              <w:t>UIAA MedCom IIC score</w:t>
            </w:r>
          </w:p>
        </w:tc>
        <w:tc>
          <w:tcPr>
            <w:tcW w:w="625" w:type="pct"/>
            <w:vMerge w:val="restart"/>
            <w:tcBorders>
              <w:top w:val="single" w:sz="4" w:space="0" w:color="auto"/>
            </w:tcBorders>
          </w:tcPr>
          <w:p w14:paraId="3285D6B5" w14:textId="77777777" w:rsidR="00CD5723" w:rsidRDefault="00CD5723" w:rsidP="004E2F59">
            <w:pPr>
              <w:jc w:val="left"/>
              <w:rPr>
                <w:rFonts w:ascii="Calibri" w:hAnsi="Calibri" w:cs="Calibri"/>
                <w:b/>
                <w:bCs/>
                <w:color w:val="000000"/>
                <w:szCs w:val="22"/>
              </w:rPr>
            </w:pPr>
            <w:r>
              <w:rPr>
                <w:rFonts w:ascii="Calibri" w:hAnsi="Calibri" w:cs="Calibri"/>
                <w:b/>
                <w:bCs/>
                <w:color w:val="000000"/>
                <w:szCs w:val="22"/>
              </w:rPr>
              <w:t>Mean IIC score</w:t>
            </w:r>
          </w:p>
        </w:tc>
      </w:tr>
      <w:tr w:rsidR="00CD5723" w:rsidRPr="00625125" w14:paraId="4EB59B44" w14:textId="77777777" w:rsidTr="004E2F59">
        <w:trPr>
          <w:trHeight w:val="300"/>
        </w:trPr>
        <w:tc>
          <w:tcPr>
            <w:tcW w:w="1457" w:type="pct"/>
            <w:vMerge/>
            <w:tcBorders>
              <w:top w:val="single" w:sz="4" w:space="0" w:color="auto"/>
              <w:bottom w:val="single" w:sz="4" w:space="0" w:color="auto"/>
            </w:tcBorders>
            <w:shd w:val="clear" w:color="auto" w:fill="auto"/>
          </w:tcPr>
          <w:p w14:paraId="0C1C6F1C" w14:textId="77777777" w:rsidR="00CD5723" w:rsidRPr="00625125" w:rsidRDefault="00CD5723" w:rsidP="004E2F59">
            <w:pPr>
              <w:jc w:val="left"/>
              <w:rPr>
                <w:rFonts w:ascii="Calibri" w:hAnsi="Calibri" w:cs="Calibri"/>
                <w:color w:val="000000"/>
                <w:szCs w:val="22"/>
              </w:rPr>
            </w:pPr>
          </w:p>
        </w:tc>
        <w:tc>
          <w:tcPr>
            <w:tcW w:w="487" w:type="pct"/>
            <w:tcBorders>
              <w:top w:val="single" w:sz="4" w:space="0" w:color="auto"/>
              <w:bottom w:val="single" w:sz="4" w:space="0" w:color="auto"/>
            </w:tcBorders>
            <w:shd w:val="clear" w:color="auto" w:fill="auto"/>
          </w:tcPr>
          <w:p w14:paraId="39DF392C"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1</w:t>
            </w:r>
          </w:p>
        </w:tc>
        <w:tc>
          <w:tcPr>
            <w:tcW w:w="486" w:type="pct"/>
            <w:tcBorders>
              <w:top w:val="single" w:sz="4" w:space="0" w:color="auto"/>
              <w:bottom w:val="single" w:sz="4" w:space="0" w:color="auto"/>
            </w:tcBorders>
            <w:shd w:val="clear" w:color="auto" w:fill="auto"/>
          </w:tcPr>
          <w:p w14:paraId="43A12912"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2</w:t>
            </w:r>
          </w:p>
        </w:tc>
        <w:tc>
          <w:tcPr>
            <w:tcW w:w="486" w:type="pct"/>
            <w:tcBorders>
              <w:top w:val="single" w:sz="4" w:space="0" w:color="auto"/>
              <w:bottom w:val="single" w:sz="4" w:space="0" w:color="auto"/>
            </w:tcBorders>
            <w:shd w:val="clear" w:color="auto" w:fill="auto"/>
          </w:tcPr>
          <w:p w14:paraId="18B17A72"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3</w:t>
            </w:r>
          </w:p>
        </w:tc>
        <w:tc>
          <w:tcPr>
            <w:tcW w:w="486" w:type="pct"/>
            <w:tcBorders>
              <w:top w:val="single" w:sz="4" w:space="0" w:color="auto"/>
              <w:bottom w:val="single" w:sz="4" w:space="0" w:color="auto"/>
            </w:tcBorders>
            <w:shd w:val="clear" w:color="auto" w:fill="auto"/>
          </w:tcPr>
          <w:p w14:paraId="6BB33842"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4</w:t>
            </w:r>
          </w:p>
        </w:tc>
        <w:tc>
          <w:tcPr>
            <w:tcW w:w="486" w:type="pct"/>
            <w:tcBorders>
              <w:top w:val="single" w:sz="4" w:space="0" w:color="auto"/>
              <w:bottom w:val="single" w:sz="4" w:space="0" w:color="auto"/>
            </w:tcBorders>
            <w:shd w:val="clear" w:color="auto" w:fill="auto"/>
          </w:tcPr>
          <w:p w14:paraId="55823BCE"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5</w:t>
            </w:r>
          </w:p>
        </w:tc>
        <w:tc>
          <w:tcPr>
            <w:tcW w:w="486" w:type="pct"/>
            <w:tcBorders>
              <w:top w:val="single" w:sz="4" w:space="0" w:color="auto"/>
              <w:bottom w:val="single" w:sz="4" w:space="0" w:color="auto"/>
            </w:tcBorders>
            <w:shd w:val="clear" w:color="auto" w:fill="auto"/>
          </w:tcPr>
          <w:p w14:paraId="003D232F"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6</w:t>
            </w:r>
          </w:p>
        </w:tc>
        <w:tc>
          <w:tcPr>
            <w:tcW w:w="625" w:type="pct"/>
            <w:vMerge/>
            <w:tcBorders>
              <w:bottom w:val="single" w:sz="4" w:space="0" w:color="auto"/>
            </w:tcBorders>
          </w:tcPr>
          <w:p w14:paraId="447B7147" w14:textId="77777777" w:rsidR="00CD5723" w:rsidRPr="00625125" w:rsidRDefault="00CD5723" w:rsidP="004E2F59">
            <w:pPr>
              <w:jc w:val="left"/>
              <w:rPr>
                <w:rFonts w:ascii="Calibri" w:hAnsi="Calibri" w:cs="Calibri"/>
                <w:color w:val="000000"/>
                <w:szCs w:val="22"/>
              </w:rPr>
            </w:pPr>
          </w:p>
        </w:tc>
      </w:tr>
      <w:tr w:rsidR="00CD5723" w:rsidRPr="00625125" w14:paraId="45D0F781" w14:textId="77777777" w:rsidTr="004E2F59">
        <w:trPr>
          <w:trHeight w:val="300"/>
        </w:trPr>
        <w:tc>
          <w:tcPr>
            <w:tcW w:w="1457" w:type="pct"/>
            <w:tcBorders>
              <w:top w:val="single" w:sz="4" w:space="0" w:color="auto"/>
            </w:tcBorders>
            <w:shd w:val="clear" w:color="auto" w:fill="auto"/>
          </w:tcPr>
          <w:p w14:paraId="28126C33"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Head and Neck</w:t>
            </w:r>
            <w:r>
              <w:rPr>
                <w:rFonts w:ascii="Calibri" w:hAnsi="Calibri" w:cs="Calibri"/>
                <w:b/>
                <w:bCs/>
                <w:color w:val="000000"/>
                <w:szCs w:val="22"/>
              </w:rPr>
              <w:t xml:space="preserve"> n=65</w:t>
            </w:r>
          </w:p>
        </w:tc>
        <w:tc>
          <w:tcPr>
            <w:tcW w:w="487" w:type="pct"/>
            <w:tcBorders>
              <w:top w:val="single" w:sz="4" w:space="0" w:color="auto"/>
            </w:tcBorders>
            <w:shd w:val="clear" w:color="000000" w:fill="FECB7E"/>
            <w:hideMark/>
          </w:tcPr>
          <w:p w14:paraId="65CDBAF7"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18</w:t>
            </w:r>
          </w:p>
        </w:tc>
        <w:tc>
          <w:tcPr>
            <w:tcW w:w="486" w:type="pct"/>
            <w:tcBorders>
              <w:top w:val="single" w:sz="4" w:space="0" w:color="auto"/>
            </w:tcBorders>
            <w:shd w:val="clear" w:color="000000" w:fill="FB9D75"/>
            <w:hideMark/>
          </w:tcPr>
          <w:p w14:paraId="208A78CA"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33</w:t>
            </w:r>
          </w:p>
        </w:tc>
        <w:tc>
          <w:tcPr>
            <w:tcW w:w="486" w:type="pct"/>
            <w:tcBorders>
              <w:top w:val="single" w:sz="4" w:space="0" w:color="auto"/>
            </w:tcBorders>
            <w:shd w:val="clear" w:color="000000" w:fill="8CCA7D"/>
            <w:hideMark/>
          </w:tcPr>
          <w:p w14:paraId="7B4895CD"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2</w:t>
            </w:r>
          </w:p>
        </w:tc>
        <w:tc>
          <w:tcPr>
            <w:tcW w:w="486" w:type="pct"/>
            <w:tcBorders>
              <w:top w:val="single" w:sz="4" w:space="0" w:color="auto"/>
            </w:tcBorders>
            <w:shd w:val="clear" w:color="000000" w:fill="77C47C"/>
            <w:hideMark/>
          </w:tcPr>
          <w:p w14:paraId="2AA7D10F"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1</w:t>
            </w:r>
          </w:p>
        </w:tc>
        <w:tc>
          <w:tcPr>
            <w:tcW w:w="486" w:type="pct"/>
            <w:tcBorders>
              <w:top w:val="single" w:sz="4" w:space="0" w:color="auto"/>
            </w:tcBorders>
            <w:shd w:val="clear" w:color="000000" w:fill="63BE7B"/>
            <w:hideMark/>
          </w:tcPr>
          <w:p w14:paraId="030C0265"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486" w:type="pct"/>
            <w:tcBorders>
              <w:top w:val="single" w:sz="4" w:space="0" w:color="auto"/>
            </w:tcBorders>
            <w:shd w:val="clear" w:color="000000" w:fill="FFE182"/>
            <w:hideMark/>
          </w:tcPr>
          <w:p w14:paraId="7EC49D47"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11</w:t>
            </w:r>
          </w:p>
        </w:tc>
        <w:tc>
          <w:tcPr>
            <w:tcW w:w="625" w:type="pct"/>
            <w:tcBorders>
              <w:top w:val="single" w:sz="4" w:space="0" w:color="auto"/>
            </w:tcBorders>
          </w:tcPr>
          <w:p w14:paraId="57D29CAA"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2.46</w:t>
            </w:r>
          </w:p>
        </w:tc>
      </w:tr>
      <w:tr w:rsidR="00CD5723" w:rsidRPr="00625125" w14:paraId="2352DD85" w14:textId="77777777" w:rsidTr="004E2F59">
        <w:trPr>
          <w:trHeight w:val="300"/>
        </w:trPr>
        <w:tc>
          <w:tcPr>
            <w:tcW w:w="1457" w:type="pct"/>
            <w:shd w:val="clear" w:color="auto" w:fill="auto"/>
          </w:tcPr>
          <w:p w14:paraId="7CB3F038"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Upper Limbs</w:t>
            </w:r>
            <w:r>
              <w:rPr>
                <w:rFonts w:ascii="Calibri" w:hAnsi="Calibri" w:cs="Calibri"/>
                <w:b/>
                <w:bCs/>
                <w:color w:val="000000"/>
                <w:szCs w:val="22"/>
              </w:rPr>
              <w:t xml:space="preserve"> n=72</w:t>
            </w:r>
          </w:p>
        </w:tc>
        <w:tc>
          <w:tcPr>
            <w:tcW w:w="487" w:type="pct"/>
            <w:shd w:val="clear" w:color="000000" w:fill="FB9D75"/>
            <w:hideMark/>
          </w:tcPr>
          <w:p w14:paraId="1E1384D0"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33</w:t>
            </w:r>
          </w:p>
        </w:tc>
        <w:tc>
          <w:tcPr>
            <w:tcW w:w="486" w:type="pct"/>
            <w:shd w:val="clear" w:color="000000" w:fill="FDBF7C"/>
            <w:hideMark/>
          </w:tcPr>
          <w:p w14:paraId="6DDAEBC3"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22</w:t>
            </w:r>
          </w:p>
        </w:tc>
        <w:tc>
          <w:tcPr>
            <w:tcW w:w="486" w:type="pct"/>
            <w:shd w:val="clear" w:color="000000" w:fill="FECE7F"/>
            <w:hideMark/>
          </w:tcPr>
          <w:p w14:paraId="02938DA2"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17</w:t>
            </w:r>
          </w:p>
        </w:tc>
        <w:tc>
          <w:tcPr>
            <w:tcW w:w="486" w:type="pct"/>
            <w:shd w:val="clear" w:color="000000" w:fill="63BE7B"/>
            <w:hideMark/>
          </w:tcPr>
          <w:p w14:paraId="71AD21A4"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486" w:type="pct"/>
            <w:shd w:val="clear" w:color="000000" w:fill="63BE7B"/>
            <w:hideMark/>
          </w:tcPr>
          <w:p w14:paraId="19F08DB7"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486" w:type="pct"/>
            <w:shd w:val="clear" w:color="000000" w:fill="63BE7B"/>
            <w:hideMark/>
          </w:tcPr>
          <w:p w14:paraId="3C7956B5"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625" w:type="pct"/>
          </w:tcPr>
          <w:p w14:paraId="1600448F"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1.78</w:t>
            </w:r>
          </w:p>
        </w:tc>
      </w:tr>
      <w:tr w:rsidR="00CD5723" w:rsidRPr="00625125" w14:paraId="3F72863E" w14:textId="77777777" w:rsidTr="004E2F59">
        <w:trPr>
          <w:trHeight w:val="300"/>
        </w:trPr>
        <w:tc>
          <w:tcPr>
            <w:tcW w:w="1457" w:type="pct"/>
            <w:shd w:val="clear" w:color="auto" w:fill="auto"/>
          </w:tcPr>
          <w:p w14:paraId="3D08FA4E"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Trunk</w:t>
            </w:r>
            <w:r>
              <w:rPr>
                <w:rFonts w:ascii="Calibri" w:hAnsi="Calibri" w:cs="Calibri"/>
                <w:b/>
                <w:bCs/>
                <w:color w:val="000000"/>
                <w:szCs w:val="22"/>
              </w:rPr>
              <w:t xml:space="preserve"> n=58</w:t>
            </w:r>
          </w:p>
        </w:tc>
        <w:tc>
          <w:tcPr>
            <w:tcW w:w="487" w:type="pct"/>
            <w:shd w:val="clear" w:color="000000" w:fill="FCA777"/>
            <w:hideMark/>
          </w:tcPr>
          <w:p w14:paraId="1C7744A6"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30</w:t>
            </w:r>
          </w:p>
        </w:tc>
        <w:tc>
          <w:tcPr>
            <w:tcW w:w="486" w:type="pct"/>
            <w:shd w:val="clear" w:color="000000" w:fill="FFE784"/>
            <w:hideMark/>
          </w:tcPr>
          <w:p w14:paraId="269164A1"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9</w:t>
            </w:r>
          </w:p>
        </w:tc>
        <w:tc>
          <w:tcPr>
            <w:tcW w:w="486" w:type="pct"/>
            <w:shd w:val="clear" w:color="000000" w:fill="FFE483"/>
            <w:hideMark/>
          </w:tcPr>
          <w:p w14:paraId="32CE438A"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10</w:t>
            </w:r>
          </w:p>
        </w:tc>
        <w:tc>
          <w:tcPr>
            <w:tcW w:w="486" w:type="pct"/>
            <w:shd w:val="clear" w:color="000000" w:fill="A1D07E"/>
            <w:hideMark/>
          </w:tcPr>
          <w:p w14:paraId="2E01D0D0"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3</w:t>
            </w:r>
          </w:p>
        </w:tc>
        <w:tc>
          <w:tcPr>
            <w:tcW w:w="486" w:type="pct"/>
            <w:shd w:val="clear" w:color="000000" w:fill="63BE7B"/>
            <w:hideMark/>
          </w:tcPr>
          <w:p w14:paraId="16B48093"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486" w:type="pct"/>
            <w:shd w:val="clear" w:color="000000" w:fill="DFE282"/>
            <w:hideMark/>
          </w:tcPr>
          <w:p w14:paraId="25B5460B"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6</w:t>
            </w:r>
          </w:p>
        </w:tc>
        <w:tc>
          <w:tcPr>
            <w:tcW w:w="625" w:type="pct"/>
          </w:tcPr>
          <w:p w14:paraId="364CE824"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2.17</w:t>
            </w:r>
          </w:p>
        </w:tc>
      </w:tr>
      <w:tr w:rsidR="00CD5723" w:rsidRPr="00625125" w14:paraId="35C76D04" w14:textId="77777777" w:rsidTr="004E2F59">
        <w:trPr>
          <w:trHeight w:val="300"/>
        </w:trPr>
        <w:tc>
          <w:tcPr>
            <w:tcW w:w="1457" w:type="pct"/>
            <w:tcBorders>
              <w:bottom w:val="single" w:sz="4" w:space="0" w:color="auto"/>
            </w:tcBorders>
            <w:shd w:val="clear" w:color="auto" w:fill="auto"/>
          </w:tcPr>
          <w:p w14:paraId="2794D835" w14:textId="77777777" w:rsidR="00CD5723" w:rsidRPr="00625125" w:rsidRDefault="00CD5723" w:rsidP="004E2F59">
            <w:pPr>
              <w:jc w:val="left"/>
              <w:rPr>
                <w:rFonts w:ascii="Calibri" w:hAnsi="Calibri" w:cs="Calibri"/>
                <w:color w:val="000000"/>
                <w:szCs w:val="22"/>
              </w:rPr>
            </w:pPr>
            <w:r w:rsidRPr="007723AC">
              <w:rPr>
                <w:rFonts w:ascii="Calibri" w:hAnsi="Calibri" w:cs="Calibri"/>
                <w:b/>
                <w:bCs/>
                <w:color w:val="000000"/>
                <w:szCs w:val="22"/>
              </w:rPr>
              <w:t>Lower Limbs</w:t>
            </w:r>
            <w:r>
              <w:rPr>
                <w:rFonts w:ascii="Calibri" w:hAnsi="Calibri" w:cs="Calibri"/>
                <w:b/>
                <w:bCs/>
                <w:color w:val="000000"/>
                <w:szCs w:val="22"/>
              </w:rPr>
              <w:t xml:space="preserve"> n=96</w:t>
            </w:r>
          </w:p>
        </w:tc>
        <w:tc>
          <w:tcPr>
            <w:tcW w:w="487" w:type="pct"/>
            <w:tcBorders>
              <w:bottom w:val="single" w:sz="4" w:space="0" w:color="auto"/>
            </w:tcBorders>
            <w:shd w:val="clear" w:color="000000" w:fill="F8696B"/>
            <w:hideMark/>
          </w:tcPr>
          <w:p w14:paraId="1437415F"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50</w:t>
            </w:r>
          </w:p>
        </w:tc>
        <w:tc>
          <w:tcPr>
            <w:tcW w:w="486" w:type="pct"/>
            <w:tcBorders>
              <w:bottom w:val="single" w:sz="4" w:space="0" w:color="auto"/>
            </w:tcBorders>
            <w:shd w:val="clear" w:color="000000" w:fill="FDB67A"/>
            <w:hideMark/>
          </w:tcPr>
          <w:p w14:paraId="26D3A45E"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25</w:t>
            </w:r>
          </w:p>
        </w:tc>
        <w:tc>
          <w:tcPr>
            <w:tcW w:w="486" w:type="pct"/>
            <w:tcBorders>
              <w:bottom w:val="single" w:sz="4" w:space="0" w:color="auto"/>
            </w:tcBorders>
            <w:shd w:val="clear" w:color="000000" w:fill="FDC27D"/>
            <w:hideMark/>
          </w:tcPr>
          <w:p w14:paraId="20556F3C" w14:textId="77777777" w:rsidR="00CD5723" w:rsidRPr="00625125" w:rsidRDefault="00CD5723" w:rsidP="004E2F59">
            <w:pPr>
              <w:jc w:val="left"/>
              <w:rPr>
                <w:rFonts w:ascii="Calibri" w:hAnsi="Calibri" w:cs="Calibri"/>
                <w:color w:val="000000"/>
                <w:szCs w:val="22"/>
              </w:rPr>
            </w:pPr>
            <w:r w:rsidRPr="00625125">
              <w:rPr>
                <w:rFonts w:ascii="Calibri" w:hAnsi="Calibri" w:cs="Calibri"/>
                <w:color w:val="000000"/>
                <w:szCs w:val="22"/>
              </w:rPr>
              <w:t>21</w:t>
            </w:r>
          </w:p>
        </w:tc>
        <w:tc>
          <w:tcPr>
            <w:tcW w:w="486" w:type="pct"/>
            <w:tcBorders>
              <w:bottom w:val="single" w:sz="4" w:space="0" w:color="auto"/>
            </w:tcBorders>
            <w:shd w:val="clear" w:color="000000" w:fill="63BE7B"/>
            <w:hideMark/>
          </w:tcPr>
          <w:p w14:paraId="08991669"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486" w:type="pct"/>
            <w:tcBorders>
              <w:bottom w:val="single" w:sz="4" w:space="0" w:color="auto"/>
            </w:tcBorders>
            <w:shd w:val="clear" w:color="000000" w:fill="63BE7B"/>
            <w:hideMark/>
          </w:tcPr>
          <w:p w14:paraId="73FD63CD"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486" w:type="pct"/>
            <w:tcBorders>
              <w:bottom w:val="single" w:sz="4" w:space="0" w:color="auto"/>
            </w:tcBorders>
            <w:shd w:val="clear" w:color="000000" w:fill="63BE7B"/>
            <w:hideMark/>
          </w:tcPr>
          <w:p w14:paraId="5AEAAF60"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625" w:type="pct"/>
            <w:tcBorders>
              <w:bottom w:val="single" w:sz="4" w:space="0" w:color="auto"/>
            </w:tcBorders>
          </w:tcPr>
          <w:p w14:paraId="7856D21C"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1.70</w:t>
            </w:r>
          </w:p>
        </w:tc>
      </w:tr>
      <w:tr w:rsidR="00CD5723" w14:paraId="5C361DB0" w14:textId="77777777" w:rsidTr="004E2F59">
        <w:trPr>
          <w:trHeight w:val="300"/>
        </w:trPr>
        <w:tc>
          <w:tcPr>
            <w:tcW w:w="1457" w:type="pct"/>
            <w:tcBorders>
              <w:top w:val="single" w:sz="4" w:space="0" w:color="auto"/>
              <w:bottom w:val="single" w:sz="4" w:space="0" w:color="auto"/>
            </w:tcBorders>
            <w:shd w:val="clear" w:color="auto" w:fill="auto"/>
          </w:tcPr>
          <w:p w14:paraId="3EADFB35" w14:textId="77777777" w:rsidR="00CD5723" w:rsidRPr="007723AC" w:rsidRDefault="00CD5723" w:rsidP="004E2F59">
            <w:pPr>
              <w:jc w:val="left"/>
              <w:rPr>
                <w:rFonts w:ascii="Calibri" w:hAnsi="Calibri" w:cs="Calibri"/>
                <w:b/>
                <w:bCs/>
                <w:color w:val="000000"/>
                <w:szCs w:val="22"/>
              </w:rPr>
            </w:pPr>
            <w:r>
              <w:rPr>
                <w:rFonts w:ascii="Calibri" w:hAnsi="Calibri" w:cs="Calibri"/>
                <w:b/>
                <w:bCs/>
                <w:color w:val="000000"/>
                <w:szCs w:val="22"/>
              </w:rPr>
              <w:t>Total</w:t>
            </w:r>
          </w:p>
        </w:tc>
        <w:tc>
          <w:tcPr>
            <w:tcW w:w="487" w:type="pct"/>
            <w:tcBorders>
              <w:top w:val="single" w:sz="4" w:space="0" w:color="auto"/>
              <w:bottom w:val="single" w:sz="4" w:space="0" w:color="auto"/>
            </w:tcBorders>
            <w:shd w:val="clear" w:color="auto" w:fill="auto"/>
          </w:tcPr>
          <w:p w14:paraId="338B0868"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131</w:t>
            </w:r>
          </w:p>
        </w:tc>
        <w:tc>
          <w:tcPr>
            <w:tcW w:w="486" w:type="pct"/>
            <w:tcBorders>
              <w:top w:val="single" w:sz="4" w:space="0" w:color="auto"/>
              <w:bottom w:val="single" w:sz="4" w:space="0" w:color="auto"/>
            </w:tcBorders>
            <w:shd w:val="clear" w:color="auto" w:fill="auto"/>
          </w:tcPr>
          <w:p w14:paraId="77CE43B0"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89</w:t>
            </w:r>
          </w:p>
        </w:tc>
        <w:tc>
          <w:tcPr>
            <w:tcW w:w="486" w:type="pct"/>
            <w:tcBorders>
              <w:top w:val="single" w:sz="4" w:space="0" w:color="auto"/>
              <w:bottom w:val="single" w:sz="4" w:space="0" w:color="auto"/>
            </w:tcBorders>
            <w:shd w:val="clear" w:color="auto" w:fill="auto"/>
          </w:tcPr>
          <w:p w14:paraId="3F07A2D6"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50</w:t>
            </w:r>
          </w:p>
        </w:tc>
        <w:tc>
          <w:tcPr>
            <w:tcW w:w="486" w:type="pct"/>
            <w:tcBorders>
              <w:top w:val="single" w:sz="4" w:space="0" w:color="auto"/>
              <w:bottom w:val="single" w:sz="4" w:space="0" w:color="auto"/>
            </w:tcBorders>
            <w:shd w:val="clear" w:color="auto" w:fill="auto"/>
          </w:tcPr>
          <w:p w14:paraId="22FEB4CD"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4</w:t>
            </w:r>
          </w:p>
        </w:tc>
        <w:tc>
          <w:tcPr>
            <w:tcW w:w="486" w:type="pct"/>
            <w:tcBorders>
              <w:top w:val="single" w:sz="4" w:space="0" w:color="auto"/>
              <w:bottom w:val="single" w:sz="4" w:space="0" w:color="auto"/>
            </w:tcBorders>
            <w:shd w:val="clear" w:color="auto" w:fill="auto"/>
          </w:tcPr>
          <w:p w14:paraId="206AD3C6"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w:t>
            </w:r>
          </w:p>
        </w:tc>
        <w:tc>
          <w:tcPr>
            <w:tcW w:w="486" w:type="pct"/>
            <w:tcBorders>
              <w:top w:val="single" w:sz="4" w:space="0" w:color="auto"/>
              <w:bottom w:val="single" w:sz="4" w:space="0" w:color="auto"/>
            </w:tcBorders>
            <w:shd w:val="clear" w:color="auto" w:fill="auto"/>
          </w:tcPr>
          <w:p w14:paraId="3D4B085B" w14:textId="77777777" w:rsidR="00CD5723" w:rsidRPr="00625125" w:rsidRDefault="00CD5723" w:rsidP="004E2F59">
            <w:pPr>
              <w:jc w:val="left"/>
              <w:rPr>
                <w:rFonts w:ascii="Calibri" w:hAnsi="Calibri" w:cs="Calibri"/>
                <w:color w:val="000000"/>
                <w:szCs w:val="22"/>
              </w:rPr>
            </w:pPr>
            <w:r>
              <w:rPr>
                <w:rFonts w:ascii="Calibri" w:hAnsi="Calibri" w:cs="Calibri"/>
                <w:color w:val="000000"/>
                <w:szCs w:val="22"/>
              </w:rPr>
              <w:t>17</w:t>
            </w:r>
          </w:p>
        </w:tc>
        <w:tc>
          <w:tcPr>
            <w:tcW w:w="625" w:type="pct"/>
            <w:tcBorders>
              <w:top w:val="single" w:sz="4" w:space="0" w:color="auto"/>
              <w:bottom w:val="single" w:sz="4" w:space="0" w:color="auto"/>
            </w:tcBorders>
          </w:tcPr>
          <w:p w14:paraId="028C5218" w14:textId="77777777" w:rsidR="00CD5723" w:rsidRDefault="00CD5723" w:rsidP="004E2F59">
            <w:pPr>
              <w:jc w:val="left"/>
              <w:rPr>
                <w:rFonts w:ascii="Calibri" w:hAnsi="Calibri" w:cs="Calibri"/>
                <w:color w:val="000000"/>
                <w:szCs w:val="22"/>
              </w:rPr>
            </w:pPr>
          </w:p>
        </w:tc>
      </w:tr>
      <w:tr w:rsidR="00CD5723" w:rsidRPr="00E35B0E" w14:paraId="477E5833" w14:textId="77777777" w:rsidTr="004E2F59">
        <w:trPr>
          <w:trHeight w:val="300"/>
        </w:trPr>
        <w:tc>
          <w:tcPr>
            <w:tcW w:w="5000" w:type="pct"/>
            <w:gridSpan w:val="8"/>
            <w:tcBorders>
              <w:top w:val="single" w:sz="4" w:space="0" w:color="auto"/>
            </w:tcBorders>
            <w:shd w:val="clear" w:color="auto" w:fill="auto"/>
          </w:tcPr>
          <w:p w14:paraId="231DC0E8" w14:textId="2DDA3341" w:rsidR="005F1E45" w:rsidRPr="00E35B0E" w:rsidRDefault="00CD5723" w:rsidP="004E2F59">
            <w:pPr>
              <w:jc w:val="left"/>
              <w:rPr>
                <w:rFonts w:ascii="Calibri" w:hAnsi="Calibri" w:cs="Calibri"/>
                <w:color w:val="000000"/>
                <w:szCs w:val="22"/>
              </w:rPr>
            </w:pPr>
            <w:r>
              <w:rPr>
                <w:rFonts w:ascii="Calibri" w:hAnsi="Calibri" w:cs="Calibri"/>
                <w:color w:val="000000"/>
                <w:szCs w:val="22"/>
                <w:vertAlign w:val="superscript"/>
              </w:rPr>
              <w:t xml:space="preserve">a </w:t>
            </w:r>
            <w:r w:rsidRPr="00E35B0E">
              <w:rPr>
                <w:rFonts w:ascii="Calibri" w:hAnsi="Calibri" w:cs="Calibri"/>
                <w:color w:val="000000"/>
                <w:szCs w:val="22"/>
              </w:rPr>
              <w:t xml:space="preserve">Colour to </w:t>
            </w:r>
            <w:r>
              <w:rPr>
                <w:rFonts w:ascii="Calibri" w:hAnsi="Calibri" w:cs="Calibri"/>
                <w:color w:val="000000"/>
                <w:szCs w:val="22"/>
              </w:rPr>
              <w:t>represent frequency</w:t>
            </w:r>
            <w:r w:rsidRPr="00E35B0E">
              <w:rPr>
                <w:rFonts w:ascii="Calibri" w:hAnsi="Calibri" w:cs="Calibri"/>
                <w:color w:val="000000"/>
                <w:szCs w:val="22"/>
              </w:rPr>
              <w:t xml:space="preserve"> with red </w:t>
            </w:r>
            <w:r>
              <w:rPr>
                <w:rFonts w:ascii="Calibri" w:hAnsi="Calibri" w:cs="Calibri"/>
                <w:color w:val="000000"/>
                <w:szCs w:val="22"/>
              </w:rPr>
              <w:t xml:space="preserve">the </w:t>
            </w:r>
            <w:r w:rsidRPr="00E35B0E">
              <w:rPr>
                <w:rFonts w:ascii="Calibri" w:hAnsi="Calibri" w:cs="Calibri"/>
                <w:color w:val="000000"/>
                <w:szCs w:val="22"/>
              </w:rPr>
              <w:t xml:space="preserve">most and green </w:t>
            </w:r>
            <w:r>
              <w:rPr>
                <w:rFonts w:ascii="Calibri" w:hAnsi="Calibri" w:cs="Calibri"/>
                <w:color w:val="000000"/>
                <w:szCs w:val="22"/>
              </w:rPr>
              <w:t xml:space="preserve">the </w:t>
            </w:r>
            <w:r w:rsidRPr="00E35B0E">
              <w:rPr>
                <w:rFonts w:ascii="Calibri" w:hAnsi="Calibri" w:cs="Calibri"/>
                <w:color w:val="000000"/>
                <w:szCs w:val="22"/>
              </w:rPr>
              <w:t>least common.</w:t>
            </w:r>
          </w:p>
        </w:tc>
      </w:tr>
    </w:tbl>
    <w:p w14:paraId="500AEDD4" w14:textId="77777777" w:rsidR="00B47856" w:rsidRDefault="00B47856" w:rsidP="00C30937"/>
    <w:p w14:paraId="375A205D" w14:textId="125C6CA2" w:rsidR="00EA5264" w:rsidRPr="00EA5264" w:rsidRDefault="00EA5264" w:rsidP="00335A57">
      <w:pPr>
        <w:pStyle w:val="Heading3"/>
      </w:pPr>
      <w:r w:rsidRPr="00EA5264">
        <w:t>Severity of injuries</w:t>
      </w:r>
    </w:p>
    <w:p w14:paraId="7CD1FABC" w14:textId="5A80B909" w:rsidR="00D10398" w:rsidRDefault="006A68CF" w:rsidP="009F78F8">
      <w:pPr>
        <w:spacing w:after="160" w:line="259" w:lineRule="auto"/>
      </w:pPr>
      <w:r>
        <w:t xml:space="preserve">Severity of injuries </w:t>
      </w:r>
      <w:r w:rsidR="00804BCC">
        <w:t>using the UIAA MedCom</w:t>
      </w:r>
      <w:r w:rsidR="00A37B81">
        <w:t xml:space="preserve"> I</w:t>
      </w:r>
      <w:r w:rsidR="009E7083">
        <w:t>I</w:t>
      </w:r>
      <w:r w:rsidR="00A37B81">
        <w:t>C</w:t>
      </w:r>
      <w:r w:rsidR="00804BCC">
        <w:t xml:space="preserve"> score was </w:t>
      </w:r>
      <w:r w:rsidR="005D49E4">
        <w:t>recorded,</w:t>
      </w:r>
      <w:r w:rsidR="00804BCC">
        <w:t xml:space="preserve"> and each patient given a maximum I</w:t>
      </w:r>
      <w:r w:rsidR="009E7083">
        <w:t>I</w:t>
      </w:r>
      <w:r w:rsidR="00804BCC">
        <w:t>C</w:t>
      </w:r>
      <w:r w:rsidR="008B122E">
        <w:t xml:space="preserve"> </w:t>
      </w:r>
      <w:r w:rsidR="007D2D23">
        <w:t xml:space="preserve">score </w:t>
      </w:r>
      <w:r w:rsidR="008B122E">
        <w:t>based on their most severe injury.</w:t>
      </w:r>
      <w:r w:rsidR="00EF4179">
        <w:t xml:space="preserve"> The </w:t>
      </w:r>
      <w:r w:rsidR="00ED21D5">
        <w:t>median</w:t>
      </w:r>
      <w:r w:rsidR="00CA7778">
        <w:t xml:space="preserve"> (</w:t>
      </w:r>
      <w:r w:rsidR="00ED21D5">
        <w:t>IQR</w:t>
      </w:r>
      <w:r w:rsidR="00CA7778">
        <w:t>)</w:t>
      </w:r>
      <w:r w:rsidR="00EF4179">
        <w:t xml:space="preserve"> maximal I</w:t>
      </w:r>
      <w:r w:rsidR="009E7083">
        <w:t>I</w:t>
      </w:r>
      <w:r w:rsidR="00EF4179">
        <w:t xml:space="preserve">C score across all the injured patients was </w:t>
      </w:r>
      <w:r w:rsidR="00990BA3">
        <w:t>two</w:t>
      </w:r>
      <w:r w:rsidR="00FD0978">
        <w:t xml:space="preserve"> (</w:t>
      </w:r>
      <w:r w:rsidR="00E555AD">
        <w:t>1)</w:t>
      </w:r>
      <w:r w:rsidR="00105AD4">
        <w:t xml:space="preserve">, with </w:t>
      </w:r>
      <w:r w:rsidR="00344BDA">
        <w:t xml:space="preserve">two </w:t>
      </w:r>
      <w:r w:rsidR="007F1E7F">
        <w:t xml:space="preserve">also being the mode </w:t>
      </w:r>
      <w:r w:rsidR="00344BDA">
        <w:t>maximum IIC score (table 6).</w:t>
      </w:r>
    </w:p>
    <w:p w14:paraId="7CCA5865" w14:textId="50B3280F" w:rsidR="000F7A8E" w:rsidRDefault="003E0151" w:rsidP="009F78F8">
      <w:pPr>
        <w:spacing w:after="160" w:line="259" w:lineRule="auto"/>
      </w:pPr>
      <w:r>
        <w:lastRenderedPageBreak/>
        <w:t>The number of patients with no injuries scored greater than one, on the UIAA MedCom IIC score, was 24 (18.2%) out of 132 patients with injuries (table 6). These patients were deemed as needing no medical atten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561"/>
        <w:gridCol w:w="1497"/>
        <w:gridCol w:w="1512"/>
        <w:gridCol w:w="1496"/>
        <w:gridCol w:w="1346"/>
      </w:tblGrid>
      <w:tr w:rsidR="00487DF1" w14:paraId="7FDA0E96" w14:textId="7F7BE00D" w:rsidTr="004C100F">
        <w:tc>
          <w:tcPr>
            <w:tcW w:w="9026" w:type="dxa"/>
            <w:gridSpan w:val="6"/>
            <w:tcBorders>
              <w:bottom w:val="single" w:sz="4" w:space="0" w:color="auto"/>
            </w:tcBorders>
          </w:tcPr>
          <w:p w14:paraId="4E4F492F" w14:textId="4E38E02C" w:rsidR="00487DF1" w:rsidRDefault="00487DF1" w:rsidP="008A1EC6">
            <w:pPr>
              <w:spacing w:line="259" w:lineRule="auto"/>
              <w:jc w:val="left"/>
              <w:rPr>
                <w:b/>
                <w:bCs/>
              </w:rPr>
            </w:pPr>
            <w:r>
              <w:rPr>
                <w:b/>
                <w:bCs/>
              </w:rPr>
              <w:t xml:space="preserve">Table 6: </w:t>
            </w:r>
            <w:r w:rsidR="009A5532">
              <w:rPr>
                <w:b/>
                <w:bCs/>
              </w:rPr>
              <w:t xml:space="preserve">Demographics by maximum </w:t>
            </w:r>
            <w:r w:rsidR="005F1E45">
              <w:rPr>
                <w:b/>
                <w:bCs/>
              </w:rPr>
              <w:t>IIC</w:t>
            </w:r>
          </w:p>
        </w:tc>
      </w:tr>
      <w:tr w:rsidR="00487DF1" w:rsidRPr="00414C03" w14:paraId="55F5CF87" w14:textId="0D5FB1C3" w:rsidTr="00487DF1">
        <w:tc>
          <w:tcPr>
            <w:tcW w:w="1614" w:type="dxa"/>
            <w:tcBorders>
              <w:top w:val="single" w:sz="4" w:space="0" w:color="auto"/>
              <w:bottom w:val="single" w:sz="4" w:space="0" w:color="auto"/>
            </w:tcBorders>
          </w:tcPr>
          <w:p w14:paraId="6B6E86F4" w14:textId="28E5CEAB" w:rsidR="00487DF1" w:rsidRPr="00B63C2D" w:rsidRDefault="00487DF1" w:rsidP="00A973BD">
            <w:pPr>
              <w:spacing w:line="259" w:lineRule="auto"/>
              <w:jc w:val="left"/>
              <w:rPr>
                <w:b/>
                <w:bCs/>
              </w:rPr>
            </w:pPr>
            <w:r>
              <w:rPr>
                <w:b/>
                <w:bCs/>
              </w:rPr>
              <w:t>Maximum IIC score</w:t>
            </w:r>
          </w:p>
        </w:tc>
        <w:tc>
          <w:tcPr>
            <w:tcW w:w="1561" w:type="dxa"/>
            <w:tcBorders>
              <w:top w:val="single" w:sz="4" w:space="0" w:color="auto"/>
              <w:bottom w:val="single" w:sz="4" w:space="0" w:color="auto"/>
            </w:tcBorders>
          </w:tcPr>
          <w:p w14:paraId="0A3C1F3A" w14:textId="6A3EB52B" w:rsidR="00487DF1" w:rsidRPr="00B63C2D" w:rsidRDefault="00487DF1" w:rsidP="00A973BD">
            <w:pPr>
              <w:spacing w:line="259" w:lineRule="auto"/>
              <w:jc w:val="left"/>
              <w:rPr>
                <w:b/>
                <w:bCs/>
              </w:rPr>
            </w:pPr>
            <w:r>
              <w:rPr>
                <w:b/>
                <w:bCs/>
              </w:rPr>
              <w:t>Number of patients</w:t>
            </w:r>
          </w:p>
        </w:tc>
        <w:tc>
          <w:tcPr>
            <w:tcW w:w="1497" w:type="dxa"/>
            <w:tcBorders>
              <w:top w:val="single" w:sz="4" w:space="0" w:color="auto"/>
              <w:bottom w:val="single" w:sz="4" w:space="0" w:color="auto"/>
            </w:tcBorders>
          </w:tcPr>
          <w:p w14:paraId="3F86ACCB" w14:textId="72571E65" w:rsidR="00487DF1" w:rsidRPr="00B63C2D" w:rsidRDefault="00487DF1" w:rsidP="00A973BD">
            <w:pPr>
              <w:spacing w:line="259" w:lineRule="auto"/>
              <w:jc w:val="left"/>
              <w:rPr>
                <w:b/>
                <w:bCs/>
              </w:rPr>
            </w:pPr>
            <w:r>
              <w:rPr>
                <w:b/>
                <w:bCs/>
              </w:rPr>
              <w:t>Mean age</w:t>
            </w:r>
            <w:r w:rsidR="009A5532">
              <w:rPr>
                <w:b/>
                <w:bCs/>
              </w:rPr>
              <w:t xml:space="preserve"> (years)</w:t>
            </w:r>
          </w:p>
        </w:tc>
        <w:tc>
          <w:tcPr>
            <w:tcW w:w="1512" w:type="dxa"/>
            <w:tcBorders>
              <w:top w:val="single" w:sz="4" w:space="0" w:color="auto"/>
              <w:bottom w:val="single" w:sz="4" w:space="0" w:color="auto"/>
            </w:tcBorders>
          </w:tcPr>
          <w:p w14:paraId="2C9FAE7B" w14:textId="28C9998E" w:rsidR="00487DF1" w:rsidRPr="00B63C2D" w:rsidRDefault="00487DF1" w:rsidP="00A973BD">
            <w:pPr>
              <w:spacing w:line="259" w:lineRule="auto"/>
              <w:jc w:val="left"/>
              <w:rPr>
                <w:b/>
                <w:bCs/>
              </w:rPr>
            </w:pPr>
            <w:r>
              <w:rPr>
                <w:b/>
                <w:bCs/>
              </w:rPr>
              <w:t>Fall from height (%)</w:t>
            </w:r>
          </w:p>
        </w:tc>
        <w:tc>
          <w:tcPr>
            <w:tcW w:w="1496" w:type="dxa"/>
            <w:tcBorders>
              <w:top w:val="single" w:sz="4" w:space="0" w:color="auto"/>
              <w:bottom w:val="single" w:sz="4" w:space="0" w:color="auto"/>
            </w:tcBorders>
          </w:tcPr>
          <w:p w14:paraId="04F56A25" w14:textId="735ACF78" w:rsidR="00487DF1" w:rsidRPr="00B63C2D" w:rsidRDefault="00487DF1" w:rsidP="00A973BD">
            <w:pPr>
              <w:spacing w:line="259" w:lineRule="auto"/>
              <w:jc w:val="left"/>
              <w:rPr>
                <w:b/>
                <w:bCs/>
              </w:rPr>
            </w:pPr>
            <w:r>
              <w:rPr>
                <w:b/>
                <w:bCs/>
              </w:rPr>
              <w:t>Male (%)</w:t>
            </w:r>
          </w:p>
        </w:tc>
        <w:tc>
          <w:tcPr>
            <w:tcW w:w="1346" w:type="dxa"/>
            <w:tcBorders>
              <w:top w:val="single" w:sz="4" w:space="0" w:color="auto"/>
              <w:bottom w:val="single" w:sz="4" w:space="0" w:color="auto"/>
            </w:tcBorders>
          </w:tcPr>
          <w:p w14:paraId="2B334F6C" w14:textId="45F81B08" w:rsidR="00487DF1" w:rsidRPr="00A73BB3" w:rsidRDefault="00487DF1" w:rsidP="00A973BD">
            <w:pPr>
              <w:spacing w:line="259" w:lineRule="auto"/>
              <w:jc w:val="left"/>
              <w:rPr>
                <w:b/>
                <w:bCs/>
              </w:rPr>
            </w:pPr>
            <w:r w:rsidRPr="00A73BB3">
              <w:rPr>
                <w:b/>
                <w:bCs/>
              </w:rPr>
              <w:t>Female (%)</w:t>
            </w:r>
          </w:p>
        </w:tc>
      </w:tr>
      <w:tr w:rsidR="00487DF1" w14:paraId="7C772D50" w14:textId="09A80E00" w:rsidTr="00487DF1">
        <w:tc>
          <w:tcPr>
            <w:tcW w:w="1614" w:type="dxa"/>
            <w:tcBorders>
              <w:top w:val="single" w:sz="4" w:space="0" w:color="auto"/>
            </w:tcBorders>
          </w:tcPr>
          <w:p w14:paraId="52274FD3" w14:textId="67A4ED31" w:rsidR="00487DF1" w:rsidRDefault="00487DF1" w:rsidP="00A973BD">
            <w:pPr>
              <w:spacing w:line="259" w:lineRule="auto"/>
              <w:jc w:val="left"/>
            </w:pPr>
            <w:r>
              <w:t>1</w:t>
            </w:r>
          </w:p>
        </w:tc>
        <w:tc>
          <w:tcPr>
            <w:tcW w:w="1561" w:type="dxa"/>
            <w:tcBorders>
              <w:top w:val="single" w:sz="4" w:space="0" w:color="auto"/>
            </w:tcBorders>
          </w:tcPr>
          <w:p w14:paraId="492E2D11" w14:textId="3DBA6837" w:rsidR="00487DF1" w:rsidRDefault="00487DF1" w:rsidP="00A973BD">
            <w:pPr>
              <w:spacing w:line="259" w:lineRule="auto"/>
              <w:jc w:val="left"/>
            </w:pPr>
            <w:r>
              <w:t>24</w:t>
            </w:r>
          </w:p>
        </w:tc>
        <w:tc>
          <w:tcPr>
            <w:tcW w:w="1497" w:type="dxa"/>
            <w:tcBorders>
              <w:top w:val="single" w:sz="4" w:space="0" w:color="auto"/>
            </w:tcBorders>
          </w:tcPr>
          <w:p w14:paraId="0B83AFBC" w14:textId="3DF3B489" w:rsidR="00487DF1" w:rsidRDefault="00487DF1" w:rsidP="00A973BD">
            <w:pPr>
              <w:spacing w:line="259" w:lineRule="auto"/>
              <w:jc w:val="left"/>
            </w:pPr>
            <w:r>
              <w:t>35</w:t>
            </w:r>
          </w:p>
        </w:tc>
        <w:tc>
          <w:tcPr>
            <w:tcW w:w="1512" w:type="dxa"/>
            <w:tcBorders>
              <w:top w:val="single" w:sz="4" w:space="0" w:color="auto"/>
            </w:tcBorders>
          </w:tcPr>
          <w:p w14:paraId="55F96882" w14:textId="5B94FC03" w:rsidR="00487DF1" w:rsidRDefault="00487DF1" w:rsidP="00A973BD">
            <w:pPr>
              <w:spacing w:line="259" w:lineRule="auto"/>
              <w:jc w:val="left"/>
            </w:pPr>
            <w:r>
              <w:t>11 (4</w:t>
            </w:r>
            <w:r w:rsidR="00135E25">
              <w:t>6</w:t>
            </w:r>
            <w:r>
              <w:t>)</w:t>
            </w:r>
          </w:p>
        </w:tc>
        <w:tc>
          <w:tcPr>
            <w:tcW w:w="1496" w:type="dxa"/>
            <w:tcBorders>
              <w:top w:val="single" w:sz="4" w:space="0" w:color="auto"/>
            </w:tcBorders>
          </w:tcPr>
          <w:p w14:paraId="5C2B1951" w14:textId="78712A27" w:rsidR="00487DF1" w:rsidRDefault="00487DF1" w:rsidP="00A973BD">
            <w:pPr>
              <w:spacing w:line="259" w:lineRule="auto"/>
              <w:jc w:val="left"/>
            </w:pPr>
            <w:r>
              <w:t>13 (54)</w:t>
            </w:r>
          </w:p>
        </w:tc>
        <w:tc>
          <w:tcPr>
            <w:tcW w:w="1346" w:type="dxa"/>
            <w:tcBorders>
              <w:top w:val="single" w:sz="4" w:space="0" w:color="auto"/>
            </w:tcBorders>
          </w:tcPr>
          <w:p w14:paraId="0F2DDEC2" w14:textId="01E71E8A" w:rsidR="00487DF1" w:rsidRDefault="002A7265" w:rsidP="00A973BD">
            <w:pPr>
              <w:spacing w:line="259" w:lineRule="auto"/>
              <w:jc w:val="left"/>
            </w:pPr>
            <w:r>
              <w:t>11 (</w:t>
            </w:r>
            <w:r w:rsidR="00AD1542">
              <w:t>4</w:t>
            </w:r>
            <w:r w:rsidR="009B54FD">
              <w:t>6</w:t>
            </w:r>
            <w:r w:rsidR="00AD1542">
              <w:t>)</w:t>
            </w:r>
          </w:p>
        </w:tc>
      </w:tr>
      <w:tr w:rsidR="00487DF1" w14:paraId="033A4658" w14:textId="10F30A26" w:rsidTr="00487DF1">
        <w:tc>
          <w:tcPr>
            <w:tcW w:w="1614" w:type="dxa"/>
          </w:tcPr>
          <w:p w14:paraId="03123DB1" w14:textId="3D2C4DA3" w:rsidR="00487DF1" w:rsidRDefault="00487DF1" w:rsidP="00A973BD">
            <w:pPr>
              <w:spacing w:line="259" w:lineRule="auto"/>
              <w:jc w:val="left"/>
            </w:pPr>
            <w:r>
              <w:t>2</w:t>
            </w:r>
          </w:p>
        </w:tc>
        <w:tc>
          <w:tcPr>
            <w:tcW w:w="1561" w:type="dxa"/>
          </w:tcPr>
          <w:p w14:paraId="6DD56ADE" w14:textId="698077F2" w:rsidR="00487DF1" w:rsidRDefault="00487DF1" w:rsidP="00A973BD">
            <w:pPr>
              <w:spacing w:line="259" w:lineRule="auto"/>
              <w:jc w:val="left"/>
            </w:pPr>
            <w:r>
              <w:t>57</w:t>
            </w:r>
          </w:p>
        </w:tc>
        <w:tc>
          <w:tcPr>
            <w:tcW w:w="1497" w:type="dxa"/>
          </w:tcPr>
          <w:p w14:paraId="2F71B000" w14:textId="0C30F299" w:rsidR="00487DF1" w:rsidRDefault="00487DF1" w:rsidP="00A973BD">
            <w:pPr>
              <w:spacing w:line="259" w:lineRule="auto"/>
              <w:jc w:val="left"/>
            </w:pPr>
            <w:r>
              <w:t>42</w:t>
            </w:r>
          </w:p>
        </w:tc>
        <w:tc>
          <w:tcPr>
            <w:tcW w:w="1512" w:type="dxa"/>
          </w:tcPr>
          <w:p w14:paraId="3779C964" w14:textId="6AA4E05D" w:rsidR="00487DF1" w:rsidRDefault="00487DF1" w:rsidP="00A973BD">
            <w:pPr>
              <w:spacing w:line="259" w:lineRule="auto"/>
              <w:jc w:val="left"/>
            </w:pPr>
            <w:r>
              <w:t>34 (</w:t>
            </w:r>
            <w:r w:rsidR="00135E25">
              <w:t>60</w:t>
            </w:r>
            <w:r>
              <w:t>)</w:t>
            </w:r>
          </w:p>
        </w:tc>
        <w:tc>
          <w:tcPr>
            <w:tcW w:w="1496" w:type="dxa"/>
          </w:tcPr>
          <w:p w14:paraId="562FCF8D" w14:textId="2FD400C7" w:rsidR="00487DF1" w:rsidRDefault="00487DF1" w:rsidP="00A973BD">
            <w:pPr>
              <w:spacing w:line="259" w:lineRule="auto"/>
              <w:jc w:val="left"/>
            </w:pPr>
            <w:r>
              <w:t>39 (68)</w:t>
            </w:r>
          </w:p>
        </w:tc>
        <w:tc>
          <w:tcPr>
            <w:tcW w:w="1346" w:type="dxa"/>
          </w:tcPr>
          <w:p w14:paraId="56D9118B" w14:textId="4D4C2790" w:rsidR="00487DF1" w:rsidRDefault="00AD1542" w:rsidP="00A973BD">
            <w:pPr>
              <w:spacing w:line="259" w:lineRule="auto"/>
              <w:jc w:val="left"/>
            </w:pPr>
            <w:r>
              <w:t>18 (</w:t>
            </w:r>
            <w:r w:rsidR="00F30291">
              <w:t>32</w:t>
            </w:r>
            <w:r>
              <w:t>)</w:t>
            </w:r>
          </w:p>
        </w:tc>
      </w:tr>
      <w:tr w:rsidR="00487DF1" w14:paraId="2B05E81A" w14:textId="3A498BC9" w:rsidTr="00487DF1">
        <w:tc>
          <w:tcPr>
            <w:tcW w:w="1614" w:type="dxa"/>
          </w:tcPr>
          <w:p w14:paraId="6DA94395" w14:textId="67AB4213" w:rsidR="00487DF1" w:rsidRDefault="00487DF1" w:rsidP="00A973BD">
            <w:pPr>
              <w:spacing w:line="259" w:lineRule="auto"/>
              <w:jc w:val="left"/>
            </w:pPr>
            <w:r>
              <w:t>3</w:t>
            </w:r>
          </w:p>
        </w:tc>
        <w:tc>
          <w:tcPr>
            <w:tcW w:w="1561" w:type="dxa"/>
          </w:tcPr>
          <w:p w14:paraId="11928C04" w14:textId="118B65CB" w:rsidR="00487DF1" w:rsidRDefault="00487DF1" w:rsidP="00A973BD">
            <w:pPr>
              <w:spacing w:line="259" w:lineRule="auto"/>
              <w:jc w:val="left"/>
            </w:pPr>
            <w:r>
              <w:t>36</w:t>
            </w:r>
          </w:p>
        </w:tc>
        <w:tc>
          <w:tcPr>
            <w:tcW w:w="1497" w:type="dxa"/>
          </w:tcPr>
          <w:p w14:paraId="3E123A9D" w14:textId="6CCFBBB2" w:rsidR="00487DF1" w:rsidRDefault="00487DF1" w:rsidP="00A973BD">
            <w:pPr>
              <w:spacing w:line="259" w:lineRule="auto"/>
              <w:jc w:val="left"/>
            </w:pPr>
            <w:r>
              <w:t>39</w:t>
            </w:r>
          </w:p>
        </w:tc>
        <w:tc>
          <w:tcPr>
            <w:tcW w:w="1512" w:type="dxa"/>
          </w:tcPr>
          <w:p w14:paraId="5C5F659C" w14:textId="062D06E6" w:rsidR="00487DF1" w:rsidRDefault="00487DF1" w:rsidP="00A973BD">
            <w:pPr>
              <w:spacing w:line="259" w:lineRule="auto"/>
              <w:jc w:val="left"/>
            </w:pPr>
            <w:r>
              <w:t>26 (72)</w:t>
            </w:r>
          </w:p>
        </w:tc>
        <w:tc>
          <w:tcPr>
            <w:tcW w:w="1496" w:type="dxa"/>
          </w:tcPr>
          <w:p w14:paraId="52CA03F0" w14:textId="607DCE91" w:rsidR="00487DF1" w:rsidRDefault="00487DF1" w:rsidP="00A973BD">
            <w:pPr>
              <w:spacing w:line="259" w:lineRule="auto"/>
              <w:jc w:val="left"/>
            </w:pPr>
            <w:r>
              <w:t>29 (8</w:t>
            </w:r>
            <w:r w:rsidR="00396045">
              <w:t>1</w:t>
            </w:r>
            <w:r>
              <w:t>)</w:t>
            </w:r>
          </w:p>
        </w:tc>
        <w:tc>
          <w:tcPr>
            <w:tcW w:w="1346" w:type="dxa"/>
          </w:tcPr>
          <w:p w14:paraId="32847A08" w14:textId="2F9771F0" w:rsidR="00487DF1" w:rsidRDefault="00396045" w:rsidP="00A973BD">
            <w:pPr>
              <w:spacing w:line="259" w:lineRule="auto"/>
              <w:jc w:val="left"/>
            </w:pPr>
            <w:r>
              <w:t>7 (19)</w:t>
            </w:r>
          </w:p>
        </w:tc>
      </w:tr>
      <w:tr w:rsidR="00487DF1" w14:paraId="46A42115" w14:textId="4A6088C7" w:rsidTr="00487DF1">
        <w:tc>
          <w:tcPr>
            <w:tcW w:w="1614" w:type="dxa"/>
          </w:tcPr>
          <w:p w14:paraId="1CA60617" w14:textId="3012C744" w:rsidR="00487DF1" w:rsidRDefault="00487DF1" w:rsidP="00A973BD">
            <w:pPr>
              <w:spacing w:line="259" w:lineRule="auto"/>
              <w:jc w:val="left"/>
            </w:pPr>
            <w:r>
              <w:t>4</w:t>
            </w:r>
          </w:p>
        </w:tc>
        <w:tc>
          <w:tcPr>
            <w:tcW w:w="1561" w:type="dxa"/>
          </w:tcPr>
          <w:p w14:paraId="28444F43" w14:textId="2E721251" w:rsidR="00487DF1" w:rsidRDefault="00487DF1" w:rsidP="00A973BD">
            <w:pPr>
              <w:spacing w:line="259" w:lineRule="auto"/>
              <w:jc w:val="left"/>
            </w:pPr>
            <w:r>
              <w:t>4</w:t>
            </w:r>
          </w:p>
        </w:tc>
        <w:tc>
          <w:tcPr>
            <w:tcW w:w="1497" w:type="dxa"/>
          </w:tcPr>
          <w:p w14:paraId="5FA18BF0" w14:textId="40B9453E" w:rsidR="00487DF1" w:rsidRDefault="00487DF1" w:rsidP="00A973BD">
            <w:pPr>
              <w:spacing w:line="259" w:lineRule="auto"/>
              <w:jc w:val="left"/>
            </w:pPr>
            <w:r>
              <w:t>35</w:t>
            </w:r>
          </w:p>
        </w:tc>
        <w:tc>
          <w:tcPr>
            <w:tcW w:w="1512" w:type="dxa"/>
          </w:tcPr>
          <w:p w14:paraId="538264C8" w14:textId="13B62877" w:rsidR="00487DF1" w:rsidRDefault="00487DF1" w:rsidP="00A973BD">
            <w:pPr>
              <w:spacing w:line="259" w:lineRule="auto"/>
              <w:jc w:val="left"/>
            </w:pPr>
            <w:r>
              <w:t>4 (100)</w:t>
            </w:r>
          </w:p>
        </w:tc>
        <w:tc>
          <w:tcPr>
            <w:tcW w:w="1496" w:type="dxa"/>
          </w:tcPr>
          <w:p w14:paraId="4C612A64" w14:textId="707F04DC" w:rsidR="00487DF1" w:rsidRDefault="00487DF1" w:rsidP="00A973BD">
            <w:pPr>
              <w:spacing w:line="259" w:lineRule="auto"/>
              <w:jc w:val="left"/>
            </w:pPr>
            <w:r>
              <w:t>3 (75)</w:t>
            </w:r>
          </w:p>
        </w:tc>
        <w:tc>
          <w:tcPr>
            <w:tcW w:w="1346" w:type="dxa"/>
          </w:tcPr>
          <w:p w14:paraId="746C1301" w14:textId="0FE29184" w:rsidR="00487DF1" w:rsidRDefault="00F30291" w:rsidP="00A973BD">
            <w:pPr>
              <w:spacing w:line="259" w:lineRule="auto"/>
              <w:jc w:val="left"/>
            </w:pPr>
            <w:r>
              <w:t>1 (25)</w:t>
            </w:r>
          </w:p>
        </w:tc>
      </w:tr>
      <w:tr w:rsidR="00487DF1" w14:paraId="7E2638DC" w14:textId="0A945D2C" w:rsidTr="00487DF1">
        <w:tc>
          <w:tcPr>
            <w:tcW w:w="1614" w:type="dxa"/>
          </w:tcPr>
          <w:p w14:paraId="5DDE0DBF" w14:textId="1B605512" w:rsidR="00487DF1" w:rsidRDefault="00487DF1" w:rsidP="00A973BD">
            <w:pPr>
              <w:spacing w:line="259" w:lineRule="auto"/>
              <w:jc w:val="left"/>
            </w:pPr>
            <w:r>
              <w:t>5</w:t>
            </w:r>
          </w:p>
        </w:tc>
        <w:tc>
          <w:tcPr>
            <w:tcW w:w="1561" w:type="dxa"/>
          </w:tcPr>
          <w:p w14:paraId="2AC23C58" w14:textId="59AC64D6" w:rsidR="00487DF1" w:rsidRDefault="00487DF1" w:rsidP="00A973BD">
            <w:pPr>
              <w:spacing w:line="259" w:lineRule="auto"/>
              <w:jc w:val="left"/>
            </w:pPr>
            <w:r>
              <w:t>-</w:t>
            </w:r>
          </w:p>
        </w:tc>
        <w:tc>
          <w:tcPr>
            <w:tcW w:w="1497" w:type="dxa"/>
          </w:tcPr>
          <w:p w14:paraId="7891BB48" w14:textId="45A542A7" w:rsidR="00487DF1" w:rsidRDefault="00487DF1" w:rsidP="00A973BD">
            <w:pPr>
              <w:spacing w:line="259" w:lineRule="auto"/>
              <w:jc w:val="left"/>
            </w:pPr>
            <w:r>
              <w:t>-</w:t>
            </w:r>
          </w:p>
        </w:tc>
        <w:tc>
          <w:tcPr>
            <w:tcW w:w="1512" w:type="dxa"/>
          </w:tcPr>
          <w:p w14:paraId="09CAA5A8" w14:textId="6FFAE37F" w:rsidR="00487DF1" w:rsidRDefault="00487DF1" w:rsidP="00A973BD">
            <w:pPr>
              <w:spacing w:line="259" w:lineRule="auto"/>
              <w:jc w:val="left"/>
            </w:pPr>
            <w:r>
              <w:t>-</w:t>
            </w:r>
          </w:p>
        </w:tc>
        <w:tc>
          <w:tcPr>
            <w:tcW w:w="1496" w:type="dxa"/>
          </w:tcPr>
          <w:p w14:paraId="3E41D21B" w14:textId="06F66F62" w:rsidR="00487DF1" w:rsidRDefault="00487DF1" w:rsidP="00A973BD">
            <w:pPr>
              <w:spacing w:line="259" w:lineRule="auto"/>
              <w:jc w:val="left"/>
            </w:pPr>
            <w:r>
              <w:t>-</w:t>
            </w:r>
          </w:p>
        </w:tc>
        <w:tc>
          <w:tcPr>
            <w:tcW w:w="1346" w:type="dxa"/>
          </w:tcPr>
          <w:p w14:paraId="78C717AE" w14:textId="01F5316D" w:rsidR="00487DF1" w:rsidRDefault="00F30291" w:rsidP="00A973BD">
            <w:pPr>
              <w:spacing w:line="259" w:lineRule="auto"/>
              <w:jc w:val="left"/>
            </w:pPr>
            <w:r>
              <w:t>-</w:t>
            </w:r>
          </w:p>
        </w:tc>
      </w:tr>
      <w:tr w:rsidR="00487DF1" w14:paraId="6E78A6D3" w14:textId="2D232A7F" w:rsidTr="00487DF1">
        <w:tc>
          <w:tcPr>
            <w:tcW w:w="1614" w:type="dxa"/>
            <w:tcBorders>
              <w:bottom w:val="single" w:sz="4" w:space="0" w:color="auto"/>
            </w:tcBorders>
          </w:tcPr>
          <w:p w14:paraId="21960BE8" w14:textId="5B7358EA" w:rsidR="00487DF1" w:rsidRDefault="00487DF1" w:rsidP="00A973BD">
            <w:pPr>
              <w:spacing w:line="259" w:lineRule="auto"/>
              <w:jc w:val="left"/>
            </w:pPr>
            <w:r>
              <w:t>6</w:t>
            </w:r>
          </w:p>
        </w:tc>
        <w:tc>
          <w:tcPr>
            <w:tcW w:w="1561" w:type="dxa"/>
            <w:tcBorders>
              <w:bottom w:val="single" w:sz="4" w:space="0" w:color="auto"/>
            </w:tcBorders>
          </w:tcPr>
          <w:p w14:paraId="14537EA1" w14:textId="2FE608EA" w:rsidR="00487DF1" w:rsidRDefault="00487DF1" w:rsidP="00A973BD">
            <w:pPr>
              <w:spacing w:line="259" w:lineRule="auto"/>
              <w:jc w:val="left"/>
            </w:pPr>
            <w:r>
              <w:t>11</w:t>
            </w:r>
          </w:p>
        </w:tc>
        <w:tc>
          <w:tcPr>
            <w:tcW w:w="1497" w:type="dxa"/>
            <w:tcBorders>
              <w:bottom w:val="single" w:sz="4" w:space="0" w:color="auto"/>
            </w:tcBorders>
          </w:tcPr>
          <w:p w14:paraId="622D9491" w14:textId="28B506D4" w:rsidR="00487DF1" w:rsidRDefault="00487DF1" w:rsidP="00A973BD">
            <w:pPr>
              <w:spacing w:line="259" w:lineRule="auto"/>
              <w:jc w:val="left"/>
            </w:pPr>
            <w:r>
              <w:t>45</w:t>
            </w:r>
          </w:p>
        </w:tc>
        <w:tc>
          <w:tcPr>
            <w:tcW w:w="1512" w:type="dxa"/>
            <w:tcBorders>
              <w:bottom w:val="single" w:sz="4" w:space="0" w:color="auto"/>
            </w:tcBorders>
          </w:tcPr>
          <w:p w14:paraId="09A973B8" w14:textId="1537B8DB" w:rsidR="00487DF1" w:rsidRDefault="00487DF1" w:rsidP="00A973BD">
            <w:pPr>
              <w:spacing w:line="259" w:lineRule="auto"/>
              <w:jc w:val="left"/>
            </w:pPr>
            <w:r>
              <w:t>11 (100)</w:t>
            </w:r>
          </w:p>
        </w:tc>
        <w:tc>
          <w:tcPr>
            <w:tcW w:w="1496" w:type="dxa"/>
            <w:tcBorders>
              <w:bottom w:val="single" w:sz="4" w:space="0" w:color="auto"/>
            </w:tcBorders>
          </w:tcPr>
          <w:p w14:paraId="44C902AE" w14:textId="3565EAA2" w:rsidR="00487DF1" w:rsidRDefault="00487DF1" w:rsidP="00A973BD">
            <w:pPr>
              <w:spacing w:line="259" w:lineRule="auto"/>
              <w:jc w:val="left"/>
            </w:pPr>
            <w:r>
              <w:t>9 (8</w:t>
            </w:r>
            <w:r w:rsidR="00396045">
              <w:t>2</w:t>
            </w:r>
            <w:r>
              <w:t>)</w:t>
            </w:r>
          </w:p>
        </w:tc>
        <w:tc>
          <w:tcPr>
            <w:tcW w:w="1346" w:type="dxa"/>
            <w:tcBorders>
              <w:bottom w:val="single" w:sz="4" w:space="0" w:color="auto"/>
            </w:tcBorders>
          </w:tcPr>
          <w:p w14:paraId="392213CB" w14:textId="3AF8C4E3" w:rsidR="00487DF1" w:rsidRDefault="00F30291" w:rsidP="00A973BD">
            <w:pPr>
              <w:spacing w:line="259" w:lineRule="auto"/>
              <w:jc w:val="left"/>
            </w:pPr>
            <w:r>
              <w:t>2 (18</w:t>
            </w:r>
            <w:r w:rsidR="00671638">
              <w:t>)</w:t>
            </w:r>
          </w:p>
        </w:tc>
      </w:tr>
    </w:tbl>
    <w:p w14:paraId="72E26D17" w14:textId="77777777" w:rsidR="00C31BCC" w:rsidRDefault="00C31BCC" w:rsidP="007C5FDA">
      <w:pPr>
        <w:autoSpaceDE w:val="0"/>
        <w:autoSpaceDN w:val="0"/>
        <w:adjustRightInd w:val="0"/>
        <w:jc w:val="left"/>
        <w:rPr>
          <w:rFonts w:ascii="Times New Roman" w:hAnsi="Times New Roman"/>
          <w:sz w:val="24"/>
        </w:rPr>
      </w:pPr>
    </w:p>
    <w:p w14:paraId="12313FBC" w14:textId="244B3371" w:rsidR="00C31BCC" w:rsidRDefault="003B6390" w:rsidP="00091FD4">
      <w:pPr>
        <w:autoSpaceDE w:val="0"/>
        <w:autoSpaceDN w:val="0"/>
        <w:adjustRightInd w:val="0"/>
        <w:rPr>
          <w:rFonts w:ascii="Times New Roman" w:hAnsi="Times New Roman"/>
          <w:sz w:val="24"/>
        </w:rPr>
      </w:pPr>
      <w:r>
        <w:t xml:space="preserve">While </w:t>
      </w:r>
      <w:r w:rsidR="009755D1">
        <w:t xml:space="preserve">males are more predominant throughout, there </w:t>
      </w:r>
      <w:r w:rsidR="00FC1C40">
        <w:t>wa</w:t>
      </w:r>
      <w:r w:rsidR="009755D1">
        <w:t>s</w:t>
      </w:r>
      <w:r w:rsidR="00C31BCC">
        <w:t xml:space="preserve"> an increase in the proportion of male patients </w:t>
      </w:r>
      <w:r w:rsidR="00B2581C">
        <w:t>as the</w:t>
      </w:r>
      <w:r w:rsidR="00C31BCC">
        <w:t xml:space="preserve"> maximum IIC score increase</w:t>
      </w:r>
      <w:r w:rsidR="00FC1C40">
        <w:t>d</w:t>
      </w:r>
      <w:r w:rsidR="009755D1">
        <w:t xml:space="preserve"> (table 6)</w:t>
      </w:r>
      <w:r w:rsidR="00C31BCC">
        <w:t xml:space="preserve">. </w:t>
      </w:r>
      <w:r w:rsidR="006E2F56">
        <w:t xml:space="preserve">Figure 1 shows </w:t>
      </w:r>
      <w:r w:rsidR="00D66F6A">
        <w:t>equal median</w:t>
      </w:r>
      <w:r w:rsidR="008E5B15">
        <w:t>, minimum and maximum</w:t>
      </w:r>
      <w:r w:rsidR="00D66F6A">
        <w:t xml:space="preserve"> scores between the sexes</w:t>
      </w:r>
      <w:r w:rsidR="009B2794">
        <w:t xml:space="preserve">. </w:t>
      </w:r>
      <w:r w:rsidR="00A83DA0">
        <w:t>The</w:t>
      </w:r>
      <w:r w:rsidR="00091FD4">
        <w:t xml:space="preserve"> upper and lower</w:t>
      </w:r>
      <w:r w:rsidR="00A83DA0">
        <w:t xml:space="preserve"> quartiles</w:t>
      </w:r>
      <w:r w:rsidR="00091FD4">
        <w:t xml:space="preserve"> for male patients </w:t>
      </w:r>
      <w:r w:rsidR="00F701B1">
        <w:t>are greater than those for females. This could suggest a slight increase in maximum IIC score for males compared to females.</w:t>
      </w:r>
      <w:r w:rsidR="00D66F6A">
        <w:t xml:space="preserve"> </w:t>
      </w:r>
      <w:r w:rsidR="00C31BCC">
        <w:t xml:space="preserve">A Mann-Whitney U test was </w:t>
      </w:r>
      <w:r w:rsidR="00F701B1">
        <w:t>chosen</w:t>
      </w:r>
      <w:r w:rsidR="00C31BCC">
        <w:t xml:space="preserve"> to compare differences in the maximum IIC between the two sexes</w:t>
      </w:r>
      <w:r w:rsidR="009755D1">
        <w:t>,</w:t>
      </w:r>
      <w:r w:rsidR="003D49F8">
        <w:t xml:space="preserve"> to </w:t>
      </w:r>
      <w:r w:rsidR="00F701B1">
        <w:t>determine</w:t>
      </w:r>
      <w:r w:rsidR="003D49F8">
        <w:t xml:space="preserve"> if males</w:t>
      </w:r>
      <w:r>
        <w:t xml:space="preserve"> have injuries significantly more severe than females</w:t>
      </w:r>
      <w:r w:rsidR="00C31BCC">
        <w:t>. It was found that the maximum IIC in males was significantly higher than in females (U=1382.500, p=0.0019).</w:t>
      </w:r>
    </w:p>
    <w:p w14:paraId="2F78F589" w14:textId="1E28A79E" w:rsidR="00C31BCC" w:rsidRDefault="003C4301" w:rsidP="007C5FDA">
      <w:pPr>
        <w:autoSpaceDE w:val="0"/>
        <w:autoSpaceDN w:val="0"/>
        <w:adjustRightInd w:val="0"/>
        <w:jc w:val="left"/>
        <w:rPr>
          <w:rFonts w:ascii="Times New Roman" w:hAnsi="Times New Roman"/>
          <w:sz w:val="24"/>
        </w:rPr>
      </w:pPr>
      <w:r>
        <w:rPr>
          <w:rFonts w:ascii="Times New Roman" w:hAnsi="Times New Roman"/>
          <w:noProof/>
          <w:sz w:val="24"/>
        </w:rPr>
        <mc:AlternateContent>
          <mc:Choice Requires="wpg">
            <w:drawing>
              <wp:anchor distT="0" distB="0" distL="114300" distR="114300" simplePos="0" relativeHeight="251661312" behindDoc="0" locked="0" layoutInCell="1" allowOverlap="1" wp14:anchorId="688A676D" wp14:editId="31CCB4B4">
                <wp:simplePos x="0" y="0"/>
                <wp:positionH relativeFrom="column">
                  <wp:posOffset>-57150</wp:posOffset>
                </wp:positionH>
                <wp:positionV relativeFrom="paragraph">
                  <wp:posOffset>283845</wp:posOffset>
                </wp:positionV>
                <wp:extent cx="5956300" cy="3352800"/>
                <wp:effectExtent l="0" t="0" r="25400" b="19050"/>
                <wp:wrapSquare wrapText="bothSides"/>
                <wp:docPr id="10" name="Group 10"/>
                <wp:cNvGraphicFramePr/>
                <a:graphic xmlns:a="http://schemas.openxmlformats.org/drawingml/2006/main">
                  <a:graphicData uri="http://schemas.microsoft.com/office/word/2010/wordprocessingGroup">
                    <wpg:wgp>
                      <wpg:cNvGrpSpPr/>
                      <wpg:grpSpPr>
                        <a:xfrm>
                          <a:off x="0" y="0"/>
                          <a:ext cx="5956300" cy="3352800"/>
                          <a:chOff x="0" y="0"/>
                          <a:chExt cx="5956300" cy="3352800"/>
                        </a:xfrm>
                      </wpg:grpSpPr>
                      <wpg:grpSp>
                        <wpg:cNvPr id="4" name="Group 4"/>
                        <wpg:cNvGrpSpPr/>
                        <wpg:grpSpPr>
                          <a:xfrm>
                            <a:off x="673100" y="306070"/>
                            <a:ext cx="4344034" cy="2973214"/>
                            <a:chOff x="616022" y="20320"/>
                            <a:chExt cx="4344541" cy="2973214"/>
                          </a:xfrm>
                        </wpg:grpSpPr>
                        <wps:wsp>
                          <wps:cNvPr id="217" name="Text Box 2"/>
                          <wps:cNvSpPr txBox="1">
                            <a:spLocks noChangeArrowheads="1"/>
                          </wps:cNvSpPr>
                          <wps:spPr bwMode="auto">
                            <a:xfrm>
                              <a:off x="679529" y="2380760"/>
                              <a:ext cx="4281034" cy="612774"/>
                            </a:xfrm>
                            <a:prstGeom prst="rect">
                              <a:avLst/>
                            </a:prstGeom>
                            <a:solidFill>
                              <a:srgbClr val="FFFFFF"/>
                            </a:solidFill>
                            <a:ln w="9525">
                              <a:noFill/>
                              <a:miter lim="800000"/>
                              <a:headEnd/>
                              <a:tailEnd/>
                            </a:ln>
                          </wps:spPr>
                          <wps:txbx>
                            <w:txbxContent>
                              <w:p w14:paraId="225939DE" w14:textId="1720E45F" w:rsidR="00C35C01" w:rsidRPr="005C646B" w:rsidRDefault="006D5BBA">
                                <w:r w:rsidRPr="006D5BBA">
                                  <w:rPr>
                                    <w:b/>
                                    <w:bCs/>
                                  </w:rPr>
                                  <w:t>Figure 1:</w:t>
                                </w:r>
                                <w:r>
                                  <w:rPr>
                                    <w:b/>
                                    <w:bCs/>
                                  </w:rPr>
                                  <w:t xml:space="preserve"> </w:t>
                                </w:r>
                                <w:r w:rsidR="004977A7">
                                  <w:rPr>
                                    <w:b/>
                                    <w:bCs/>
                                  </w:rPr>
                                  <w:t xml:space="preserve">Maximum injury severity score in </w:t>
                                </w:r>
                                <w:r w:rsidR="00960A81">
                                  <w:rPr>
                                    <w:b/>
                                    <w:bCs/>
                                  </w:rPr>
                                  <w:t>females and males</w:t>
                                </w:r>
                                <w:r w:rsidR="00BC1FA8">
                                  <w:rPr>
                                    <w:b/>
                                    <w:bCs/>
                                  </w:rPr>
                                  <w:t xml:space="preserve">.  </w:t>
                                </w:r>
                                <w:r w:rsidR="00DF6F90">
                                  <w:t xml:space="preserve">Figure suggests </w:t>
                                </w:r>
                                <w:r w:rsidR="00AB6F3B">
                                  <w:t>slight increase in in</w:t>
                                </w:r>
                                <w:r w:rsidR="00DF6F90">
                                  <w:t xml:space="preserve">jury severity in males </w:t>
                                </w:r>
                                <w:r w:rsidR="00AB6F3B">
                                  <w:t>compared to</w:t>
                                </w:r>
                                <w:r w:rsidR="00DF6F90">
                                  <w:t xml:space="preserve"> females. </w:t>
                                </w:r>
                                <w:r w:rsidR="00BC1FA8">
                                  <w:t>M</w:t>
                                </w:r>
                                <w:r w:rsidR="00A34245">
                                  <w:t xml:space="preserve">aximum </w:t>
                                </w:r>
                                <w:r w:rsidR="00895E60">
                                  <w:t xml:space="preserve">injury </w:t>
                                </w:r>
                                <w:r w:rsidR="005C646B">
                                  <w:t>severity score based on the most severe</w:t>
                                </w:r>
                                <w:r w:rsidR="00960A81">
                                  <w:rPr>
                                    <w:b/>
                                    <w:bCs/>
                                  </w:rPr>
                                  <w:t xml:space="preserve"> </w:t>
                                </w:r>
                                <w:r w:rsidR="005C646B">
                                  <w:t>injury</w:t>
                                </w:r>
                                <w:r w:rsidR="00A34245">
                                  <w:t xml:space="preserve"> found. </w:t>
                                </w:r>
                              </w:p>
                            </w:txbxContent>
                          </wps:txbx>
                          <wps:bodyPr rot="0" vert="horz" wrap="square" lIns="91440" tIns="45720" rIns="91440" bIns="45720" anchor="t" anchorCtr="0">
                            <a:spAutoFit/>
                          </wps:bodyPr>
                        </wps:wsp>
                        <pic:pic xmlns:pic="http://schemas.openxmlformats.org/drawingml/2006/picture">
                          <pic:nvPicPr>
                            <pic:cNvPr id="6" name="Picture 6"/>
                            <pic:cNvPicPr>
                              <a:picLocks noChangeAspect="1"/>
                            </pic:cNvPicPr>
                          </pic:nvPicPr>
                          <pic:blipFill rotWithShape="1">
                            <a:blip r:embed="rId10">
                              <a:extLst>
                                <a:ext uri="{28A0092B-C50C-407E-A947-70E740481C1C}">
                                  <a14:useLocalDpi xmlns:a14="http://schemas.microsoft.com/office/drawing/2010/main" val="0"/>
                                </a:ext>
                              </a:extLst>
                            </a:blip>
                            <a:srcRect t="5292"/>
                            <a:stretch/>
                          </pic:blipFill>
                          <pic:spPr bwMode="auto">
                            <a:xfrm>
                              <a:off x="616022" y="20320"/>
                              <a:ext cx="4278630" cy="2386330"/>
                            </a:xfrm>
                            <a:prstGeom prst="rect">
                              <a:avLst/>
                            </a:prstGeom>
                            <a:noFill/>
                            <a:ln>
                              <a:noFill/>
                            </a:ln>
                            <a:extLst>
                              <a:ext uri="{53640926-AAD7-44D8-BBD7-CCE9431645EC}">
                                <a14:shadowObscured xmlns:a14="http://schemas.microsoft.com/office/drawing/2010/main"/>
                              </a:ext>
                            </a:extLst>
                          </pic:spPr>
                        </pic:pic>
                      </wpg:grpSp>
                      <wps:wsp>
                        <wps:cNvPr id="5" name="Rectangle 5"/>
                        <wps:cNvSpPr/>
                        <wps:spPr>
                          <a:xfrm>
                            <a:off x="0" y="0"/>
                            <a:ext cx="5956300" cy="3352800"/>
                          </a:xfrm>
                          <a:prstGeom prst="rect">
                            <a:avLst/>
                          </a:prstGeom>
                          <a:no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88A676D" id="Group 10" o:spid="_x0000_s1026" style="position:absolute;margin-left:-4.5pt;margin-top:22.35pt;width:469pt;height:264pt;z-index:251661312;mso-width-relative:margin" coordsize="59563,335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">
                <v:group id="Group 4" o:spid="_x0000_s1027" style="position:absolute;left:6731;top:3060;width:43440;height:29732" coordorigin="6160,203" coordsize="43445,297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type id="_x0000_t202" coordsize="21600,21600" o:spt="202" path="m,l,21600r21600,l21600,xe">
                    <v:stroke joinstyle="miter"/>
                    <v:path gradientshapeok="t" o:connecttype="rect"/>
                  </v:shapetype>
                  <v:shape id="Text Box 2" o:spid="_x0000_s1028" type="#_x0000_t202" style="position:absolute;left:6795;top:23807;width:42810;height:61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" stroked="f">
                    <v:textbox style="mso-fit-shape-to-text:t">
                      <w:txbxContent>
                        <w:p w14:paraId="225939DE" w14:textId="1720E45F" w:rsidR="00C35C01" w:rsidRPr="005C646B" w:rsidRDefault="006D5BBA">
                          <w:r w:rsidRPr="006D5BBA">
                            <w:rPr>
                              <w:b/>
                              <w:bCs/>
                            </w:rPr>
                            <w:t>Figure 1:</w:t>
                          </w:r>
                          <w:r>
                            <w:rPr>
                              <w:b/>
                              <w:bCs/>
                            </w:rPr>
                            <w:t xml:space="preserve"> </w:t>
                          </w:r>
                          <w:r w:rsidR="004977A7">
                            <w:rPr>
                              <w:b/>
                              <w:bCs/>
                            </w:rPr>
                            <w:t xml:space="preserve">Maximum injury severity score in </w:t>
                          </w:r>
                          <w:r w:rsidR="00960A81">
                            <w:rPr>
                              <w:b/>
                              <w:bCs/>
                            </w:rPr>
                            <w:t>females and males</w:t>
                          </w:r>
                          <w:r w:rsidR="00BC1FA8">
                            <w:rPr>
                              <w:b/>
                              <w:bCs/>
                            </w:rPr>
                            <w:t xml:space="preserve">.  </w:t>
                          </w:r>
                          <w:r w:rsidR="00DF6F90">
                            <w:t xml:space="preserve">Figure suggests </w:t>
                          </w:r>
                          <w:r w:rsidR="00AB6F3B">
                            <w:t>slight increase in in</w:t>
                          </w:r>
                          <w:r w:rsidR="00DF6F90">
                            <w:t xml:space="preserve">jury severity in males </w:t>
                          </w:r>
                          <w:r w:rsidR="00AB6F3B">
                            <w:t>compared to</w:t>
                          </w:r>
                          <w:r w:rsidR="00DF6F90">
                            <w:t xml:space="preserve"> females. </w:t>
                          </w:r>
                          <w:r w:rsidR="00BC1FA8">
                            <w:t>M</w:t>
                          </w:r>
                          <w:r w:rsidR="00A34245">
                            <w:t xml:space="preserve">aximum </w:t>
                          </w:r>
                          <w:r w:rsidR="00895E60">
                            <w:t xml:space="preserve">injury </w:t>
                          </w:r>
                          <w:r w:rsidR="005C646B">
                            <w:t>severity score based on the most severe</w:t>
                          </w:r>
                          <w:r w:rsidR="00960A81">
                            <w:rPr>
                              <w:b/>
                              <w:bCs/>
                            </w:rPr>
                            <w:t xml:space="preserve"> </w:t>
                          </w:r>
                          <w:r w:rsidR="005C646B">
                            <w:t>injury</w:t>
                          </w:r>
                          <w:r w:rsidR="00A34245">
                            <w:t xml:space="preserve"> found.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9" type="#_x0000_t75" style="position:absolute;left:6160;top:203;width:42786;height:238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">
                    <v:imagedata r:id="rId11" o:title="" croptop="3468f"/>
                  </v:shape>
                </v:group>
                <v:rect id="Rectangle 5" o:spid="_x0000_s1030" style="position:absolute;width:59563;height:33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" filled="f" strokecolor="#bfbfbf [2412]" strokeweight="1pt"/>
                <w10:wrap type="square"/>
              </v:group>
            </w:pict>
          </mc:Fallback>
        </mc:AlternateContent>
      </w:r>
    </w:p>
    <w:p w14:paraId="28B5852E" w14:textId="4EF4BDF8" w:rsidR="009A5532" w:rsidRDefault="009A5532" w:rsidP="007C5FDA">
      <w:pPr>
        <w:autoSpaceDE w:val="0"/>
        <w:autoSpaceDN w:val="0"/>
        <w:adjustRightInd w:val="0"/>
        <w:jc w:val="left"/>
        <w:rPr>
          <w:rFonts w:ascii="Times New Roman" w:hAnsi="Times New Roman"/>
          <w:sz w:val="24"/>
        </w:rPr>
      </w:pPr>
    </w:p>
    <w:p w14:paraId="315A4F62" w14:textId="77777777" w:rsidR="00ED18D3" w:rsidRDefault="00ED18D3">
      <w:pPr>
        <w:spacing w:after="160" w:line="259" w:lineRule="auto"/>
        <w:jc w:val="left"/>
      </w:pPr>
      <w:r>
        <w:br w:type="page"/>
      </w:r>
    </w:p>
    <w:p w14:paraId="693B64E0" w14:textId="63E5CE67" w:rsidR="00C33D04" w:rsidRDefault="000F4E76" w:rsidP="006C381A">
      <w:pPr>
        <w:autoSpaceDE w:val="0"/>
        <w:autoSpaceDN w:val="0"/>
        <w:adjustRightInd w:val="0"/>
      </w:pPr>
      <w:r>
        <w:lastRenderedPageBreak/>
        <w:t xml:space="preserve">There is little variation seen in mean age for each of the maximum severity scores (table 6). Figure 2 was plotted to </w:t>
      </w:r>
      <w:r w:rsidR="00267247">
        <w:t>visualise</w:t>
      </w:r>
      <w:r>
        <w:t xml:space="preserve"> any variation between age groups</w:t>
      </w:r>
      <w:r w:rsidR="0091670F">
        <w:t xml:space="preserve"> and the maximum IIC score</w:t>
      </w:r>
      <w:r w:rsidR="00827D48">
        <w:t xml:space="preserve">. </w:t>
      </w:r>
      <w:r w:rsidR="007C7697">
        <w:t>Patients</w:t>
      </w:r>
      <w:r w:rsidR="00827D48">
        <w:t xml:space="preserve"> were </w:t>
      </w:r>
      <w:r w:rsidR="002F2F5E">
        <w:t>sorted</w:t>
      </w:r>
      <w:r w:rsidR="009C6D5C">
        <w:t xml:space="preserve"> </w:t>
      </w:r>
      <w:r w:rsidR="0000260D">
        <w:t xml:space="preserve">into </w:t>
      </w:r>
      <w:r w:rsidR="00DA40C7">
        <w:t>20-year</w:t>
      </w:r>
      <w:r w:rsidR="0000260D">
        <w:t xml:space="preserve"> categories </w:t>
      </w:r>
      <w:r w:rsidR="00927213">
        <w:t>to group paediatric</w:t>
      </w:r>
      <w:r w:rsidR="00F631FF">
        <w:t xml:space="preserve"> patients and young, middle</w:t>
      </w:r>
      <w:r w:rsidR="00530631">
        <w:t>,</w:t>
      </w:r>
      <w:r w:rsidR="00F631FF">
        <w:t xml:space="preserve"> and older adults</w:t>
      </w:r>
      <w:r w:rsidR="00543728">
        <w:t>,</w:t>
      </w:r>
      <w:r w:rsidR="00A540B4">
        <w:t xml:space="preserve"> due to difference in physiology</w:t>
      </w:r>
      <w:r w:rsidR="00530B94">
        <w:t xml:space="preserve"> and behaviour</w:t>
      </w:r>
      <w:r w:rsidR="002F2F5E">
        <w:t>.</w:t>
      </w:r>
      <w:r w:rsidR="007C7697">
        <w:t xml:space="preserve"> </w:t>
      </w:r>
      <w:r w:rsidR="009C6D5C">
        <w:t>The figure shows equal median</w:t>
      </w:r>
      <w:r w:rsidR="00C52AD9">
        <w:t xml:space="preserve"> scores across all 4 age groups and little variation in </w:t>
      </w:r>
      <w:r w:rsidR="00C90501">
        <w:t>quartiles.</w:t>
      </w:r>
      <w:r w:rsidR="00C33D04">
        <w:t xml:space="preserve"> A Kruskal-Wallis H test showed that there was no statistically significant difference in maximum IIC score between the different age groups (X</w:t>
      </w:r>
      <w:r w:rsidR="00C33D04">
        <w:rPr>
          <w:vertAlign w:val="superscript"/>
        </w:rPr>
        <w:t>2</w:t>
      </w:r>
      <w:r w:rsidR="00C33D04">
        <w:t xml:space="preserve">(2) =0.529, p=0.913), with a mean rank maximum IIC score of 64.75 for under 20 years, 64.80 for 20-39 years, 69.24 for 40-59 years, and 69.60 for 60 years and over. </w:t>
      </w:r>
    </w:p>
    <w:p w14:paraId="68958260" w14:textId="77777777" w:rsidR="00ED18D3" w:rsidRPr="00986A21" w:rsidRDefault="00ED18D3" w:rsidP="00C33D04">
      <w:pPr>
        <w:autoSpaceDE w:val="0"/>
        <w:autoSpaceDN w:val="0"/>
        <w:adjustRightInd w:val="0"/>
        <w:jc w:val="left"/>
      </w:pPr>
    </w:p>
    <w:p w14:paraId="51E1AE59" w14:textId="69077A91" w:rsidR="00C33D04" w:rsidRDefault="004E790C" w:rsidP="00D97B77">
      <w:pPr>
        <w:spacing w:line="259" w:lineRule="auto"/>
        <w:jc w:val="left"/>
        <w:rPr>
          <w:rFonts w:ascii="Times New Roman" w:eastAsiaTheme="minorHAnsi" w:hAnsi="Times New Roman"/>
          <w:sz w:val="24"/>
          <w:szCs w:val="24"/>
          <w:lang w:eastAsia="en-US"/>
        </w:rPr>
      </w:pPr>
      <w:r>
        <w:rPr>
          <w:rFonts w:ascii="Times New Roman" w:eastAsiaTheme="minorHAnsi" w:hAnsi="Times New Roman"/>
          <w:noProof/>
          <w:sz w:val="24"/>
          <w:szCs w:val="24"/>
          <w:lang w:eastAsia="en-US"/>
        </w:rPr>
        <mc:AlternateContent>
          <mc:Choice Requires="wpg">
            <w:drawing>
              <wp:anchor distT="0" distB="0" distL="114300" distR="114300" simplePos="0" relativeHeight="251670528" behindDoc="0" locked="0" layoutInCell="1" allowOverlap="1" wp14:anchorId="02B70238" wp14:editId="1473091D">
                <wp:simplePos x="0" y="0"/>
                <wp:positionH relativeFrom="margin">
                  <wp:align>right</wp:align>
                </wp:positionH>
                <wp:positionV relativeFrom="paragraph">
                  <wp:posOffset>2540</wp:posOffset>
                </wp:positionV>
                <wp:extent cx="5695950" cy="3352800"/>
                <wp:effectExtent l="0" t="0" r="19050" b="19050"/>
                <wp:wrapSquare wrapText="bothSides"/>
                <wp:docPr id="16" name="Group 16"/>
                <wp:cNvGraphicFramePr/>
                <a:graphic xmlns:a="http://schemas.openxmlformats.org/drawingml/2006/main">
                  <a:graphicData uri="http://schemas.microsoft.com/office/word/2010/wordprocessingGroup">
                    <wpg:wgp>
                      <wpg:cNvGrpSpPr/>
                      <wpg:grpSpPr>
                        <a:xfrm>
                          <a:off x="0" y="0"/>
                          <a:ext cx="5695950" cy="3352800"/>
                          <a:chOff x="0" y="0"/>
                          <a:chExt cx="5695950" cy="3352800"/>
                        </a:xfrm>
                      </wpg:grpSpPr>
                      <wpg:grpSp>
                        <wpg:cNvPr id="14" name="Group 14"/>
                        <wpg:cNvGrpSpPr/>
                        <wpg:grpSpPr>
                          <a:xfrm>
                            <a:off x="0" y="0"/>
                            <a:ext cx="5695950" cy="3352800"/>
                            <a:chOff x="0" y="0"/>
                            <a:chExt cx="5695950" cy="3352800"/>
                          </a:xfrm>
                        </wpg:grpSpPr>
                        <wps:wsp>
                          <wps:cNvPr id="11" name="Text Box 2"/>
                          <wps:cNvSpPr txBox="1">
                            <a:spLocks noChangeArrowheads="1"/>
                          </wps:cNvSpPr>
                          <wps:spPr bwMode="auto">
                            <a:xfrm>
                              <a:off x="635000" y="2724150"/>
                              <a:ext cx="4279901" cy="612140"/>
                            </a:xfrm>
                            <a:prstGeom prst="rect">
                              <a:avLst/>
                            </a:prstGeom>
                            <a:solidFill>
                              <a:srgbClr val="FFFFFF"/>
                            </a:solidFill>
                            <a:ln w="9525">
                              <a:noFill/>
                              <a:miter lim="800000"/>
                              <a:headEnd/>
                              <a:tailEnd/>
                            </a:ln>
                          </wps:spPr>
                          <wps:txbx>
                            <w:txbxContent>
                              <w:p w14:paraId="36FFED5F" w14:textId="6D0FCC49" w:rsidR="005B0F11" w:rsidRPr="005C646B" w:rsidRDefault="005B0F11" w:rsidP="005B0F11">
                                <w:r w:rsidRPr="006D5BBA">
                                  <w:rPr>
                                    <w:b/>
                                    <w:bCs/>
                                  </w:rPr>
                                  <w:t xml:space="preserve">Figure </w:t>
                                </w:r>
                                <w:r>
                                  <w:rPr>
                                    <w:b/>
                                    <w:bCs/>
                                  </w:rPr>
                                  <w:t>2</w:t>
                                </w:r>
                                <w:r w:rsidRPr="006D5BBA">
                                  <w:rPr>
                                    <w:b/>
                                    <w:bCs/>
                                  </w:rPr>
                                  <w:t>:</w:t>
                                </w:r>
                                <w:r>
                                  <w:rPr>
                                    <w:b/>
                                    <w:bCs/>
                                  </w:rPr>
                                  <w:t xml:space="preserve"> Maximum injury severity score in </w:t>
                                </w:r>
                                <w:r w:rsidR="00637B80">
                                  <w:rPr>
                                    <w:b/>
                                    <w:bCs/>
                                  </w:rPr>
                                  <w:t>different age groups</w:t>
                                </w:r>
                                <w:r w:rsidR="003C4301">
                                  <w:rPr>
                                    <w:b/>
                                    <w:bCs/>
                                  </w:rPr>
                                  <w:t>.</w:t>
                                </w:r>
                                <w:r>
                                  <w:rPr>
                                    <w:b/>
                                    <w:bCs/>
                                  </w:rPr>
                                  <w:t xml:space="preserve">  </w:t>
                                </w:r>
                                <w:r>
                                  <w:t xml:space="preserve">Figure suggests </w:t>
                                </w:r>
                                <w:r w:rsidR="00637B80">
                                  <w:t xml:space="preserve">no difference in </w:t>
                                </w:r>
                                <w:r w:rsidR="003C4301">
                                  <w:t>maximum injury severity between the groups.</w:t>
                                </w:r>
                                <w:r>
                                  <w:t xml:space="preserve"> Maximum injury severity score based on the most severe</w:t>
                                </w:r>
                                <w:r>
                                  <w:rPr>
                                    <w:b/>
                                    <w:bCs/>
                                  </w:rPr>
                                  <w:t xml:space="preserve"> </w:t>
                                </w:r>
                                <w:r>
                                  <w:t xml:space="preserve">injury found. </w:t>
                                </w:r>
                              </w:p>
                            </w:txbxContent>
                          </wps:txbx>
                          <wps:bodyPr rot="0" vert="horz" wrap="square" lIns="91440" tIns="45720" rIns="91440" bIns="45720" anchor="t" anchorCtr="0">
                            <a:spAutoFit/>
                          </wps:bodyPr>
                        </wps:wsp>
                        <wps:wsp>
                          <wps:cNvPr id="13" name="Rectangle 13"/>
                          <wps:cNvSpPr/>
                          <wps:spPr>
                            <a:xfrm>
                              <a:off x="0" y="0"/>
                              <a:ext cx="5695950" cy="3352800"/>
                            </a:xfrm>
                            <a:prstGeom prst="rect">
                              <a:avLst/>
                            </a:prstGeom>
                            <a:no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5" name="Picture 15"/>
                          <pic:cNvPicPr>
                            <a:picLocks noChangeAspect="1"/>
                          </pic:cNvPicPr>
                        </pic:nvPicPr>
                        <pic:blipFill rotWithShape="1">
                          <a:blip r:embed="rId12">
                            <a:extLst>
                              <a:ext uri="{28A0092B-C50C-407E-A947-70E740481C1C}">
                                <a14:useLocalDpi xmlns:a14="http://schemas.microsoft.com/office/drawing/2010/main" val="0"/>
                              </a:ext>
                            </a:extLst>
                          </a:blip>
                          <a:srcRect t="5545"/>
                          <a:stretch/>
                        </pic:blipFill>
                        <pic:spPr bwMode="auto">
                          <a:xfrm>
                            <a:off x="552450" y="381000"/>
                            <a:ext cx="4279265" cy="237998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2B70238" id="Group 16" o:spid="_x0000_s1031" style="position:absolute;margin-left:397.3pt;margin-top:.2pt;width:448.5pt;height:264pt;z-index:251670528;mso-position-horizontal:right;mso-position-horizontal-relative:margin;mso-width-relative:margin;mso-height-relative:margin" coordsize="56959,335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">
                <v:group id="Group 14" o:spid="_x0000_s1032" style="position:absolute;width:56959;height:33528" coordsize="56959,335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shape id="Text Box 2" o:spid="_x0000_s1033" type="#_x0000_t202" style="position:absolute;left:6350;top:27241;width:42799;height:61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" stroked="f">
                    <v:textbox style="mso-fit-shape-to-text:t">
                      <w:txbxContent>
                        <w:p w14:paraId="36FFED5F" w14:textId="6D0FCC49" w:rsidR="005B0F11" w:rsidRPr="005C646B" w:rsidRDefault="005B0F11" w:rsidP="005B0F11">
                          <w:r w:rsidRPr="006D5BBA">
                            <w:rPr>
                              <w:b/>
                              <w:bCs/>
                            </w:rPr>
                            <w:t xml:space="preserve">Figure </w:t>
                          </w:r>
                          <w:r>
                            <w:rPr>
                              <w:b/>
                              <w:bCs/>
                            </w:rPr>
                            <w:t>2</w:t>
                          </w:r>
                          <w:r w:rsidRPr="006D5BBA">
                            <w:rPr>
                              <w:b/>
                              <w:bCs/>
                            </w:rPr>
                            <w:t>:</w:t>
                          </w:r>
                          <w:r>
                            <w:rPr>
                              <w:b/>
                              <w:bCs/>
                            </w:rPr>
                            <w:t xml:space="preserve"> Maximum injury severity score in </w:t>
                          </w:r>
                          <w:r w:rsidR="00637B80">
                            <w:rPr>
                              <w:b/>
                              <w:bCs/>
                            </w:rPr>
                            <w:t>different age groups</w:t>
                          </w:r>
                          <w:r w:rsidR="003C4301">
                            <w:rPr>
                              <w:b/>
                              <w:bCs/>
                            </w:rPr>
                            <w:t>.</w:t>
                          </w:r>
                          <w:r>
                            <w:rPr>
                              <w:b/>
                              <w:bCs/>
                            </w:rPr>
                            <w:t xml:space="preserve">  </w:t>
                          </w:r>
                          <w:r>
                            <w:t xml:space="preserve">Figure suggests </w:t>
                          </w:r>
                          <w:r w:rsidR="00637B80">
                            <w:t xml:space="preserve">no difference in </w:t>
                          </w:r>
                          <w:r w:rsidR="003C4301">
                            <w:t>maximum injury severity between the groups.</w:t>
                          </w:r>
                          <w:r>
                            <w:t xml:space="preserve"> Maximum injury severity score based on the most severe</w:t>
                          </w:r>
                          <w:r>
                            <w:rPr>
                              <w:b/>
                              <w:bCs/>
                            </w:rPr>
                            <w:t xml:space="preserve"> </w:t>
                          </w:r>
                          <w:r>
                            <w:t xml:space="preserve">injury found. </w:t>
                          </w:r>
                        </w:p>
                      </w:txbxContent>
                    </v:textbox>
                  </v:shape>
                  <v:rect id="Rectangle 13" o:spid="_x0000_s1034" style="position:absolute;width:56959;height:33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" filled="f" strokecolor="#bfbfbf [2412]" strokeweight="1pt"/>
                </v:group>
                <v:shape id="Picture 15" o:spid="_x0000_s1035" type="#_x0000_t75" style="position:absolute;left:5524;top:3810;width:42793;height:237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">
                  <v:imagedata r:id="rId13" o:title="" croptop="3634f"/>
                </v:shape>
                <w10:wrap type="square" anchorx="margin"/>
              </v:group>
            </w:pict>
          </mc:Fallback>
        </mc:AlternateContent>
      </w:r>
    </w:p>
    <w:p w14:paraId="1B311A91" w14:textId="77777777" w:rsidR="006A0A23" w:rsidRDefault="006A0A23">
      <w:pPr>
        <w:spacing w:after="160" w:line="259" w:lineRule="auto"/>
        <w:jc w:val="left"/>
      </w:pPr>
      <w:r>
        <w:br w:type="page"/>
      </w:r>
    </w:p>
    <w:p w14:paraId="61F46004" w14:textId="4E109F16" w:rsidR="006A0A23" w:rsidRDefault="00CF2CFD" w:rsidP="006A0A23">
      <w:pPr>
        <w:spacing w:line="259" w:lineRule="auto"/>
        <w:rPr>
          <w:rFonts w:ascii="Times New Roman" w:eastAsiaTheme="minorHAnsi" w:hAnsi="Times New Roman"/>
          <w:sz w:val="24"/>
          <w:szCs w:val="24"/>
          <w:lang w:eastAsia="en-US"/>
        </w:rPr>
      </w:pPr>
      <w:r>
        <w:lastRenderedPageBreak/>
        <w:t xml:space="preserve">Scrambling injuries presented most frequently in the spring and summer (table 4), with seasons each including 3 months (e.g., winter defined as December, January, February). Figure </w:t>
      </w:r>
      <w:r w:rsidR="00E05E93">
        <w:t>3</w:t>
      </w:r>
      <w:r>
        <w:t xml:space="preserve"> compares the maximum IIC scores across the seasons showing the upper and lower quartiles are equal for all seasons. Spring, summer, and autumn have equal median, maximum and minimum scores. From the figure</w:t>
      </w:r>
      <w:r w:rsidR="006F5A2E">
        <w:t>,</w:t>
      </w:r>
      <w:r>
        <w:t xml:space="preserve"> no season appears to have significantly different maximum IIC scores.</w:t>
      </w:r>
      <w:r w:rsidR="00C33D04">
        <w:t xml:space="preserve"> A Kruskal-Wallis H test was performed to determine whether the maximum IIC score was related to the season, which found no statistically significant difference (X</w:t>
      </w:r>
      <w:r w:rsidR="00C33D04">
        <w:rPr>
          <w:vertAlign w:val="superscript"/>
        </w:rPr>
        <w:t>2</w:t>
      </w:r>
      <w:r w:rsidR="00C33D04">
        <w:t>(3) =0.388, p=0.943), with a mean rank max IIC score of 71.00 for winter, 66.16 for spring, 65.19 for summer, 69.23 for autumn.</w:t>
      </w:r>
    </w:p>
    <w:p w14:paraId="2DAFBD3D" w14:textId="104FD6E9" w:rsidR="00CF2CFD" w:rsidRPr="006A0A23" w:rsidRDefault="00D15C7C" w:rsidP="006A0A23">
      <w:pPr>
        <w:spacing w:after="160" w:line="259" w:lineRule="auto"/>
        <w:jc w:val="left"/>
        <w:rPr>
          <w:rFonts w:ascii="Times New Roman" w:eastAsiaTheme="minorHAnsi" w:hAnsi="Times New Roman"/>
          <w:sz w:val="24"/>
          <w:szCs w:val="24"/>
          <w:lang w:eastAsia="en-US"/>
        </w:rPr>
      </w:pPr>
      <w:r>
        <w:rPr>
          <w:rFonts w:ascii="Times New Roman" w:eastAsiaTheme="minorHAnsi" w:hAnsi="Times New Roman"/>
          <w:noProof/>
          <w:sz w:val="24"/>
          <w:szCs w:val="24"/>
          <w:lang w:eastAsia="en-US"/>
        </w:rPr>
        <mc:AlternateContent>
          <mc:Choice Requires="wpg">
            <w:drawing>
              <wp:anchor distT="0" distB="0" distL="114300" distR="114300" simplePos="0" relativeHeight="251681792" behindDoc="0" locked="0" layoutInCell="1" allowOverlap="1" wp14:anchorId="794906A2" wp14:editId="0A971D1E">
                <wp:simplePos x="0" y="0"/>
                <wp:positionH relativeFrom="margin">
                  <wp:align>left</wp:align>
                </wp:positionH>
                <wp:positionV relativeFrom="paragraph">
                  <wp:posOffset>224399</wp:posOffset>
                </wp:positionV>
                <wp:extent cx="5695950" cy="3587115"/>
                <wp:effectExtent l="0" t="0" r="19050" b="13335"/>
                <wp:wrapSquare wrapText="bothSides"/>
                <wp:docPr id="29" name="Group 29"/>
                <wp:cNvGraphicFramePr/>
                <a:graphic xmlns:a="http://schemas.openxmlformats.org/drawingml/2006/main">
                  <a:graphicData uri="http://schemas.microsoft.com/office/word/2010/wordprocessingGroup">
                    <wpg:wgp>
                      <wpg:cNvGrpSpPr/>
                      <wpg:grpSpPr>
                        <a:xfrm>
                          <a:off x="0" y="0"/>
                          <a:ext cx="5695950" cy="3587115"/>
                          <a:chOff x="0" y="0"/>
                          <a:chExt cx="5695950" cy="3587750"/>
                        </a:xfrm>
                      </wpg:grpSpPr>
                      <wpg:grpSp>
                        <wpg:cNvPr id="30" name="Group 30"/>
                        <wpg:cNvGrpSpPr/>
                        <wpg:grpSpPr>
                          <a:xfrm>
                            <a:off x="0" y="0"/>
                            <a:ext cx="5695950" cy="3587750"/>
                            <a:chOff x="0" y="0"/>
                            <a:chExt cx="5695950" cy="3587750"/>
                          </a:xfrm>
                        </wpg:grpSpPr>
                        <wps:wsp>
                          <wps:cNvPr id="31" name="Text Box 2"/>
                          <wps:cNvSpPr txBox="1">
                            <a:spLocks noChangeArrowheads="1"/>
                          </wps:cNvSpPr>
                          <wps:spPr bwMode="auto">
                            <a:xfrm>
                              <a:off x="731520" y="2774317"/>
                              <a:ext cx="4143374" cy="783093"/>
                            </a:xfrm>
                            <a:prstGeom prst="rect">
                              <a:avLst/>
                            </a:prstGeom>
                            <a:solidFill>
                              <a:srgbClr val="FFFFFF"/>
                            </a:solidFill>
                            <a:ln w="9525">
                              <a:noFill/>
                              <a:miter lim="800000"/>
                              <a:headEnd/>
                              <a:tailEnd/>
                            </a:ln>
                          </wps:spPr>
                          <wps:txbx>
                            <w:txbxContent>
                              <w:p w14:paraId="49FB9252" w14:textId="18636CBB" w:rsidR="00CF2CFD" w:rsidRPr="005C646B" w:rsidRDefault="00CF2CFD" w:rsidP="00CF2CFD">
                                <w:r w:rsidRPr="006D5BBA">
                                  <w:rPr>
                                    <w:b/>
                                    <w:bCs/>
                                  </w:rPr>
                                  <w:t xml:space="preserve">Figure </w:t>
                                </w:r>
                                <w:r w:rsidR="00E05E93">
                                  <w:rPr>
                                    <w:b/>
                                    <w:bCs/>
                                  </w:rPr>
                                  <w:t>3</w:t>
                                </w:r>
                                <w:r w:rsidRPr="006D5BBA">
                                  <w:rPr>
                                    <w:b/>
                                    <w:bCs/>
                                  </w:rPr>
                                  <w:t>:</w:t>
                                </w:r>
                                <w:r>
                                  <w:rPr>
                                    <w:b/>
                                    <w:bCs/>
                                  </w:rPr>
                                  <w:t xml:space="preserve"> Maximum injury severity scores across the seasons.  </w:t>
                                </w:r>
                                <w:r>
                                  <w:t>Figure suggests no difference in maximum injury severity between the groups. Maximum injury severity score based on the most severe</w:t>
                                </w:r>
                                <w:r>
                                  <w:rPr>
                                    <w:b/>
                                    <w:bCs/>
                                  </w:rPr>
                                  <w:t xml:space="preserve"> </w:t>
                                </w:r>
                                <w:r>
                                  <w:t xml:space="preserve">injury found. </w:t>
                                </w:r>
                              </w:p>
                            </w:txbxContent>
                          </wps:txbx>
                          <wps:bodyPr rot="0" vert="horz" wrap="square" lIns="91440" tIns="45720" rIns="91440" bIns="45720" anchor="t" anchorCtr="0">
                            <a:spAutoFit/>
                          </wps:bodyPr>
                        </wps:wsp>
                        <wps:wsp>
                          <wps:cNvPr id="288" name="Rectangle 288"/>
                          <wps:cNvSpPr/>
                          <wps:spPr>
                            <a:xfrm>
                              <a:off x="0" y="0"/>
                              <a:ext cx="5695950" cy="3587750"/>
                            </a:xfrm>
                            <a:prstGeom prst="rect">
                              <a:avLst/>
                            </a:prstGeom>
                            <a:no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89" name="Picture 289"/>
                          <pic:cNvPicPr>
                            <a:picLocks noChangeAspect="1"/>
                          </pic:cNvPicPr>
                        </pic:nvPicPr>
                        <pic:blipFill rotWithShape="1">
                          <a:blip r:embed="rId14">
                            <a:extLst>
                              <a:ext uri="{28A0092B-C50C-407E-A947-70E740481C1C}">
                                <a14:useLocalDpi xmlns:a14="http://schemas.microsoft.com/office/drawing/2010/main" val="0"/>
                              </a:ext>
                            </a:extLst>
                          </a:blip>
                          <a:srcRect t="5292"/>
                          <a:stretch/>
                        </pic:blipFill>
                        <pic:spPr bwMode="auto">
                          <a:xfrm>
                            <a:off x="541606" y="428969"/>
                            <a:ext cx="4278630" cy="238633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794906A2" id="Group 29" o:spid="_x0000_s1036" style="position:absolute;margin-left:0;margin-top:17.65pt;width:448.5pt;height:282.45pt;z-index:251681792;mso-position-horizontal:left;mso-position-horizontal-relative:margin;mso-height-relative:margin" coordsize="56959,358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">
                <v:group id="Group 30" o:spid="_x0000_s1037" style="position:absolute;width:56959;height:35877" coordsize="56959,358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shape id="Text Box 2" o:spid="_x0000_s1038" type="#_x0000_t202" style="position:absolute;left:7315;top:27743;width:41433;height:78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" stroked="f">
                    <v:textbox style="mso-fit-shape-to-text:t">
                      <w:txbxContent>
                        <w:p w14:paraId="49FB9252" w14:textId="18636CBB" w:rsidR="00CF2CFD" w:rsidRPr="005C646B" w:rsidRDefault="00CF2CFD" w:rsidP="00CF2CFD">
                          <w:r w:rsidRPr="006D5BBA">
                            <w:rPr>
                              <w:b/>
                              <w:bCs/>
                            </w:rPr>
                            <w:t xml:space="preserve">Figure </w:t>
                          </w:r>
                          <w:r w:rsidR="00E05E93">
                            <w:rPr>
                              <w:b/>
                              <w:bCs/>
                            </w:rPr>
                            <w:t>3</w:t>
                          </w:r>
                          <w:r w:rsidRPr="006D5BBA">
                            <w:rPr>
                              <w:b/>
                              <w:bCs/>
                            </w:rPr>
                            <w:t>:</w:t>
                          </w:r>
                          <w:r>
                            <w:rPr>
                              <w:b/>
                              <w:bCs/>
                            </w:rPr>
                            <w:t xml:space="preserve"> Maximum injury severity scores across the seasons.  </w:t>
                          </w:r>
                          <w:r>
                            <w:t>Figure suggests no difference in maximum injury severity between the groups. Maximum injury severity score based on the most severe</w:t>
                          </w:r>
                          <w:r>
                            <w:rPr>
                              <w:b/>
                              <w:bCs/>
                            </w:rPr>
                            <w:t xml:space="preserve"> </w:t>
                          </w:r>
                          <w:r>
                            <w:t xml:space="preserve">injury found. </w:t>
                          </w:r>
                        </w:p>
                      </w:txbxContent>
                    </v:textbox>
                  </v:shape>
                  <v:rect id="Rectangle 288" o:spid="_x0000_s1039" style="position:absolute;width:56959;height:358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" filled="f" strokecolor="#bfbfbf [2412]" strokeweight="1pt"/>
                </v:group>
                <v:shape id="Picture 289" o:spid="_x0000_s1040" type="#_x0000_t75" style="position:absolute;left:5416;top:4289;width:42786;height:238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">
                  <v:imagedata r:id="rId15" o:title="" croptop="3468f"/>
                </v:shape>
                <w10:wrap type="square" anchorx="margin"/>
              </v:group>
            </w:pict>
          </mc:Fallback>
        </mc:AlternateContent>
      </w:r>
    </w:p>
    <w:p w14:paraId="3244FC1A" w14:textId="77777777" w:rsidR="00BF105A" w:rsidRDefault="00BF105A">
      <w:pPr>
        <w:spacing w:after="160" w:line="259" w:lineRule="auto"/>
        <w:jc w:val="left"/>
      </w:pPr>
      <w:r>
        <w:br w:type="page"/>
      </w:r>
    </w:p>
    <w:p w14:paraId="1B1DB715" w14:textId="340AC1DB" w:rsidR="009039CB" w:rsidRDefault="009039CB" w:rsidP="006C381A">
      <w:pPr>
        <w:autoSpaceDE w:val="0"/>
        <w:autoSpaceDN w:val="0"/>
        <w:adjustRightInd w:val="0"/>
      </w:pPr>
      <w:r>
        <w:lastRenderedPageBreak/>
        <w:t>A fall from a height was associated with injury in 86 patients (65.1%) out of 132 with injuries. All patients with a maximum IIC score of four or more had a fall from height (table 6).</w:t>
      </w:r>
      <w:r w:rsidR="001918B0">
        <w:t xml:space="preserve"> Figure </w:t>
      </w:r>
      <w:r w:rsidR="00E05E93">
        <w:t>4</w:t>
      </w:r>
      <w:r w:rsidR="001918B0">
        <w:t xml:space="preserve"> shows equal median values for fallers</w:t>
      </w:r>
      <w:r w:rsidR="00D6600A">
        <w:t xml:space="preserve"> and non-faller</w:t>
      </w:r>
      <w:r w:rsidR="00104807">
        <w:t>s</w:t>
      </w:r>
      <w:r w:rsidR="00F139A2">
        <w:t>,</w:t>
      </w:r>
      <w:r w:rsidR="00104807">
        <w:t xml:space="preserve"> but t</w:t>
      </w:r>
      <w:r w:rsidR="00C266F3">
        <w:t>he</w:t>
      </w:r>
      <w:r w:rsidR="00104807">
        <w:t xml:space="preserve"> higher</w:t>
      </w:r>
      <w:r w:rsidR="008C5940">
        <w:t xml:space="preserve"> upper quartile, maximum, and positive skew of the faller plot</w:t>
      </w:r>
      <w:r w:rsidR="001B6178">
        <w:t xml:space="preserve"> suggests an increase in maximum IIC score in fallers compared to non-fallers.</w:t>
      </w:r>
      <w:r>
        <w:t xml:space="preserve"> A Mann-Whitney U test was </w:t>
      </w:r>
      <w:r w:rsidR="004629BA">
        <w:t>performed</w:t>
      </w:r>
      <w:r>
        <w:t xml:space="preserve"> to see if there was a statistical relationship between a fall and maximum IIC which found that the maximum IIC was significantly higher in the patients who had a fall compared to those who did not (U=1342.000, p=0.001).</w:t>
      </w:r>
    </w:p>
    <w:p w14:paraId="7694C4F1" w14:textId="6D864495" w:rsidR="00887BEF" w:rsidRDefault="00887BEF" w:rsidP="009039CB">
      <w:pPr>
        <w:autoSpaceDE w:val="0"/>
        <w:autoSpaceDN w:val="0"/>
        <w:adjustRightInd w:val="0"/>
        <w:jc w:val="left"/>
        <w:rPr>
          <w:rFonts w:ascii="Times New Roman" w:eastAsiaTheme="minorHAnsi" w:hAnsi="Times New Roman"/>
          <w:sz w:val="24"/>
          <w:szCs w:val="24"/>
          <w:lang w:eastAsia="en-US"/>
        </w:rPr>
      </w:pPr>
    </w:p>
    <w:p w14:paraId="53E3C938" w14:textId="4ACDDD6F" w:rsidR="00B11260" w:rsidRDefault="009900A6" w:rsidP="009F78F8">
      <w:pPr>
        <w:spacing w:after="160" w:line="259" w:lineRule="auto"/>
      </w:pPr>
      <w:r>
        <w:rPr>
          <w:rFonts w:ascii="Times New Roman" w:eastAsiaTheme="minorHAnsi" w:hAnsi="Times New Roman"/>
          <w:noProof/>
          <w:sz w:val="24"/>
          <w:szCs w:val="24"/>
          <w:lang w:eastAsia="en-US"/>
        </w:rPr>
        <mc:AlternateContent>
          <mc:Choice Requires="wpg">
            <w:drawing>
              <wp:anchor distT="0" distB="0" distL="114300" distR="114300" simplePos="0" relativeHeight="251675648" behindDoc="0" locked="0" layoutInCell="1" allowOverlap="1" wp14:anchorId="55632131" wp14:editId="16ED6917">
                <wp:simplePos x="0" y="0"/>
                <wp:positionH relativeFrom="margin">
                  <wp:align>left</wp:align>
                </wp:positionH>
                <wp:positionV relativeFrom="paragraph">
                  <wp:posOffset>862330</wp:posOffset>
                </wp:positionV>
                <wp:extent cx="5695950" cy="3587750"/>
                <wp:effectExtent l="0" t="0" r="19050" b="12700"/>
                <wp:wrapSquare wrapText="bothSides"/>
                <wp:docPr id="22" name="Group 22"/>
                <wp:cNvGraphicFramePr/>
                <a:graphic xmlns:a="http://schemas.openxmlformats.org/drawingml/2006/main">
                  <a:graphicData uri="http://schemas.microsoft.com/office/word/2010/wordprocessingGroup">
                    <wpg:wgp>
                      <wpg:cNvGrpSpPr/>
                      <wpg:grpSpPr>
                        <a:xfrm>
                          <a:off x="0" y="0"/>
                          <a:ext cx="5695950" cy="3587750"/>
                          <a:chOff x="0" y="0"/>
                          <a:chExt cx="5695950" cy="3587750"/>
                        </a:xfrm>
                      </wpg:grpSpPr>
                      <wpg:grpSp>
                        <wpg:cNvPr id="18" name="Group 18"/>
                        <wpg:cNvGrpSpPr/>
                        <wpg:grpSpPr>
                          <a:xfrm>
                            <a:off x="0" y="0"/>
                            <a:ext cx="5695950" cy="3587750"/>
                            <a:chOff x="0" y="0"/>
                            <a:chExt cx="5695950" cy="3587750"/>
                          </a:xfrm>
                        </wpg:grpSpPr>
                        <wps:wsp>
                          <wps:cNvPr id="19" name="Text Box 2"/>
                          <wps:cNvSpPr txBox="1">
                            <a:spLocks noChangeArrowheads="1"/>
                          </wps:cNvSpPr>
                          <wps:spPr bwMode="auto">
                            <a:xfrm>
                              <a:off x="222250" y="2774317"/>
                              <a:ext cx="5334634" cy="782954"/>
                            </a:xfrm>
                            <a:prstGeom prst="rect">
                              <a:avLst/>
                            </a:prstGeom>
                            <a:solidFill>
                              <a:srgbClr val="FFFFFF"/>
                            </a:solidFill>
                            <a:ln w="9525">
                              <a:noFill/>
                              <a:miter lim="800000"/>
                              <a:headEnd/>
                              <a:tailEnd/>
                            </a:ln>
                          </wps:spPr>
                          <wps:txbx>
                            <w:txbxContent>
                              <w:p w14:paraId="7B41574E" w14:textId="4D2D5532" w:rsidR="004E790C" w:rsidRPr="005C646B" w:rsidRDefault="004E790C" w:rsidP="004E790C">
                                <w:r w:rsidRPr="006D5BBA">
                                  <w:rPr>
                                    <w:b/>
                                    <w:bCs/>
                                  </w:rPr>
                                  <w:t xml:space="preserve">Figure </w:t>
                                </w:r>
                                <w:r w:rsidR="00E05E93">
                                  <w:rPr>
                                    <w:b/>
                                    <w:bCs/>
                                  </w:rPr>
                                  <w:t>4</w:t>
                                </w:r>
                                <w:r w:rsidRPr="006D5BBA">
                                  <w:rPr>
                                    <w:b/>
                                    <w:bCs/>
                                  </w:rPr>
                                  <w:t>:</w:t>
                                </w:r>
                                <w:r>
                                  <w:rPr>
                                    <w:b/>
                                    <w:bCs/>
                                  </w:rPr>
                                  <w:t xml:space="preserve"> Maximum injury severity scores in patients who had fall from height</w:t>
                                </w:r>
                                <w:r w:rsidR="00EB1EFF">
                                  <w:rPr>
                                    <w:b/>
                                    <w:bCs/>
                                  </w:rPr>
                                  <w:t xml:space="preserve"> a</w:t>
                                </w:r>
                                <w:r>
                                  <w:rPr>
                                    <w:b/>
                                    <w:bCs/>
                                  </w:rPr>
                                  <w:t xml:space="preserve">nd those who did not.  </w:t>
                                </w:r>
                                <w:r>
                                  <w:t xml:space="preserve">Figure </w:t>
                                </w:r>
                                <w:r w:rsidR="002A4085">
                                  <w:t xml:space="preserve">suggests </w:t>
                                </w:r>
                                <w:r w:rsidR="0036042F">
                                  <w:t xml:space="preserve">slight increase in maximum injury severity score in patients </w:t>
                                </w:r>
                                <w:r w:rsidR="0006456E">
                                  <w:t>with fall</w:t>
                                </w:r>
                                <w:r>
                                  <w:t>. Maximum injury severity score based on the most severe</w:t>
                                </w:r>
                                <w:r>
                                  <w:rPr>
                                    <w:b/>
                                    <w:bCs/>
                                  </w:rPr>
                                  <w:t xml:space="preserve"> </w:t>
                                </w:r>
                                <w:r>
                                  <w:t xml:space="preserve">injury found. </w:t>
                                </w:r>
                                <w:r w:rsidR="00EB1EFF">
                                  <w:t>Fall from height defined as fall from height greater than standing height</w:t>
                                </w:r>
                                <w:r w:rsidR="0006456E">
                                  <w:t>.</w:t>
                                </w:r>
                              </w:p>
                            </w:txbxContent>
                          </wps:txbx>
                          <wps:bodyPr rot="0" vert="horz" wrap="square" lIns="91440" tIns="45720" rIns="91440" bIns="45720" anchor="t" anchorCtr="0">
                            <a:spAutoFit/>
                          </wps:bodyPr>
                        </wps:wsp>
                        <wps:wsp>
                          <wps:cNvPr id="20" name="Rectangle 20"/>
                          <wps:cNvSpPr/>
                          <wps:spPr>
                            <a:xfrm>
                              <a:off x="0" y="0"/>
                              <a:ext cx="5695950" cy="3587750"/>
                            </a:xfrm>
                            <a:prstGeom prst="rect">
                              <a:avLst/>
                            </a:prstGeom>
                            <a:noFill/>
                            <a:ln>
                              <a:solidFill>
                                <a:schemeClr val="bg1">
                                  <a:lumMod val="75000"/>
                                </a:schemeClr>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8" name="Picture 8"/>
                          <pic:cNvPicPr>
                            <a:picLocks noChangeAspect="1"/>
                          </pic:cNvPicPr>
                        </pic:nvPicPr>
                        <pic:blipFill rotWithShape="1">
                          <a:blip r:embed="rId16">
                            <a:extLst>
                              <a:ext uri="{28A0092B-C50C-407E-A947-70E740481C1C}">
                                <a14:useLocalDpi xmlns:a14="http://schemas.microsoft.com/office/drawing/2010/main" val="0"/>
                              </a:ext>
                            </a:extLst>
                          </a:blip>
                          <a:srcRect t="5292"/>
                          <a:stretch/>
                        </pic:blipFill>
                        <pic:spPr bwMode="auto">
                          <a:xfrm>
                            <a:off x="579022" y="268654"/>
                            <a:ext cx="4278630" cy="238633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5632131" id="Group 22" o:spid="_x0000_s1041" style="position:absolute;left:0;text-align:left;margin-left:0;margin-top:67.9pt;width:448.5pt;height:282.5pt;z-index:251675648;mso-position-horizontal:left;mso-position-horizontal-relative:margin;mso-height-relative:margin" coordsize="56959,358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">
                <v:group id="Group 18" o:spid="_x0000_s1042" style="position:absolute;width:56959;height:35877" coordsize="56959,358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shape id="Text Box 2" o:spid="_x0000_s1043" type="#_x0000_t202" style="position:absolute;left:2222;top:27743;width:53346;height:78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" stroked="f">
                    <v:textbox style="mso-fit-shape-to-text:t">
                      <w:txbxContent>
                        <w:p w14:paraId="7B41574E" w14:textId="4D2D5532" w:rsidR="004E790C" w:rsidRPr="005C646B" w:rsidRDefault="004E790C" w:rsidP="004E790C">
                          <w:r w:rsidRPr="006D5BBA">
                            <w:rPr>
                              <w:b/>
                              <w:bCs/>
                            </w:rPr>
                            <w:t xml:space="preserve">Figure </w:t>
                          </w:r>
                          <w:r w:rsidR="00E05E93">
                            <w:rPr>
                              <w:b/>
                              <w:bCs/>
                            </w:rPr>
                            <w:t>4</w:t>
                          </w:r>
                          <w:r w:rsidRPr="006D5BBA">
                            <w:rPr>
                              <w:b/>
                              <w:bCs/>
                            </w:rPr>
                            <w:t>:</w:t>
                          </w:r>
                          <w:r>
                            <w:rPr>
                              <w:b/>
                              <w:bCs/>
                            </w:rPr>
                            <w:t xml:space="preserve"> Maximum injury severity scores in patients who had fall from height</w:t>
                          </w:r>
                          <w:r w:rsidR="00EB1EFF">
                            <w:rPr>
                              <w:b/>
                              <w:bCs/>
                            </w:rPr>
                            <w:t xml:space="preserve"> a</w:t>
                          </w:r>
                          <w:r>
                            <w:rPr>
                              <w:b/>
                              <w:bCs/>
                            </w:rPr>
                            <w:t xml:space="preserve">nd those who did not.  </w:t>
                          </w:r>
                          <w:r>
                            <w:t xml:space="preserve">Figure </w:t>
                          </w:r>
                          <w:r w:rsidR="002A4085">
                            <w:t xml:space="preserve">suggests </w:t>
                          </w:r>
                          <w:r w:rsidR="0036042F">
                            <w:t xml:space="preserve">slight increase in maximum injury severity score in patients </w:t>
                          </w:r>
                          <w:r w:rsidR="0006456E">
                            <w:t>with fall</w:t>
                          </w:r>
                          <w:r>
                            <w:t>. Maximum injury severity score based on the most severe</w:t>
                          </w:r>
                          <w:r>
                            <w:rPr>
                              <w:b/>
                              <w:bCs/>
                            </w:rPr>
                            <w:t xml:space="preserve"> </w:t>
                          </w:r>
                          <w:r>
                            <w:t xml:space="preserve">injury found. </w:t>
                          </w:r>
                          <w:r w:rsidR="00EB1EFF">
                            <w:t>Fall from height defined as fall from height greater than standing height</w:t>
                          </w:r>
                          <w:r w:rsidR="0006456E">
                            <w:t>.</w:t>
                          </w:r>
                        </w:p>
                      </w:txbxContent>
                    </v:textbox>
                  </v:shape>
                  <v:rect id="Rectangle 20" o:spid="_x0000_s1044" style="position:absolute;width:56959;height:358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" filled="f" strokecolor="#bfbfbf [2412]" strokeweight="1pt"/>
                </v:group>
                <v:shape id="Picture 8" o:spid="_x0000_s1045" type="#_x0000_t75" style="position:absolute;left:5790;top:2686;width:42786;height:238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">
                  <v:imagedata r:id="rId17" o:title="" croptop="3468f"/>
                </v:shape>
                <w10:wrap type="square" anchorx="margin"/>
              </v:group>
            </w:pict>
          </mc:Fallback>
        </mc:AlternateContent>
      </w:r>
      <w:r w:rsidR="00796C19">
        <w:t xml:space="preserve">The height of the fall </w:t>
      </w:r>
      <w:r w:rsidR="00990BA3">
        <w:t xml:space="preserve">was </w:t>
      </w:r>
      <w:r w:rsidR="00D002D9">
        <w:t>documented</w:t>
      </w:r>
      <w:r w:rsidR="00796C19">
        <w:t xml:space="preserve"> for 77 patients</w:t>
      </w:r>
      <w:r w:rsidR="00C26900">
        <w:t xml:space="preserve"> (90%) of the </w:t>
      </w:r>
      <w:r w:rsidR="001179E7">
        <w:t xml:space="preserve">86 patients who fell. </w:t>
      </w:r>
      <w:r w:rsidR="009D1A3A">
        <w:t>A Spearman’s rank-order correlation was run to determine the relationship between</w:t>
      </w:r>
      <w:r w:rsidR="00ED64A7">
        <w:t xml:space="preserve"> the</w:t>
      </w:r>
      <w:r w:rsidR="009D1A3A">
        <w:t xml:space="preserve"> distance</w:t>
      </w:r>
      <w:r w:rsidR="00ED64A7">
        <w:t xml:space="preserve"> of the fall and the maximum I</w:t>
      </w:r>
      <w:r w:rsidR="009E7083">
        <w:t>I</w:t>
      </w:r>
      <w:r w:rsidR="00ED64A7">
        <w:t xml:space="preserve">C. There was a strong </w:t>
      </w:r>
      <w:r w:rsidR="000C5B09">
        <w:t>positive correlation between the distance of the fall and the max</w:t>
      </w:r>
      <w:r w:rsidR="00F66BDB">
        <w:t>imum I</w:t>
      </w:r>
      <w:r w:rsidR="009E7083">
        <w:t>I</w:t>
      </w:r>
      <w:r w:rsidR="00F66BDB">
        <w:t xml:space="preserve">C which was </w:t>
      </w:r>
      <w:r w:rsidR="00681A91">
        <w:t>statistically significant (</w:t>
      </w:r>
      <w:proofErr w:type="spellStart"/>
      <w:proofErr w:type="gramStart"/>
      <w:r w:rsidR="006F18F7">
        <w:t>r</w:t>
      </w:r>
      <w:r w:rsidR="006F18F7">
        <w:softHyphen/>
      </w:r>
      <w:r w:rsidR="006F18F7">
        <w:rPr>
          <w:vertAlign w:val="subscript"/>
        </w:rPr>
        <w:t>s</w:t>
      </w:r>
      <w:proofErr w:type="spellEnd"/>
      <w:r w:rsidR="006F18F7">
        <w:t>(</w:t>
      </w:r>
      <w:proofErr w:type="gramEnd"/>
      <w:r w:rsidR="006F18F7" w:rsidRPr="007369E1">
        <w:t>71</w:t>
      </w:r>
      <w:r w:rsidR="006F18F7">
        <w:t xml:space="preserve">)=0.232, </w:t>
      </w:r>
      <w:r w:rsidR="00480AAA">
        <w:t>p</w:t>
      </w:r>
      <w:r w:rsidR="006F18F7">
        <w:t>=0.048)</w:t>
      </w:r>
      <w:r w:rsidR="004B1CEE">
        <w:t>.</w:t>
      </w:r>
    </w:p>
    <w:p w14:paraId="5DA2B364" w14:textId="77777777" w:rsidR="005029B9" w:rsidRDefault="005029B9" w:rsidP="009F78F8">
      <w:pPr>
        <w:spacing w:after="160" w:line="259" w:lineRule="auto"/>
      </w:pPr>
    </w:p>
    <w:p w14:paraId="4F240056" w14:textId="0A46EA99" w:rsidR="0066616E" w:rsidRDefault="002A1E11" w:rsidP="009F78F8">
      <w:pPr>
        <w:spacing w:after="160" w:line="259" w:lineRule="auto"/>
      </w:pPr>
      <w:r>
        <w:t>Of the 14</w:t>
      </w:r>
      <w:r w:rsidR="003806D7">
        <w:t>0</w:t>
      </w:r>
      <w:r>
        <w:t xml:space="preserve"> scrambling patients there were </w:t>
      </w:r>
      <w:r w:rsidR="00497257">
        <w:t>1</w:t>
      </w:r>
      <w:r w:rsidR="003806D7">
        <w:t>2</w:t>
      </w:r>
      <w:r w:rsidR="00497257">
        <w:t xml:space="preserve"> (</w:t>
      </w:r>
      <w:r w:rsidR="00E96064">
        <w:t>8.6</w:t>
      </w:r>
      <w:r w:rsidR="00497257">
        <w:t>%) who</w:t>
      </w:r>
      <w:r w:rsidR="003F56B3">
        <w:t xml:space="preserve"> were dead at scene</w:t>
      </w:r>
      <w:r w:rsidR="00C351C7">
        <w:t xml:space="preserve">, one </w:t>
      </w:r>
      <w:r w:rsidR="003F56B3">
        <w:t>due to illness</w:t>
      </w:r>
      <w:r w:rsidR="00180B5E">
        <w:t>.</w:t>
      </w:r>
      <w:r w:rsidR="00221057">
        <w:t xml:space="preserve"> Of the traumatic deaths, </w:t>
      </w:r>
      <w:r w:rsidR="00F52866">
        <w:t>all 1</w:t>
      </w:r>
      <w:r w:rsidR="00E96064">
        <w:t>1</w:t>
      </w:r>
      <w:r w:rsidR="00221057">
        <w:t xml:space="preserve"> were </w:t>
      </w:r>
      <w:r w:rsidR="00E4324C">
        <w:t xml:space="preserve">related </w:t>
      </w:r>
      <w:r w:rsidR="00221057">
        <w:t>to a fall.</w:t>
      </w:r>
      <w:r w:rsidR="00AD565B">
        <w:t xml:space="preserve"> </w:t>
      </w:r>
      <w:r w:rsidR="00E96064">
        <w:t>All</w:t>
      </w:r>
      <w:r w:rsidR="00750C63">
        <w:t xml:space="preserve"> 11 of the traumatic deaths suffered fatal head</w:t>
      </w:r>
      <w:r w:rsidR="00F52866">
        <w:t xml:space="preserve"> </w:t>
      </w:r>
      <w:r w:rsidR="00DF0829">
        <w:t>and neck</w:t>
      </w:r>
      <w:r w:rsidR="00750C63">
        <w:t xml:space="preserve"> injuries</w:t>
      </w:r>
      <w:r w:rsidR="00DF0829">
        <w:t>,</w:t>
      </w:r>
      <w:r w:rsidR="00FC739C">
        <w:t xml:space="preserve"> and six had concurrent fatal trunk injuries.</w:t>
      </w:r>
    </w:p>
    <w:p w14:paraId="7E4EA876" w14:textId="39D8F5D5" w:rsidR="00F00FA1" w:rsidRDefault="002E1387" w:rsidP="00F00FA1">
      <w:pPr>
        <w:pStyle w:val="Heading3"/>
      </w:pPr>
      <w:r>
        <w:t xml:space="preserve">Geographical </w:t>
      </w:r>
      <w:r w:rsidR="00B91EB8">
        <w:t>Location and Grade of Scramble</w:t>
      </w:r>
    </w:p>
    <w:p w14:paraId="3252E7AB" w14:textId="6FA7C661" w:rsidR="00705F9E" w:rsidRDefault="00A11689" w:rsidP="000900FE">
      <w:pPr>
        <w:spacing w:line="259" w:lineRule="auto"/>
      </w:pPr>
      <w:r>
        <w:t>Patients came into the ED from a wide range of scrambling locations across Snowdonia.</w:t>
      </w:r>
      <w:r w:rsidR="003C7159">
        <w:t xml:space="preserve"> </w:t>
      </w:r>
      <w:r w:rsidR="007D7B0C">
        <w:t>Out of all the scrambling patients, 123</w:t>
      </w:r>
      <w:r w:rsidR="00343FFA">
        <w:t xml:space="preserve"> patients</w:t>
      </w:r>
      <w:r w:rsidR="007D7B0C">
        <w:t xml:space="preserve"> had enough information recorded on the location of the incident to determine the grade of the route. </w:t>
      </w:r>
      <w:r w:rsidR="00D75F61">
        <w:t>The most common</w:t>
      </w:r>
      <w:r w:rsidR="00FC091E">
        <w:t xml:space="preserve"> routes were </w:t>
      </w:r>
      <w:r w:rsidR="00594AA9">
        <w:t xml:space="preserve">low </w:t>
      </w:r>
      <w:r w:rsidR="00D75F61">
        <w:t xml:space="preserve">grade </w:t>
      </w:r>
      <w:r w:rsidR="00705D2E">
        <w:t>with 100</w:t>
      </w:r>
      <w:r w:rsidR="008E541A">
        <w:t xml:space="preserve"> patients</w:t>
      </w:r>
      <w:r w:rsidR="00705D2E">
        <w:t xml:space="preserve"> (81.3%)</w:t>
      </w:r>
      <w:r w:rsidR="00D75F61">
        <w:t xml:space="preserve"> of the 123 </w:t>
      </w:r>
      <w:r w:rsidR="008E541A">
        <w:t>scramblers</w:t>
      </w:r>
      <w:r w:rsidR="00594AA9">
        <w:t xml:space="preserve"> on a grade</w:t>
      </w:r>
      <w:r w:rsidR="00D17844">
        <w:t>-1</w:t>
      </w:r>
      <w:r w:rsidR="00BF734A">
        <w:t xml:space="preserve"> route</w:t>
      </w:r>
      <w:r w:rsidR="008E541A">
        <w:t>.</w:t>
      </w:r>
      <w:r w:rsidR="00676827">
        <w:t xml:space="preserve"> </w:t>
      </w:r>
      <w:r w:rsidR="005029B9">
        <w:t xml:space="preserve"> </w:t>
      </w:r>
      <w:r w:rsidR="00A1304D">
        <w:t>A Spearman’s rank-order correlation was run to determine the relationship between the grade of scramble and the maximum IIC. There was no correlation between the grade and the maximum IIC (</w:t>
      </w:r>
      <w:proofErr w:type="spellStart"/>
      <w:proofErr w:type="gramStart"/>
      <w:r w:rsidR="00A1304D">
        <w:t>r</w:t>
      </w:r>
      <w:r w:rsidR="00A1304D">
        <w:softHyphen/>
      </w:r>
      <w:r w:rsidR="00A1304D">
        <w:rPr>
          <w:vertAlign w:val="subscript"/>
        </w:rPr>
        <w:t>s</w:t>
      </w:r>
      <w:proofErr w:type="spellEnd"/>
      <w:r w:rsidR="00A1304D">
        <w:t>(</w:t>
      </w:r>
      <w:proofErr w:type="gramEnd"/>
      <w:r w:rsidR="007369E1">
        <w:t>112</w:t>
      </w:r>
      <w:r w:rsidR="00A1304D">
        <w:t>)=0041, p=0.</w:t>
      </w:r>
      <w:r w:rsidR="004344ED">
        <w:t>665</w:t>
      </w:r>
      <w:r w:rsidR="00A1304D">
        <w:t>).</w:t>
      </w:r>
      <w:r w:rsidR="0039694C">
        <w:t xml:space="preserve"> </w:t>
      </w:r>
    </w:p>
    <w:p w14:paraId="6D181BB7" w14:textId="77777777" w:rsidR="000900FE" w:rsidRDefault="000900FE" w:rsidP="000900FE">
      <w:pPr>
        <w:spacing w:line="259" w:lineRule="auto"/>
      </w:pPr>
    </w:p>
    <w:p w14:paraId="5AD272A4" w14:textId="39940ABC" w:rsidR="004E447B" w:rsidRDefault="00676827" w:rsidP="00D422AC">
      <w:r>
        <w:t>Crib Goch</w:t>
      </w:r>
      <w:r w:rsidR="00C92203">
        <w:t>, a grade</w:t>
      </w:r>
      <w:r w:rsidR="00D17844">
        <w:t>-1</w:t>
      </w:r>
      <w:r w:rsidR="00C92203">
        <w:t xml:space="preserve"> scramble,</w:t>
      </w:r>
      <w:r>
        <w:t xml:space="preserve"> </w:t>
      </w:r>
      <w:r w:rsidR="004212E8">
        <w:t xml:space="preserve">was the </w:t>
      </w:r>
      <w:r w:rsidR="00C92203">
        <w:t xml:space="preserve">route </w:t>
      </w:r>
      <w:r w:rsidR="0032764C">
        <w:t>54</w:t>
      </w:r>
      <w:r w:rsidR="00F67452">
        <w:t xml:space="preserve"> </w:t>
      </w:r>
      <w:r w:rsidR="00C92203">
        <w:t xml:space="preserve">patients </w:t>
      </w:r>
      <w:r w:rsidR="00F67452">
        <w:t>(</w:t>
      </w:r>
      <w:r w:rsidR="0011322B">
        <w:t>43.9</w:t>
      </w:r>
      <w:r w:rsidR="00F67452">
        <w:t>%)</w:t>
      </w:r>
      <w:r w:rsidR="00553889">
        <w:t xml:space="preserve"> were on, making it the most common place for a scrambling injury.</w:t>
      </w:r>
      <w:r w:rsidR="002D7A72">
        <w:t xml:space="preserve"> </w:t>
      </w:r>
      <w:r w:rsidR="001E3FDA">
        <w:t>Visitor monitoring d</w:t>
      </w:r>
      <w:r w:rsidR="00932C82">
        <w:t xml:space="preserve">ata from Snowdonia National Park </w:t>
      </w:r>
      <w:r w:rsidR="001E3FDA">
        <w:t>Authority in 2018 calculated a mean of 19,324 visits a year to Crib Goch</w:t>
      </w:r>
      <w:r w:rsidR="00727628">
        <w:t xml:space="preserve"> betwee</w:t>
      </w:r>
      <w:r w:rsidR="00995C8C">
        <w:t>n 2013-2018</w:t>
      </w:r>
      <w:r w:rsidR="0011322B">
        <w:t>.</w:t>
      </w:r>
      <w:r w:rsidR="00C61155">
        <w:t xml:space="preserve"> </w:t>
      </w:r>
      <w:r w:rsidR="00C61155">
        <w:fldChar w:fldCharType="begin"/>
      </w:r>
      <w:r w:rsidR="00C61155">
        <w:instrText xml:space="preserve"> ADDIN EN.CITE &lt;EndNote&gt;&lt;Cite&gt;&lt;Author&gt;Snowdonia National Park Authority&lt;/Author&gt;&lt;Year&gt;2018&lt;/Year&gt;&lt;IDText&gt;Visitor Monitoring Figures&lt;/IDText&gt;&lt;DisplayText&gt;(7)&lt;/DisplayText&gt;&lt;record&gt;&lt;titles&gt;&lt;title&gt;Visitor Monitoring Figures&lt;/title&gt;&lt;/titles&gt;&lt;contributors&gt;&lt;authors&gt;&lt;author&gt;Snowdonia National Park Authority,.&lt;/author&gt;&lt;/authors&gt;&lt;/contributors&gt;&lt;added-date format="utc"&gt;1614950340&lt;/added-date&gt;&lt;ref-type name="Unpublished Work"&gt;34&lt;/ref-type&gt;&lt;dates&gt;&lt;year&gt;2018&lt;/year&gt;&lt;/dates&gt;&lt;rec-number&gt;268&lt;/rec-number&gt;&lt;last-updated-date format="utc"&gt;1614950712&lt;/last-updated-date&gt;&lt;/record&gt;&lt;/Cite&gt;&lt;/EndNote&gt;</w:instrText>
      </w:r>
      <w:r w:rsidR="00C61155">
        <w:fldChar w:fldCharType="separate"/>
      </w:r>
      <w:r w:rsidR="00C61155">
        <w:rPr>
          <w:noProof/>
        </w:rPr>
        <w:t>(7)</w:t>
      </w:r>
      <w:r w:rsidR="00C61155">
        <w:fldChar w:fldCharType="end"/>
      </w:r>
      <w:r w:rsidR="00FC7C12">
        <w:t xml:space="preserve"> </w:t>
      </w:r>
      <w:r w:rsidR="00E94F88">
        <w:t>A</w:t>
      </w:r>
      <w:r w:rsidR="008C08AD">
        <w:t xml:space="preserve"> mean of</w:t>
      </w:r>
      <w:r w:rsidR="00E32A22">
        <w:t xml:space="preserve"> 3.</w:t>
      </w:r>
      <w:r w:rsidR="002B0834">
        <w:t>5</w:t>
      </w:r>
      <w:r w:rsidR="00E32A22">
        <w:t xml:space="preserve"> patients </w:t>
      </w:r>
      <w:r w:rsidR="00E32A22">
        <w:lastRenderedPageBreak/>
        <w:t>per year</w:t>
      </w:r>
      <w:r w:rsidR="009158EA">
        <w:t xml:space="preserve"> involved in incidents on Crib Goch</w:t>
      </w:r>
      <w:r w:rsidR="00E94F88">
        <w:t xml:space="preserve"> was </w:t>
      </w:r>
      <w:r w:rsidR="003E3D59">
        <w:t>observed in this study</w:t>
      </w:r>
      <w:r w:rsidR="002B0834">
        <w:t xml:space="preserve"> during</w:t>
      </w:r>
      <w:r w:rsidR="002D1B0C">
        <w:t xml:space="preserve"> the same period</w:t>
      </w:r>
      <w:r w:rsidR="007C5B4B">
        <w:t>.</w:t>
      </w:r>
      <w:r w:rsidR="003920EF">
        <w:t xml:space="preserve"> This study found </w:t>
      </w:r>
      <w:r w:rsidR="00A170C8">
        <w:t>seven</w:t>
      </w:r>
      <w:r w:rsidR="003920EF">
        <w:t xml:space="preserve"> deaths on Crib Goch over 16 years</w:t>
      </w:r>
      <w:r w:rsidR="0042365B">
        <w:t>.</w:t>
      </w:r>
      <w:r w:rsidR="008D3F6B">
        <w:t xml:space="preserve"> </w:t>
      </w:r>
      <w:r w:rsidR="00DE3D2E">
        <w:t>Using the visitor data</w:t>
      </w:r>
      <w:r w:rsidR="001143D8">
        <w:t xml:space="preserve"> available</w:t>
      </w:r>
      <w:r w:rsidR="00E92F0D">
        <w:t xml:space="preserve"> from 2007-2018</w:t>
      </w:r>
      <w:r w:rsidR="001143D8">
        <w:t xml:space="preserve"> this translates </w:t>
      </w:r>
      <w:r w:rsidR="00120024">
        <w:t>to a case fatality rate of</w:t>
      </w:r>
      <w:r w:rsidR="001143D8">
        <w:t xml:space="preserve"> </w:t>
      </w:r>
      <w:r w:rsidR="001C7782">
        <w:t>one</w:t>
      </w:r>
      <w:r w:rsidR="001143D8">
        <w:t xml:space="preserve"> death per</w:t>
      </w:r>
      <w:r w:rsidR="001F07EC">
        <w:t xml:space="preserve"> </w:t>
      </w:r>
      <w:r w:rsidR="001C7782">
        <w:t>2</w:t>
      </w:r>
      <w:r w:rsidR="001F07EC">
        <w:t>9,</w:t>
      </w:r>
      <w:r w:rsidR="001C7782">
        <w:t>8</w:t>
      </w:r>
      <w:r w:rsidR="00377257">
        <w:t>64</w:t>
      </w:r>
      <w:r w:rsidR="001F07EC">
        <w:t xml:space="preserve"> </w:t>
      </w:r>
      <w:r w:rsidR="00A307D8">
        <w:t>passes of Crib Goch.</w:t>
      </w:r>
      <w:r w:rsidR="00C61155">
        <w:t xml:space="preserve"> </w:t>
      </w:r>
      <w:r w:rsidR="00C61155">
        <w:fldChar w:fldCharType="begin"/>
      </w:r>
      <w:r w:rsidR="009B362D">
        <w:instrText xml:space="preserve"> ADDIN EN.CITE &lt;EndNote&gt;&lt;Cite&gt;&lt;Author&gt;Snowdonia National Park Authority&lt;/Author&gt;&lt;Year&gt;2013&lt;/Year&gt;&lt;IDText&gt;Visitor Monitoring Figures&lt;/IDText&gt;&lt;DisplayText&gt;(7, 8)&lt;/DisplayText&gt;&lt;record&gt;&lt;titles&gt;&lt;title&gt;Visitor Monitoring Figures&lt;/title&gt;&lt;/titles&gt;&lt;contributors&gt;&lt;authors&gt;&lt;author&gt;Snowdonia National Park Authority,.&lt;/author&gt;&lt;/authors&gt;&lt;/contributors&gt;&lt;added-date format="utc"&gt;1614950767&lt;/added-date&gt;&lt;ref-type name="Unpublished Work"&gt;34&lt;/ref-type&gt;&lt;dates&gt;&lt;year&gt;2013&lt;/year&gt;&lt;/dates&gt;&lt;rec-number&gt;269&lt;/rec-number&gt;&lt;last-updated-date format="utc"&gt;1614950796&lt;/last-updated-date&gt;&lt;/record&gt;&lt;/Cite&gt;&lt;Cite&gt;&lt;Author&gt;Snowdonia National Park Authority&lt;/Author&gt;&lt;Year&gt;2018&lt;/Year&gt;&lt;IDText&gt;Visitor Monitoring Figures&lt;/IDText&gt;&lt;record&gt;&lt;titles&gt;&lt;title&gt;Visitor Monitoring Figures&lt;/title&gt;&lt;/titles&gt;&lt;contributors&gt;&lt;authors&gt;&lt;author&gt;Snowdonia National Park Authority,.&lt;/author&gt;&lt;/authors&gt;&lt;/contributors&gt;&lt;added-date format="utc"&gt;1614950340&lt;/added-date&gt;&lt;ref-type name="Unpublished Work"&gt;34&lt;/ref-type&gt;&lt;dates&gt;&lt;year&gt;2018&lt;/year&gt;&lt;/dates&gt;&lt;rec-number&gt;268&lt;/rec-number&gt;&lt;last-updated-date format="utc"&gt;1614950712&lt;/last-updated-date&gt;&lt;/record&gt;&lt;/Cite&gt;&lt;/EndNote&gt;</w:instrText>
      </w:r>
      <w:r w:rsidR="00C61155">
        <w:fldChar w:fldCharType="separate"/>
      </w:r>
      <w:r w:rsidR="009B362D">
        <w:rPr>
          <w:noProof/>
        </w:rPr>
        <w:t>(7, 8)</w:t>
      </w:r>
      <w:r w:rsidR="00C61155">
        <w:fldChar w:fldCharType="end"/>
      </w:r>
    </w:p>
    <w:p w14:paraId="081D6591" w14:textId="77777777" w:rsidR="00D422AC" w:rsidRPr="006F18F7" w:rsidRDefault="00D422AC" w:rsidP="00D422AC"/>
    <w:p w14:paraId="6E0E6A11" w14:textId="6F55E00C" w:rsidR="00335A57" w:rsidRPr="00335A57" w:rsidRDefault="006A23EB" w:rsidP="007E66A4">
      <w:pPr>
        <w:pStyle w:val="Heading2"/>
      </w:pPr>
      <w:r>
        <w:t>Discussion</w:t>
      </w:r>
    </w:p>
    <w:p w14:paraId="637C75F0" w14:textId="7E0F7B3D" w:rsidR="00CB7375" w:rsidRDefault="00CB7375" w:rsidP="00153A5F">
      <w:r>
        <w:t>In this single-centre retrospective cross-sectional study o</w:t>
      </w:r>
      <w:r w:rsidR="00242F99">
        <w:t>f</w:t>
      </w:r>
      <w:r>
        <w:t xml:space="preserve"> scrambl</w:t>
      </w:r>
      <w:r w:rsidR="00130F00">
        <w:t>ing injuries</w:t>
      </w:r>
      <w:r>
        <w:t xml:space="preserve">, </w:t>
      </w:r>
      <w:r w:rsidR="00130F00">
        <w:t xml:space="preserve">the </w:t>
      </w:r>
      <w:r>
        <w:t xml:space="preserve">lower limb </w:t>
      </w:r>
      <w:r w:rsidR="00130F00">
        <w:t>was</w:t>
      </w:r>
      <w:r w:rsidR="004157E7">
        <w:t xml:space="preserve"> the</w:t>
      </w:r>
      <w:r w:rsidR="00130F00">
        <w:t xml:space="preserve"> m</w:t>
      </w:r>
      <w:r w:rsidR="002E7EE2">
        <w:t>o</w:t>
      </w:r>
      <w:r w:rsidR="00130F00">
        <w:t>st affected</w:t>
      </w:r>
      <w:r w:rsidR="002E7EE2">
        <w:t xml:space="preserve"> body region</w:t>
      </w:r>
      <w:r w:rsidR="00130F00">
        <w:t>.</w:t>
      </w:r>
      <w:r w:rsidR="002E7EE2">
        <w:t xml:space="preserve"> Male </w:t>
      </w:r>
      <w:r w:rsidR="00EA6DDA">
        <w:t>sex</w:t>
      </w:r>
      <w:r w:rsidR="00E96D23">
        <w:t xml:space="preserve"> and increasing fall height</w:t>
      </w:r>
      <w:r w:rsidR="002E7EE2">
        <w:t xml:space="preserve"> increased the </w:t>
      </w:r>
      <w:r w:rsidR="007924B2">
        <w:t>risk of a higher severity of injury</w:t>
      </w:r>
      <w:r w:rsidR="00E96D23">
        <w:t>.</w:t>
      </w:r>
      <w:r w:rsidR="00686AE1">
        <w:t xml:space="preserve"> </w:t>
      </w:r>
      <w:r w:rsidR="003E3EA1">
        <w:t>Mortality for scramblers was less than 10%</w:t>
      </w:r>
      <w:r w:rsidR="00686AE1">
        <w:t>.</w:t>
      </w:r>
      <w:r w:rsidR="003E3EA1">
        <w:t xml:space="preserve"> Most patients were on a grade</w:t>
      </w:r>
      <w:r w:rsidR="00D17844">
        <w:t>-1</w:t>
      </w:r>
      <w:r w:rsidR="003E3EA1">
        <w:t xml:space="preserve"> scramble at the time</w:t>
      </w:r>
      <w:r w:rsidR="00A170C8">
        <w:t xml:space="preserve"> of injury.</w:t>
      </w:r>
    </w:p>
    <w:p w14:paraId="0C5D961F" w14:textId="77777777" w:rsidR="0097354D" w:rsidRDefault="0097354D" w:rsidP="00153A5F"/>
    <w:p w14:paraId="2A9F3E5F" w14:textId="63373A6C" w:rsidR="009E1D54" w:rsidRDefault="00A0541C" w:rsidP="00153A5F">
      <w:r>
        <w:t>Patient</w:t>
      </w:r>
      <w:r w:rsidR="003312CE">
        <w:t xml:space="preserve"> </w:t>
      </w:r>
      <w:r w:rsidR="00153A5F">
        <w:t>demographics</w:t>
      </w:r>
      <w:r w:rsidR="00D516FC" w:rsidRPr="00D516FC">
        <w:t xml:space="preserve"> </w:t>
      </w:r>
      <w:r w:rsidR="00D516FC">
        <w:t>in this study</w:t>
      </w:r>
      <w:r w:rsidR="001346FE">
        <w:t>, namely age and gender,</w:t>
      </w:r>
      <w:r>
        <w:t xml:space="preserve"> were </w:t>
      </w:r>
      <w:r w:rsidR="001346FE">
        <w:t>comparable</w:t>
      </w:r>
      <w:r w:rsidR="00153A5F">
        <w:t xml:space="preserve"> to</w:t>
      </w:r>
      <w:r w:rsidR="00234F7F">
        <w:t xml:space="preserve"> those included in the literature sea</w:t>
      </w:r>
      <w:r w:rsidR="00A271E1">
        <w:t>r</w:t>
      </w:r>
      <w:r w:rsidR="00234F7F">
        <w:t xml:space="preserve">ch </w:t>
      </w:r>
      <w:r w:rsidR="00A271E1">
        <w:t xml:space="preserve">for </w:t>
      </w:r>
      <w:r w:rsidR="00A21DE8">
        <w:t>m</w:t>
      </w:r>
      <w:r w:rsidR="00A271E1">
        <w:t xml:space="preserve">ountain sport </w:t>
      </w:r>
      <w:r w:rsidR="00EF22DB">
        <w:t>casualties</w:t>
      </w:r>
      <w:r w:rsidR="00A271E1">
        <w:t>.</w:t>
      </w:r>
      <w:r w:rsidR="001346FE">
        <w:t xml:space="preserve"> </w:t>
      </w:r>
      <w:r w:rsidR="00E50259">
        <w:fldChar w:fldCharType="begin">
          <w:fldData xml:space="preserve">PEVuZE5vdGU+PENpdGU+PEF1dGhvcj5Mb2NrZXI8L0F1dGhvcj48WWVhcj4yMDA0PC9ZZWFyPjxJ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</w:fldData>
        </w:fldChar>
      </w:r>
      <w:r w:rsidR="00220337">
        <w:instrText xml:space="preserve"> ADDIN EN.CITE </w:instrText>
      </w:r>
      <w:r w:rsidR="00220337">
        <w:fldChar w:fldCharType="begin">
          <w:fldData xml:space="preserve">PEVuZE5vdGU+PENpdGU+PEF1dGhvcj5Mb2NrZXI8L0F1dGhvcj48WWVhcj4yMDA0PC9ZZWFyPjxJ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</w:fldData>
        </w:fldChar>
      </w:r>
      <w:r w:rsidR="00220337">
        <w:instrText xml:space="preserve"> ADDIN EN.CITE.DATA </w:instrText>
      </w:r>
      <w:r w:rsidR="00220337">
        <w:fldChar w:fldCharType="end"/>
      </w:r>
      <w:r w:rsidR="00E50259">
        <w:fldChar w:fldCharType="separate"/>
      </w:r>
      <w:r w:rsidR="00220337">
        <w:rPr>
          <w:noProof/>
        </w:rPr>
        <w:t>(5, 9, 12-20)</w:t>
      </w:r>
      <w:r w:rsidR="00E50259">
        <w:fldChar w:fldCharType="end"/>
      </w:r>
      <w:r w:rsidR="00E50259" w:rsidRPr="00E50259">
        <w:rPr>
          <w:noProof/>
        </w:rPr>
        <w:t xml:space="preserve"> </w:t>
      </w:r>
      <w:r w:rsidR="00C05121">
        <w:t>Literature</w:t>
      </w:r>
      <w:r w:rsidR="00A271E1">
        <w:t xml:space="preserve"> suggested the lower limb was the </w:t>
      </w:r>
      <w:r w:rsidR="00C738C1">
        <w:t>most affected</w:t>
      </w:r>
      <w:r w:rsidR="00A271E1">
        <w:t xml:space="preserve"> body region for both rock-climbing and hillwalking</w:t>
      </w:r>
      <w:r w:rsidR="002C6BDC">
        <w:t>.</w:t>
      </w:r>
      <w:r w:rsidR="00C01F0A">
        <w:t xml:space="preserve"> </w:t>
      </w:r>
      <w:r w:rsidR="00C01F0A">
        <w:fldChar w:fldCharType="begin">
          <w:fldData xml:space="preserve">PEVuZE5vdGU+PENpdGU+PEF1dGhvcj5Nb3J0PC9BdXRob3I+PFllYXI+MjAxMTwvWWVhcj48SURU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</w:fldData>
        </w:fldChar>
      </w:r>
      <w:r w:rsidR="00C01F0A">
        <w:instrText xml:space="preserve"> ADDIN EN.CITE </w:instrText>
      </w:r>
      <w:r w:rsidR="00C01F0A">
        <w:fldChar w:fldCharType="begin">
          <w:fldData xml:space="preserve">PEVuZE5vdGU+PENpdGU+PEF1dGhvcj5Nb3J0PC9BdXRob3I+PFllYXI+MjAxMTwvWWVhcj48SURU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</w:fldData>
        </w:fldChar>
      </w:r>
      <w:r w:rsidR="00C01F0A">
        <w:instrText xml:space="preserve"> ADDIN EN.CITE.DATA </w:instrText>
      </w:r>
      <w:r w:rsidR="00C01F0A">
        <w:fldChar w:fldCharType="end"/>
      </w:r>
      <w:r w:rsidR="00C01F0A">
        <w:fldChar w:fldCharType="separate"/>
      </w:r>
      <w:r w:rsidR="00C01F0A">
        <w:rPr>
          <w:noProof/>
        </w:rPr>
        <w:t>(5, 15, 18, 20, 22, 23, 25, 26)</w:t>
      </w:r>
      <w:r w:rsidR="00C01F0A">
        <w:fldChar w:fldCharType="end"/>
      </w:r>
      <w:r w:rsidR="00C738C1">
        <w:t xml:space="preserve"> </w:t>
      </w:r>
      <w:r w:rsidR="007751F5">
        <w:t>This study found scrambling to also affect lower limbs most frequently</w:t>
      </w:r>
      <w:r w:rsidR="00BA1AE3">
        <w:t>.</w:t>
      </w:r>
      <w:r w:rsidR="009E1D54">
        <w:t xml:space="preserve"> </w:t>
      </w:r>
    </w:p>
    <w:p w14:paraId="495F0F7A" w14:textId="5EE19349" w:rsidR="00910CEB" w:rsidRDefault="00910CEB" w:rsidP="00153A5F"/>
    <w:p w14:paraId="7AB980C9" w14:textId="7C3E9290" w:rsidR="009738F9" w:rsidRDefault="00B045A3" w:rsidP="00153A5F">
      <w:r>
        <w:t>T</w:t>
      </w:r>
      <w:r w:rsidR="00FA72E0">
        <w:t>he limbs</w:t>
      </w:r>
      <w:r w:rsidR="00571234">
        <w:t xml:space="preserve"> were injured to a </w:t>
      </w:r>
      <w:r w:rsidR="008462FB">
        <w:t>low severity</w:t>
      </w:r>
      <w:r>
        <w:t>,</w:t>
      </w:r>
      <w:r w:rsidR="008462FB">
        <w:t xml:space="preserve"> </w:t>
      </w:r>
      <w:r w:rsidR="0097354D">
        <w:t xml:space="preserve">with both the upper and lower limbs having </w:t>
      </w:r>
      <w:r w:rsidR="00571234">
        <w:t>mean</w:t>
      </w:r>
      <w:r w:rsidR="0097354D">
        <w:t xml:space="preserve"> maximum IIC scores below two.</w:t>
      </w:r>
      <w:r w:rsidR="00B048F4">
        <w:t xml:space="preserve"> </w:t>
      </w:r>
      <w:r w:rsidR="00353B94">
        <w:t>More than half of the lower limb injuries did not require medical attention</w:t>
      </w:r>
      <w:r w:rsidR="00500C2B">
        <w:t>, suggesting that although</w:t>
      </w:r>
      <w:r w:rsidR="00A74E3B">
        <w:t xml:space="preserve"> </w:t>
      </w:r>
      <w:r w:rsidR="00F61078">
        <w:t xml:space="preserve">lower </w:t>
      </w:r>
      <w:r w:rsidR="00A74E3B">
        <w:t>limb injuries</w:t>
      </w:r>
      <w:r w:rsidR="00500C2B">
        <w:t xml:space="preserve"> are common, they are</w:t>
      </w:r>
      <w:r w:rsidR="00A74E3B">
        <w:t xml:space="preserve"> generally</w:t>
      </w:r>
      <w:r w:rsidR="00500C2B">
        <w:t xml:space="preserve"> not severe.</w:t>
      </w:r>
      <w:r w:rsidR="00F61078">
        <w:t xml:space="preserve"> </w:t>
      </w:r>
      <w:r w:rsidR="00880666">
        <w:t xml:space="preserve">The </w:t>
      </w:r>
      <w:r w:rsidR="007B2DF9">
        <w:t>head and neck, and the trunk had higher mean IIC score</w:t>
      </w:r>
      <w:r w:rsidR="00D516FC">
        <w:t>s</w:t>
      </w:r>
      <w:r w:rsidR="007B2DF9">
        <w:t xml:space="preserve"> </w:t>
      </w:r>
      <w:r w:rsidR="004455EB">
        <w:t>indicating</w:t>
      </w:r>
      <w:r w:rsidR="00EB6145">
        <w:t xml:space="preserve"> that the more severe injuries were found in these areas.</w:t>
      </w:r>
      <w:r w:rsidR="00C91C46">
        <w:t xml:space="preserve"> </w:t>
      </w:r>
      <w:r w:rsidR="002813E2">
        <w:t>Patients wi</w:t>
      </w:r>
      <w:r w:rsidR="00FE28E2">
        <w:t>th no injuries</w:t>
      </w:r>
      <w:r w:rsidR="00F61078">
        <w:t xml:space="preserve"> requiring medical </w:t>
      </w:r>
      <w:r w:rsidR="00A40010">
        <w:t>intervention</w:t>
      </w:r>
      <w:r w:rsidR="00FE28E2">
        <w:t xml:space="preserve"> accounted for 18.</w:t>
      </w:r>
      <w:r w:rsidR="00CC698C">
        <w:t>2</w:t>
      </w:r>
      <w:r w:rsidR="00FE28E2">
        <w:t xml:space="preserve">% </w:t>
      </w:r>
      <w:r w:rsidR="00551F49">
        <w:t>of those seen.</w:t>
      </w:r>
      <w:r w:rsidR="00461300">
        <w:t xml:space="preserve"> </w:t>
      </w:r>
      <w:r w:rsidR="0072721A">
        <w:t xml:space="preserve">These patients were seen to by MRT or SAR, as well as the ED but needed no medical treatments. </w:t>
      </w:r>
      <w:r w:rsidR="00247536">
        <w:t xml:space="preserve">Although this </w:t>
      </w:r>
      <w:r w:rsidR="00461300">
        <w:t xml:space="preserve">may </w:t>
      </w:r>
      <w:r w:rsidR="00247536">
        <w:t xml:space="preserve">be seen to </w:t>
      </w:r>
      <w:r w:rsidR="00461300">
        <w:t>suggest inappropriate use of services</w:t>
      </w:r>
      <w:r w:rsidR="00C54A79">
        <w:t xml:space="preserve">, </w:t>
      </w:r>
      <w:r w:rsidR="00A80B96">
        <w:t>it is important to note that even</w:t>
      </w:r>
      <w:r w:rsidR="00B26DE6">
        <w:t xml:space="preserve"> minor injury </w:t>
      </w:r>
      <w:r w:rsidR="00E019E4">
        <w:t xml:space="preserve">in a dangerous location can </w:t>
      </w:r>
      <w:r w:rsidR="004455EB">
        <w:t>decrease</w:t>
      </w:r>
      <w:r w:rsidR="007F175A">
        <w:t xml:space="preserve"> </w:t>
      </w:r>
      <w:r w:rsidR="00E019E4">
        <w:t xml:space="preserve">confidence and </w:t>
      </w:r>
      <w:r w:rsidR="00B26DE6">
        <w:t>render</w:t>
      </w:r>
      <w:r w:rsidR="006B6118">
        <w:t xml:space="preserve"> a scrambler</w:t>
      </w:r>
      <w:r w:rsidR="00E019E4">
        <w:t xml:space="preserve"> unable to carry on</w:t>
      </w:r>
      <w:r w:rsidR="007F175A">
        <w:t>,</w:t>
      </w:r>
      <w:r w:rsidR="000D60F6">
        <w:t xml:space="preserve"> </w:t>
      </w:r>
      <w:r w:rsidR="00D76F44">
        <w:t xml:space="preserve">thus </w:t>
      </w:r>
      <w:r w:rsidR="000D60F6">
        <w:t xml:space="preserve">making a rescue necessary. </w:t>
      </w:r>
      <w:r w:rsidR="00D33CA9">
        <w:t>Equally due to the nature of scrambling requiring all four limbs</w:t>
      </w:r>
      <w:r w:rsidR="00575E44">
        <w:t>, even a minor limb injury would make continuing the route difficul</w:t>
      </w:r>
      <w:r w:rsidR="004A30B1">
        <w:t xml:space="preserve">t. This </w:t>
      </w:r>
      <w:r w:rsidR="00EB699C">
        <w:t xml:space="preserve">may explain </w:t>
      </w:r>
      <w:r w:rsidR="004A30B1">
        <w:t>why there are so many low severity</w:t>
      </w:r>
      <w:r w:rsidR="00690A29">
        <w:t xml:space="preserve"> limb injuries.</w:t>
      </w:r>
    </w:p>
    <w:p w14:paraId="4C6DDE07" w14:textId="2DEB8D22" w:rsidR="00A570D9" w:rsidRDefault="00A570D9" w:rsidP="00153A5F"/>
    <w:p w14:paraId="40921BFB" w14:textId="1C13AFB1" w:rsidR="00A570D9" w:rsidRDefault="00683EAE" w:rsidP="00153A5F">
      <w:r>
        <w:t>Male</w:t>
      </w:r>
      <w:r w:rsidR="00DB57EB">
        <w:t xml:space="preserve">s were found to have </w:t>
      </w:r>
      <w:r w:rsidR="00EA6DDA">
        <w:t xml:space="preserve">significantly </w:t>
      </w:r>
      <w:r w:rsidR="00DB57EB">
        <w:t xml:space="preserve">higher </w:t>
      </w:r>
      <w:r w:rsidR="00D42D90">
        <w:t>severity injuries</w:t>
      </w:r>
      <w:r w:rsidR="00875063">
        <w:t xml:space="preserve"> than females</w:t>
      </w:r>
      <w:r w:rsidR="001E041F">
        <w:t>.</w:t>
      </w:r>
      <w:r w:rsidR="003E3B07">
        <w:t xml:space="preserve"> </w:t>
      </w:r>
      <w:r w:rsidR="00666AD5">
        <w:t>It is not clear from this study why this is.</w:t>
      </w:r>
      <w:r w:rsidR="00606E29">
        <w:t xml:space="preserve"> </w:t>
      </w:r>
      <w:r w:rsidR="00510E80">
        <w:t>One</w:t>
      </w:r>
      <w:r w:rsidR="00DB30C0">
        <w:t xml:space="preserve"> factor</w:t>
      </w:r>
      <w:r w:rsidR="00D74D91">
        <w:t xml:space="preserve"> not found to influence the severity of injuries </w:t>
      </w:r>
      <w:r w:rsidR="00DB30C0">
        <w:t>was</w:t>
      </w:r>
      <w:r w:rsidR="00D74D91">
        <w:t xml:space="preserve"> season</w:t>
      </w:r>
      <w:r w:rsidR="00DA48DD">
        <w:t xml:space="preserve">. This tells us that all year round </w:t>
      </w:r>
      <w:r w:rsidR="00B5071B">
        <w:t xml:space="preserve">the </w:t>
      </w:r>
      <w:r w:rsidR="00DA48DD">
        <w:t>E</w:t>
      </w:r>
      <w:r w:rsidR="00A96919">
        <w:t>D</w:t>
      </w:r>
      <w:r w:rsidR="00DA48DD">
        <w:t xml:space="preserve"> can expect to see patients of all severities </w:t>
      </w:r>
      <w:r w:rsidR="00B5071B">
        <w:t>presenting but</w:t>
      </w:r>
      <w:r w:rsidR="00386A6A">
        <w:t xml:space="preserve"> are more likely to see patients present in </w:t>
      </w:r>
      <w:r w:rsidR="00A96919">
        <w:t>the summer and spring</w:t>
      </w:r>
      <w:r w:rsidR="00006BCB">
        <w:t>. Scrambling injuries presented across a wide array of age groups</w:t>
      </w:r>
      <w:r w:rsidR="00982654">
        <w:t xml:space="preserve">. Injuries </w:t>
      </w:r>
      <w:r w:rsidR="00BB71FC">
        <w:t xml:space="preserve">with </w:t>
      </w:r>
      <w:r w:rsidR="00903866">
        <w:t>high and low severity featur</w:t>
      </w:r>
      <w:r w:rsidR="00982654">
        <w:t>ed</w:t>
      </w:r>
      <w:r w:rsidR="00903866">
        <w:t xml:space="preserve"> in each group</w:t>
      </w:r>
      <w:r w:rsidR="00982654">
        <w:t xml:space="preserve"> and no significant difference in</w:t>
      </w:r>
      <w:r w:rsidR="00DD1CAC">
        <w:t xml:space="preserve"> max IIC was found between age groups</w:t>
      </w:r>
      <w:r w:rsidR="00982654">
        <w:t>.</w:t>
      </w:r>
      <w:r w:rsidR="00903866">
        <w:t xml:space="preserve"> </w:t>
      </w:r>
      <w:r w:rsidR="00DD1CAC">
        <w:t>It is recommended that a</w:t>
      </w:r>
      <w:r w:rsidR="00903866">
        <w:t xml:space="preserve">ll age groups should be </w:t>
      </w:r>
      <w:r w:rsidR="00A92F37">
        <w:t>assessed with the same level of suspicion for severe injury.</w:t>
      </w:r>
    </w:p>
    <w:p w14:paraId="6B4B534D" w14:textId="43C7A663" w:rsidR="009814F2" w:rsidRDefault="009814F2" w:rsidP="00153A5F"/>
    <w:p w14:paraId="5D46EFB7" w14:textId="7944A644" w:rsidR="009814F2" w:rsidRDefault="009814F2" w:rsidP="00153A5F">
      <w:r>
        <w:t>Falls</w:t>
      </w:r>
      <w:r w:rsidR="007D1B3D">
        <w:t xml:space="preserve"> were found in the literature to be a leading cause of </w:t>
      </w:r>
      <w:r w:rsidR="00F4183E">
        <w:t xml:space="preserve">acute </w:t>
      </w:r>
      <w:r w:rsidR="007D1B3D">
        <w:t xml:space="preserve">injuries </w:t>
      </w:r>
      <w:r w:rsidR="00F4183E">
        <w:t>in</w:t>
      </w:r>
      <w:r w:rsidR="007D1B3D">
        <w:t xml:space="preserve"> rock</w:t>
      </w:r>
      <w:r w:rsidR="00BE6E07">
        <w:t>-</w:t>
      </w:r>
      <w:r w:rsidR="007D1B3D">
        <w:t>climbers.</w:t>
      </w:r>
      <w:r w:rsidR="0061555F">
        <w:t xml:space="preserve"> </w:t>
      </w:r>
      <w:r w:rsidR="0061555F">
        <w:fldChar w:fldCharType="begin"/>
      </w:r>
      <w:r w:rsidR="00E50259">
        <w:instrText xml:space="preserve"> ADDIN EN.CITE &lt;EndNote&gt;&lt;Cite&gt;&lt;Author&gt;Mugleston&lt;/Author&gt;&lt;Year&gt;2019&lt;/Year&gt;&lt;IDText&gt;Musculoskeletal Injuries in Climbers&lt;/IDText&gt;&lt;DisplayText&gt;(15, 26)&lt;/DisplayText&gt;&lt;record&gt;&lt;dates&gt;&lt;pub-dates&gt;&lt;date&gt;2019/09/01&lt;/date&gt;&lt;/pub-dates&gt;&lt;year&gt;2019&lt;/year&gt;&lt;/dates&gt;&lt;urls&gt;&lt;related-urls&gt;&lt;url&gt;https://doi.org/10.1007/s40141-019-00227-6&lt;/url&gt;&lt;/related-urls&gt;&lt;/urls&gt;&lt;isbn&gt;2167-4833&lt;/isbn&gt;&lt;titles&gt;&lt;title&gt;Musculoskeletal Injuries in Climbers&lt;/title&gt;&lt;secondary-title&gt;Current Physical Medicine and Rehabilitation Reports&lt;/secondary-title&gt;&lt;/titles&gt;&lt;pages&gt;179-185&lt;/pages&gt;&lt;number&gt;3&lt;/number&gt;&lt;contributors&gt;&lt;authors&gt;&lt;author&gt;Mugleston, Brian&lt;/author&gt;&lt;author&gt;McMullen, Christopher&lt;/author&gt;&lt;/authors&gt;&lt;/contributors&gt;&lt;added-date format="utc"&gt;1604500848&lt;/added-date&gt;&lt;ref-type name="Journal Article"&gt;17&lt;/ref-type&gt;&lt;rec-number&gt;251&lt;/rec-number&gt;&lt;last-updated-date format="utc"&gt;1604500848&lt;/last-updated-date&gt;&lt;electronic-resource-num&gt;10.1007/s40141-019-00227-6&lt;/electronic-resource-num&gt;&lt;volume&gt;7&lt;/volume&gt;&lt;/record&gt;&lt;/Cite&gt;&lt;Cite&gt;&lt;Author&gt;Jones&lt;/Author&gt;&lt;Year&gt;2008&lt;/Year&gt;&lt;IDText&gt;The epidemiology of rock-climbing injuries&lt;/IDText&gt;&lt;record&gt;&lt;urls&gt;&lt;related-urls&gt;&lt;url&gt;http://bjsm.bmj.com/content/42/9/773.abstract&lt;/url&gt;&lt;/related-urls&gt;&lt;/urls&gt;&lt;titles&gt;&lt;title&gt;The epidemiology of rock-climbing injuries&lt;/title&gt;&lt;secondary-title&gt;British Journal of Sports Medicine&lt;/secondary-title&gt;&lt;/titles&gt;&lt;pages&gt;773&lt;/pages&gt;&lt;number&gt;9&lt;/number&gt;&lt;contributors&gt;&lt;authors&gt;&lt;author&gt;Jones, G.&lt;/author&gt;&lt;author&gt;Asghar, A.&lt;/author&gt;&lt;author&gt;Llewellyn, D. J.&lt;/author&gt;&lt;/authors&gt;&lt;/contributors&gt;&lt;added-date format="utc"&gt;1608026179&lt;/added-date&gt;&lt;ref-type name="Journal Article"&gt;17&lt;/ref-type&gt;&lt;dates&gt;&lt;year&gt;2008&lt;/year&gt;&lt;/dates&gt;&lt;rec-number&gt;262&lt;/rec-number&gt;&lt;last-updated-date format="utc"&gt;1608026179&lt;/last-updated-date&gt;&lt;electronic-resource-num&gt;10.1136/bjsm.2007.037978&lt;/electronic-resource-num&gt;&lt;volume&gt;42&lt;/volume&gt;&lt;/record&gt;&lt;/Cite&gt;&lt;/EndNote&gt;</w:instrText>
      </w:r>
      <w:r w:rsidR="0061555F">
        <w:fldChar w:fldCharType="separate"/>
      </w:r>
      <w:r w:rsidR="00E50259">
        <w:rPr>
          <w:noProof/>
        </w:rPr>
        <w:t>(15, 26)</w:t>
      </w:r>
      <w:r w:rsidR="0061555F">
        <w:fldChar w:fldCharType="end"/>
      </w:r>
      <w:r w:rsidR="00D44FCC">
        <w:t xml:space="preserve"> This study found the same for scramblers, with over half the injured patients</w:t>
      </w:r>
      <w:r w:rsidR="005F1287">
        <w:t xml:space="preserve"> involved in a fall from a height</w:t>
      </w:r>
      <w:r w:rsidR="00055C5D">
        <w:t xml:space="preserve"> greater than standing</w:t>
      </w:r>
      <w:r w:rsidR="005F1287">
        <w:t>.</w:t>
      </w:r>
      <w:r w:rsidR="0082678B">
        <w:t xml:space="preserve"> The analysis found that patients who fell from a height had a </w:t>
      </w:r>
      <w:r w:rsidR="00DC4DE5">
        <w:t xml:space="preserve">significantly </w:t>
      </w:r>
      <w:r w:rsidR="0082678B">
        <w:t>higher maximum IIC score than those who did not</w:t>
      </w:r>
      <w:r w:rsidR="00FD4926">
        <w:t>.</w:t>
      </w:r>
      <w:r w:rsidR="00DC4DE5">
        <w:t xml:space="preserve"> </w:t>
      </w:r>
      <w:r w:rsidR="00FD4926">
        <w:t>The study also found</w:t>
      </w:r>
      <w:r w:rsidR="00DC4DE5">
        <w:t xml:space="preserve"> the height of the fall positively correlated with the maximum severity of injuries.</w:t>
      </w:r>
      <w:r w:rsidR="002F6E4F">
        <w:t xml:space="preserve"> </w:t>
      </w:r>
      <w:r w:rsidR="00FD4926">
        <w:t>Th</w:t>
      </w:r>
      <w:r w:rsidR="00E74721">
        <w:t xml:space="preserve">ese findings </w:t>
      </w:r>
      <w:r w:rsidR="008C763F">
        <w:t>fit with the physics of the injuries</w:t>
      </w:r>
      <w:r w:rsidR="009C6506">
        <w:t>.</w:t>
      </w:r>
      <w:r w:rsidR="008C763F">
        <w:t xml:space="preserve"> </w:t>
      </w:r>
      <w:r w:rsidR="00A471F0">
        <w:t xml:space="preserve">The further a scrambler falls, the </w:t>
      </w:r>
      <w:r w:rsidR="00F245F0">
        <w:t>velocity increases due to gravity</w:t>
      </w:r>
      <w:r w:rsidR="002C2836">
        <w:t>, and the greater in impact on landing.</w:t>
      </w:r>
      <w:r w:rsidR="008C763F">
        <w:t xml:space="preserve"> </w:t>
      </w:r>
      <w:r w:rsidR="00E33D22">
        <w:t xml:space="preserve">Injuries not related to a fall from height will generally be low impact </w:t>
      </w:r>
      <w:r w:rsidR="00272119">
        <w:t>therefore have a lower severity.</w:t>
      </w:r>
    </w:p>
    <w:p w14:paraId="08A117F2" w14:textId="27204714" w:rsidR="00FB4B29" w:rsidRDefault="00FB4B29" w:rsidP="00153A5F"/>
    <w:p w14:paraId="1C538B88" w14:textId="22E29E9C" w:rsidR="00FB4B29" w:rsidRDefault="00B1662A" w:rsidP="00153A5F">
      <w:r>
        <w:t xml:space="preserve">The study had a low number of </w:t>
      </w:r>
      <w:r w:rsidR="00C21339">
        <w:t xml:space="preserve">patients who died therefore few conclusions can be drawn. </w:t>
      </w:r>
      <w:r w:rsidR="00C64B87">
        <w:t>However,</w:t>
      </w:r>
      <w:r w:rsidR="00C21339">
        <w:t xml:space="preserve"> it </w:t>
      </w:r>
      <w:r w:rsidR="00E56801">
        <w:t xml:space="preserve">should be noted that all </w:t>
      </w:r>
      <w:r w:rsidR="00C875A7">
        <w:t>traumatic deaths in the study were from falls</w:t>
      </w:r>
      <w:r w:rsidR="00716F1C">
        <w:t xml:space="preserve">, fitting with </w:t>
      </w:r>
      <w:r w:rsidR="00113264">
        <w:t>the results that falls are associated with higher severity injuries.</w:t>
      </w:r>
      <w:r w:rsidR="00AF3F6F">
        <w:t xml:space="preserve"> The cause of instant death was head and neck injuries for all the traumatic deaths </w:t>
      </w:r>
      <w:r w:rsidR="00FD1C86">
        <w:t>with half of these also having fatal trunk injuries</w:t>
      </w:r>
      <w:r w:rsidR="00C15CD5">
        <w:t>.</w:t>
      </w:r>
      <w:r w:rsidR="00905803">
        <w:t xml:space="preserve"> The head and trunk are therefore the areas in need of the most protection when scrambling.</w:t>
      </w:r>
      <w:r w:rsidR="00BF3EBC">
        <w:t xml:space="preserve"> </w:t>
      </w:r>
    </w:p>
    <w:p w14:paraId="2108E78F" w14:textId="5B425AB5" w:rsidR="006357F2" w:rsidRDefault="006357F2" w:rsidP="006357F2">
      <w:pPr>
        <w:pStyle w:val="Heading3"/>
      </w:pPr>
    </w:p>
    <w:p w14:paraId="1B9EA90C" w14:textId="1F22729B" w:rsidR="004D5612" w:rsidRDefault="00781028" w:rsidP="004D5612">
      <w:r>
        <w:t>Most</w:t>
      </w:r>
      <w:r w:rsidR="004D5612">
        <w:t xml:space="preserve"> patients in the study were on grade</w:t>
      </w:r>
      <w:r w:rsidR="00D17844">
        <w:t>-1</w:t>
      </w:r>
      <w:r w:rsidR="004D5612">
        <w:t xml:space="preserve"> scrambles</w:t>
      </w:r>
      <w:r>
        <w:t xml:space="preserve">. These routes are the ones most accessible to </w:t>
      </w:r>
      <w:r w:rsidR="007760F8">
        <w:t>non-experience</w:t>
      </w:r>
      <w:r w:rsidR="0087150A">
        <w:t>d</w:t>
      </w:r>
      <w:r w:rsidR="007760F8">
        <w:t xml:space="preserve"> scramblers,</w:t>
      </w:r>
      <w:r w:rsidR="00845837">
        <w:t xml:space="preserve"> therefore may be likely to have more visitors than more advanced routes. Grade</w:t>
      </w:r>
      <w:r w:rsidR="00D17844">
        <w:t>-1</w:t>
      </w:r>
      <w:r w:rsidR="00845837">
        <w:t xml:space="preserve"> scrambles are</w:t>
      </w:r>
      <w:r w:rsidR="007760F8">
        <w:t xml:space="preserve"> </w:t>
      </w:r>
      <w:r w:rsidR="00E83129">
        <w:t>generally viewed</w:t>
      </w:r>
      <w:r w:rsidR="007760F8">
        <w:t xml:space="preserve"> as routes not needing ropes</w:t>
      </w:r>
      <w:r w:rsidR="00845837">
        <w:t xml:space="preserve"> or protection. The lack of protection and increased likelihood for scrambling novices </w:t>
      </w:r>
      <w:r w:rsidR="0092372A">
        <w:t>on low grade routes</w:t>
      </w:r>
      <w:r w:rsidR="0071714F">
        <w:t xml:space="preserve"> may explain why there is no</w:t>
      </w:r>
      <w:r w:rsidR="00631A9E">
        <w:t xml:space="preserve"> difference in injury severity</w:t>
      </w:r>
      <w:r w:rsidR="00B97933">
        <w:t xml:space="preserve"> </w:t>
      </w:r>
      <w:r w:rsidR="006608C7">
        <w:t>in low grade routes compared to higher grades.</w:t>
      </w:r>
    </w:p>
    <w:p w14:paraId="3370150B" w14:textId="6DE42208" w:rsidR="000F6B19" w:rsidRDefault="000F6B19" w:rsidP="004D5612"/>
    <w:p w14:paraId="63FA8158" w14:textId="0E8073E4" w:rsidR="000F6B19" w:rsidRDefault="000F6B19" w:rsidP="004D5612">
      <w:r>
        <w:t xml:space="preserve">Future research could look at the use of protective equipment and its effect on injuries. In this study, no record was made of whether helmets, ropes, or other safety equipment was in use by the scrambler. As fatal head injuries were </w:t>
      </w:r>
      <w:r w:rsidR="004E2499">
        <w:t>found to be the main</w:t>
      </w:r>
      <w:r>
        <w:t xml:space="preserve"> cause of death in scramblers, it would be interesting to see if helmet use affects outcome. It may be that the nature and distance of some falls would cause death whether a helmet was worn or not. </w:t>
      </w:r>
      <w:r w:rsidR="008F07AC">
        <w:t xml:space="preserve">Information on helmet use </w:t>
      </w:r>
      <w:r w:rsidR="007208F2">
        <w:t>could be gained from pre-hospital</w:t>
      </w:r>
      <w:r w:rsidR="00FA73CC">
        <w:t xml:space="preserve"> responders</w:t>
      </w:r>
      <w:r w:rsidR="004D05E5">
        <w:t xml:space="preserve"> and included in</w:t>
      </w:r>
      <w:r w:rsidR="00FA73CC">
        <w:t xml:space="preserve"> the MMD for</w:t>
      </w:r>
      <w:r w:rsidR="004D05E5">
        <w:t xml:space="preserve"> future patients</w:t>
      </w:r>
      <w:r w:rsidR="009D3A6C">
        <w:t xml:space="preserve">. Skill level of </w:t>
      </w:r>
      <w:r w:rsidR="00776AB8">
        <w:t>scramblers</w:t>
      </w:r>
      <w:r w:rsidR="009D3A6C">
        <w:t xml:space="preserve"> was not </w:t>
      </w:r>
      <w:r w:rsidR="004E2499">
        <w:t>measured</w:t>
      </w:r>
      <w:r w:rsidR="009D3A6C">
        <w:t xml:space="preserve"> </w:t>
      </w:r>
      <w:r w:rsidR="001542B0">
        <w:t>in this study</w:t>
      </w:r>
      <w:r w:rsidR="00776AB8">
        <w:t>. Future research could</w:t>
      </w:r>
      <w:r>
        <w:t xml:space="preserve"> </w:t>
      </w:r>
      <w:r w:rsidR="00770658">
        <w:t>assess</w:t>
      </w:r>
      <w:r>
        <w:t xml:space="preserve"> whether novices or experienced scramblers had worse outcomes. Patients who present from MRT or SAR could be asked about their skill level and documented in the</w:t>
      </w:r>
      <w:r w:rsidR="00A807A8">
        <w:t xml:space="preserve"> hospital</w:t>
      </w:r>
      <w:r>
        <w:t xml:space="preserve"> notes as it is likely these patients will be added to the database. This would however only include patients </w:t>
      </w:r>
      <w:r w:rsidR="005943F7">
        <w:t>able to communicate after their injuries.</w:t>
      </w:r>
    </w:p>
    <w:p w14:paraId="0CE709B4" w14:textId="77777777" w:rsidR="00781028" w:rsidRPr="004D5612" w:rsidRDefault="00781028" w:rsidP="004D5612"/>
    <w:p w14:paraId="5C477784" w14:textId="0C4C6075" w:rsidR="000A1363" w:rsidRDefault="000A1363" w:rsidP="000A1363">
      <w:pPr>
        <w:pStyle w:val="Heading3"/>
      </w:pPr>
      <w:r>
        <w:t>Limitations</w:t>
      </w:r>
    </w:p>
    <w:p w14:paraId="691D1323" w14:textId="689F24FD" w:rsidR="000A1363" w:rsidRDefault="00CF2523" w:rsidP="000A1363">
      <w:r>
        <w:t>This study looked at patients brought into the ED after contact with</w:t>
      </w:r>
      <w:r w:rsidR="00BB199F">
        <w:t xml:space="preserve"> MRT or SAR. Therefore</w:t>
      </w:r>
      <w:r w:rsidR="009A496F">
        <w:t>,</w:t>
      </w:r>
      <w:r w:rsidR="00BB199F">
        <w:t xml:space="preserve"> patients who</w:t>
      </w:r>
      <w:r w:rsidR="00952B7A">
        <w:t xml:space="preserve"> were injured on the mountains but were able to</w:t>
      </w:r>
      <w:r w:rsidR="00BC04B9">
        <w:t xml:space="preserve"> </w:t>
      </w:r>
      <w:r w:rsidR="00D20A88">
        <w:t>self-</w:t>
      </w:r>
      <w:r w:rsidR="00E83129">
        <w:t>e</w:t>
      </w:r>
      <w:r w:rsidR="00D20A88">
        <w:t>vac</w:t>
      </w:r>
      <w:r w:rsidR="00E83129">
        <w:t>ua</w:t>
      </w:r>
      <w:r w:rsidR="00D20A88">
        <w:t xml:space="preserve">te </w:t>
      </w:r>
      <w:r w:rsidR="00D54EDF">
        <w:t>and later present</w:t>
      </w:r>
      <w:r w:rsidR="001E6934">
        <w:t>ed</w:t>
      </w:r>
      <w:r w:rsidR="00D54EDF">
        <w:t xml:space="preserve"> to the ED were not included in the database</w:t>
      </w:r>
      <w:r w:rsidR="009A496F">
        <w:t>. Some low severity injuries may therefore be missing</w:t>
      </w:r>
      <w:r w:rsidR="00D05F5A">
        <w:t>, especially non-lower limb injuries as th</w:t>
      </w:r>
      <w:r w:rsidR="004046AF">
        <w:t>es</w:t>
      </w:r>
      <w:r w:rsidR="00D05F5A">
        <w:t>e</w:t>
      </w:r>
      <w:r w:rsidR="004046AF">
        <w:t xml:space="preserve"> </w:t>
      </w:r>
      <w:r w:rsidR="00D05F5A">
        <w:t>patient</w:t>
      </w:r>
      <w:r w:rsidR="004046AF">
        <w:t xml:space="preserve">s are </w:t>
      </w:r>
      <w:r w:rsidR="00D05F5A">
        <w:t>able to walk</w:t>
      </w:r>
      <w:r w:rsidR="002A09F7">
        <w:t xml:space="preserve"> themselves</w:t>
      </w:r>
      <w:r w:rsidR="009A496F">
        <w:t xml:space="preserve"> </w:t>
      </w:r>
      <w:r w:rsidR="002A09F7">
        <w:t>off the route.</w:t>
      </w:r>
      <w:r w:rsidR="00BE44C4">
        <w:t xml:space="preserve"> </w:t>
      </w:r>
      <w:r w:rsidR="002636B4">
        <w:t>This would mean the database is not complete and there are more injured scramblers</w:t>
      </w:r>
      <w:r w:rsidR="009B4C75">
        <w:t xml:space="preserve"> in Snowdonia</w:t>
      </w:r>
      <w:r w:rsidR="002636B4">
        <w:t xml:space="preserve"> than </w:t>
      </w:r>
      <w:r w:rsidR="009B4C75">
        <w:t>this study suggests.</w:t>
      </w:r>
    </w:p>
    <w:p w14:paraId="510232E7" w14:textId="5C679E29" w:rsidR="007B1ECC" w:rsidRDefault="007B1ECC" w:rsidP="000A1363"/>
    <w:p w14:paraId="0E2B675C" w14:textId="6ACE21C6" w:rsidR="007B1ECC" w:rsidRDefault="00483E75" w:rsidP="000A1363">
      <w:r>
        <w:t>The distance of falls was estimated</w:t>
      </w:r>
      <w:r w:rsidR="00E83129">
        <w:t>. There were discrep</w:t>
      </w:r>
      <w:r w:rsidR="00B91863">
        <w:t xml:space="preserve">ancies between some documented distances in </w:t>
      </w:r>
      <w:r w:rsidR="00D422AC">
        <w:t>p</w:t>
      </w:r>
      <w:r w:rsidR="00B91863">
        <w:t>re-hospital and hospital documentation. It</w:t>
      </w:r>
      <w:r w:rsidR="00CD785F">
        <w:t xml:space="preserve"> </w:t>
      </w:r>
      <w:r w:rsidR="003B5A53">
        <w:t>would not be feasible to</w:t>
      </w:r>
      <w:r w:rsidR="00225FD3">
        <w:t xml:space="preserve"> formally measur</w:t>
      </w:r>
      <w:r w:rsidR="003B5A53">
        <w:t>e</w:t>
      </w:r>
      <w:r w:rsidR="00B91863">
        <w:t xml:space="preserve"> fall distances</w:t>
      </w:r>
      <w:r w:rsidR="00225FD3">
        <w:t>.</w:t>
      </w:r>
      <w:r w:rsidR="004E5DBE">
        <w:t xml:space="preserve"> </w:t>
      </w:r>
    </w:p>
    <w:p w14:paraId="170ABCA7" w14:textId="11F3FFDA" w:rsidR="001A1D98" w:rsidRDefault="001A1D98" w:rsidP="000A1363"/>
    <w:p w14:paraId="5588CFB3" w14:textId="13F346EB" w:rsidR="00487F31" w:rsidRDefault="001A1D98" w:rsidP="000A1363">
      <w:r>
        <w:t xml:space="preserve">The small sample size of scrambling patients </w:t>
      </w:r>
      <w:r w:rsidR="00B25BA3">
        <w:t xml:space="preserve">meant that </w:t>
      </w:r>
      <w:r w:rsidR="0043511C">
        <w:t xml:space="preserve">analysis of </w:t>
      </w:r>
      <w:r w:rsidR="00B25BA3">
        <w:t xml:space="preserve">sub-groups </w:t>
      </w:r>
      <w:r w:rsidR="00754992">
        <w:t>had higher likelihood of rand</w:t>
      </w:r>
      <w:r w:rsidR="001E07DE">
        <w:t>o</w:t>
      </w:r>
      <w:r w:rsidR="00754992">
        <w:t>m error</w:t>
      </w:r>
      <w:r w:rsidR="00FA28B1">
        <w:t xml:space="preserve">. </w:t>
      </w:r>
      <w:r w:rsidR="001E07DE">
        <w:t xml:space="preserve">This could be addressed by </w:t>
      </w:r>
      <w:r w:rsidR="009D0F98">
        <w:t xml:space="preserve">establishing and </w:t>
      </w:r>
      <w:r w:rsidR="001E07DE">
        <w:t xml:space="preserve">conducting </w:t>
      </w:r>
      <w:r w:rsidR="009D0F98">
        <w:t xml:space="preserve">a similar mountain medicine </w:t>
      </w:r>
      <w:r w:rsidR="000A1D47">
        <w:t>surveillance</w:t>
      </w:r>
      <w:r w:rsidR="009D0F98">
        <w:t xml:space="preserve"> register in other</w:t>
      </w:r>
      <w:r w:rsidR="000A1D47">
        <w:t xml:space="preserve"> emergency departments receiving patients with scrambling injuries such as the Peak District and Lake District.</w:t>
      </w:r>
    </w:p>
    <w:p w14:paraId="3EEB754B" w14:textId="69FF8726" w:rsidR="00ED4E57" w:rsidRDefault="00ED4E57" w:rsidP="000A1363"/>
    <w:p w14:paraId="4842E0FF" w14:textId="208E1620" w:rsidR="00487F31" w:rsidRDefault="00ED4E57" w:rsidP="00A82B6C">
      <w:pPr>
        <w:pStyle w:val="Heading3"/>
      </w:pPr>
      <w:r>
        <w:t>Implications</w:t>
      </w:r>
    </w:p>
    <w:p w14:paraId="577D2EBF" w14:textId="2D2FD039" w:rsidR="000D7D16" w:rsidRDefault="00A70EA9" w:rsidP="00487F31">
      <w:r>
        <w:t>The risk factors found for a higher severity of injury were a fall from height and male sex.</w:t>
      </w:r>
      <w:r w:rsidR="009648F8">
        <w:t xml:space="preserve"> This information </w:t>
      </w:r>
      <w:r w:rsidR="00D566B7">
        <w:t>should be</w:t>
      </w:r>
      <w:r w:rsidR="00C41CDF">
        <w:t xml:space="preserve"> given in the pre-hospital pre-alert along with the clinical findings.</w:t>
      </w:r>
      <w:r w:rsidR="00044D86">
        <w:t xml:space="preserve"> A lower threshold should be </w:t>
      </w:r>
      <w:r w:rsidR="00250794">
        <w:t>adopted</w:t>
      </w:r>
      <w:r w:rsidR="00044D86">
        <w:t xml:space="preserve"> to patients w</w:t>
      </w:r>
      <w:r w:rsidR="0073235B">
        <w:t>ho have had a fall from a height</w:t>
      </w:r>
      <w:r w:rsidR="00044D86">
        <w:t xml:space="preserve"> for a trauma</w:t>
      </w:r>
      <w:r w:rsidR="00250794">
        <w:t xml:space="preserve"> call</w:t>
      </w:r>
      <w:r w:rsidR="00BC1E33">
        <w:t>,</w:t>
      </w:r>
      <w:r w:rsidR="00044D86">
        <w:t xml:space="preserve"> </w:t>
      </w:r>
      <w:r w:rsidR="00456866">
        <w:t xml:space="preserve">to ensure specialists are ready for patient arrival. </w:t>
      </w:r>
      <w:r w:rsidR="008E0DD0">
        <w:t xml:space="preserve">This will allow severe injury </w:t>
      </w:r>
      <w:r w:rsidR="00044D86">
        <w:t>to</w:t>
      </w:r>
      <w:r w:rsidR="008E0DD0">
        <w:t xml:space="preserve"> be</w:t>
      </w:r>
      <w:r w:rsidR="00044D86">
        <w:t xml:space="preserve"> quickly treat</w:t>
      </w:r>
      <w:r w:rsidR="008E0DD0">
        <w:t>ed</w:t>
      </w:r>
      <w:r w:rsidR="00044D86">
        <w:t xml:space="preserve"> or rule</w:t>
      </w:r>
      <w:r w:rsidR="008E0DD0">
        <w:t>d</w:t>
      </w:r>
      <w:r w:rsidR="00044D86">
        <w:t xml:space="preserve"> out</w:t>
      </w:r>
      <w:r w:rsidR="006768EF">
        <w:t>. He</w:t>
      </w:r>
      <w:r w:rsidR="000B4385">
        <w:t xml:space="preserve">ad and neck injuries and trunk injuries also came with higher </w:t>
      </w:r>
      <w:r w:rsidR="008437A4">
        <w:t xml:space="preserve">severities, so even though they are less common than lower limb injuries, these should be </w:t>
      </w:r>
      <w:r w:rsidR="006768EF">
        <w:t>looked for more carefully.</w:t>
      </w:r>
    </w:p>
    <w:p w14:paraId="50B1C074" w14:textId="77777777" w:rsidR="005029B9" w:rsidRPr="00487F31" w:rsidRDefault="005029B9" w:rsidP="00487F31"/>
    <w:p w14:paraId="31EAEC4F" w14:textId="140144D8" w:rsidR="00D856A8" w:rsidRDefault="000A1363" w:rsidP="000A1363">
      <w:pPr>
        <w:pStyle w:val="Heading3"/>
      </w:pPr>
      <w:r>
        <w:t>Conclusion</w:t>
      </w:r>
    </w:p>
    <w:p w14:paraId="4FB86088" w14:textId="18EBEE47" w:rsidR="00D856A8" w:rsidRDefault="00E40661" w:rsidP="00D856A8">
      <w:r>
        <w:t xml:space="preserve">In conclusion, this study found lower limb injuries to be the most common amongst scrambling </w:t>
      </w:r>
      <w:r w:rsidR="002D2A29">
        <w:t>patients,</w:t>
      </w:r>
      <w:r w:rsidR="002F4B12">
        <w:t xml:space="preserve"> but head and trunk injuries were </w:t>
      </w:r>
      <w:r w:rsidR="00B77DCA">
        <w:t>the most likely cause of death</w:t>
      </w:r>
      <w:r>
        <w:t xml:space="preserve">. Severity of injury was increased </w:t>
      </w:r>
      <w:r w:rsidR="007E7B8A">
        <w:t>by a fall from a height, increasing height of the fall, and by male sex.</w:t>
      </w:r>
      <w:r w:rsidR="00F9612D">
        <w:t xml:space="preserve"> </w:t>
      </w:r>
      <w:r w:rsidR="002D2A29">
        <w:t>Pre-alerts mentioning</w:t>
      </w:r>
      <w:r w:rsidR="001F5CA9">
        <w:t xml:space="preserve"> falls, and head and/or truncal injuries should warrant a trauma call in the ED</w:t>
      </w:r>
      <w:r w:rsidR="005175D5">
        <w:t>. A lower threshold should be adopted for</w:t>
      </w:r>
      <w:r w:rsidR="008278E0">
        <w:t xml:space="preserve"> initiating a trauma call in</w:t>
      </w:r>
      <w:r w:rsidR="005175D5">
        <w:t xml:space="preserve"> male </w:t>
      </w:r>
      <w:r w:rsidR="008278E0">
        <w:t xml:space="preserve">scrambling </w:t>
      </w:r>
      <w:r w:rsidR="005175D5">
        <w:t>patients.</w:t>
      </w:r>
    </w:p>
    <w:p w14:paraId="6404BC00" w14:textId="24AD42EA" w:rsidR="00E40661" w:rsidRDefault="00E40661" w:rsidP="00D856A8"/>
    <w:p w14:paraId="25ECC89A" w14:textId="77777777" w:rsidR="00E40661" w:rsidRPr="00D856A8" w:rsidRDefault="00E40661" w:rsidP="00D856A8"/>
    <w:p w14:paraId="2FDBA2ED" w14:textId="392A9211" w:rsidR="006A23EB" w:rsidRDefault="00196C7D" w:rsidP="006A23EB">
      <w:pPr>
        <w:pStyle w:val="Heading2"/>
      </w:pPr>
      <w:r>
        <w:lastRenderedPageBreak/>
        <w:t>Acknowledgements</w:t>
      </w:r>
    </w:p>
    <w:p w14:paraId="4B32E868" w14:textId="37B6CD7A" w:rsidR="00E2223F" w:rsidRDefault="00C81615" w:rsidP="00DA0FB1">
      <w:r>
        <w:t xml:space="preserve">Thank you to </w:t>
      </w:r>
      <w:r w:rsidR="00E05E93">
        <w:t>my project superviso</w:t>
      </w:r>
      <w:r w:rsidR="001844C8">
        <w:t>r</w:t>
      </w:r>
      <w:r w:rsidR="00C77ED6">
        <w:t xml:space="preserve"> </w:t>
      </w:r>
      <w:r w:rsidR="00751EF4">
        <w:t>RG</w:t>
      </w:r>
      <w:r w:rsidR="001844C8">
        <w:t>,</w:t>
      </w:r>
      <w:r w:rsidR="00751EF4">
        <w:t xml:space="preserve"> </w:t>
      </w:r>
      <w:r w:rsidR="00C77ED6">
        <w:t xml:space="preserve">and </w:t>
      </w:r>
      <w:r w:rsidR="00302FF6">
        <w:t>SMK</w:t>
      </w:r>
      <w:r w:rsidR="00FF6C7E">
        <w:t xml:space="preserve"> for </w:t>
      </w:r>
      <w:r w:rsidR="005E6F1F">
        <w:t>their</w:t>
      </w:r>
      <w:r w:rsidR="00302FF6">
        <w:t xml:space="preserve"> </w:t>
      </w:r>
      <w:r w:rsidR="0082072F">
        <w:t>continuous</w:t>
      </w:r>
      <w:r w:rsidR="005E6F1F">
        <w:t xml:space="preserve"> </w:t>
      </w:r>
      <w:r w:rsidR="00FF6C7E">
        <w:t>support</w:t>
      </w:r>
      <w:r w:rsidR="00DA0FB1">
        <w:t>, guidance</w:t>
      </w:r>
      <w:r w:rsidR="005E6F1F">
        <w:t>,</w:t>
      </w:r>
      <w:r w:rsidR="00DA0FB1">
        <w:t xml:space="preserve"> and time throughout the project.</w:t>
      </w:r>
      <w:r w:rsidR="00880955">
        <w:t xml:space="preserve"> Thank you also to EB for your</w:t>
      </w:r>
      <w:r w:rsidR="00C23E71">
        <w:t xml:space="preserve"> help and</w:t>
      </w:r>
      <w:r w:rsidR="00880955">
        <w:t xml:space="preserve"> </w:t>
      </w:r>
      <w:r w:rsidR="00361C22">
        <w:t>advice</w:t>
      </w:r>
      <w:r w:rsidR="00C23E71">
        <w:t xml:space="preserve">. </w:t>
      </w:r>
    </w:p>
    <w:p w14:paraId="7BB9DE17" w14:textId="3EB86D27" w:rsidR="00C30C86" w:rsidRDefault="00C30C86">
      <w:pPr>
        <w:spacing w:after="160" w:line="259" w:lineRule="auto"/>
        <w:jc w:val="left"/>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14:paraId="577F49E7" w14:textId="665C3DC0" w:rsidR="00892037" w:rsidRDefault="00892037" w:rsidP="00892037">
      <w:pPr>
        <w:pStyle w:val="Heading2"/>
      </w:pPr>
      <w:r>
        <w:lastRenderedPageBreak/>
        <w:t>References</w:t>
      </w:r>
    </w:p>
    <w:p w14:paraId="66777FB6" w14:textId="77777777" w:rsidR="00892037" w:rsidRPr="00892037" w:rsidRDefault="00892037" w:rsidP="00892037"/>
    <w:p w14:paraId="0F6CF83A" w14:textId="77777777" w:rsidR="004D4104" w:rsidRPr="004D4104" w:rsidRDefault="00AB50DD" w:rsidP="004D4104">
      <w:pPr>
        <w:pStyle w:val="EndNoteBibliography"/>
      </w:pPr>
      <w:r>
        <w:rPr>
          <w:rFonts w:cs="Times New Roman"/>
        </w:rPr>
        <w:fldChar w:fldCharType="begin"/>
      </w:r>
      <w:r>
        <w:instrText xml:space="preserve"> ADDIN EN.REFLIST </w:instrText>
      </w:r>
      <w:r>
        <w:rPr>
          <w:rFonts w:cs="Times New Roman"/>
        </w:rPr>
        <w:fldChar w:fldCharType="separate"/>
      </w:r>
      <w:r w:rsidR="004D4104" w:rsidRPr="004D4104">
        <w:t>1.</w:t>
      </w:r>
      <w:r w:rsidR="004D4104" w:rsidRPr="004D4104">
        <w:tab/>
        <w:t>Beedie P. Adventure tourism. Sport and adventure tourism. 2003:203-40.</w:t>
      </w:r>
    </w:p>
    <w:p w14:paraId="32E701DE" w14:textId="799BB57A" w:rsidR="004D4104" w:rsidRPr="004D4104" w:rsidRDefault="004D4104" w:rsidP="004D4104">
      <w:pPr>
        <w:pStyle w:val="EndNoteBibliography"/>
      </w:pPr>
      <w:r w:rsidRPr="004D4104">
        <w:t>2.</w:t>
      </w:r>
      <w:r w:rsidRPr="004D4104">
        <w:tab/>
        <w:t xml:space="preserve">British Mountaineering Council. Different Types of Mountaineering Activities Explained 2014 [cited 2020 04/11]. Available from: </w:t>
      </w:r>
      <w:hyperlink r:id="rId18" w:history="1">
        <w:r w:rsidRPr="004D4104">
          <w:rPr>
            <w:rStyle w:val="Hyperlink"/>
          </w:rPr>
          <w:t>https://www.thebmc.co.uk/different-types-of-climbing-explained</w:t>
        </w:r>
      </w:hyperlink>
      <w:r w:rsidRPr="004D4104">
        <w:t>.</w:t>
      </w:r>
    </w:p>
    <w:p w14:paraId="15012121" w14:textId="77777777" w:rsidR="004D4104" w:rsidRPr="004D4104" w:rsidRDefault="004D4104" w:rsidP="004D4104">
      <w:pPr>
        <w:pStyle w:val="EndNoteBibliography"/>
      </w:pPr>
      <w:r w:rsidRPr="004D4104">
        <w:t>3.</w:t>
      </w:r>
      <w:r w:rsidRPr="004D4104">
        <w:tab/>
        <w:t>Draper N. 14 Climbing grades. The Science of Climbing and Mountaineering. 2016:227.</w:t>
      </w:r>
    </w:p>
    <w:p w14:paraId="15769B5C" w14:textId="3765265A" w:rsidR="004D4104" w:rsidRPr="004D4104" w:rsidRDefault="004D4104" w:rsidP="004D4104">
      <w:pPr>
        <w:pStyle w:val="EndNoteBibliography"/>
      </w:pPr>
      <w:r w:rsidRPr="004D4104">
        <w:t>4.</w:t>
      </w:r>
      <w:r w:rsidRPr="004D4104">
        <w:tab/>
        <w:t xml:space="preserve">Lindon H. Scrambling skills: the grades explained British Mountaineering Council2015 [cited 2020 02/11]. Available from: </w:t>
      </w:r>
      <w:hyperlink r:id="rId19" w:history="1">
        <w:r w:rsidRPr="004D4104">
          <w:rPr>
            <w:rStyle w:val="Hyperlink"/>
          </w:rPr>
          <w:t>https://www.thebmc.co.uk/understanding-scrambling-grades</w:t>
        </w:r>
      </w:hyperlink>
      <w:r w:rsidRPr="004D4104">
        <w:t>.</w:t>
      </w:r>
    </w:p>
    <w:p w14:paraId="7523786E" w14:textId="77777777" w:rsidR="004D4104" w:rsidRPr="004D4104" w:rsidRDefault="004D4104" w:rsidP="004D4104">
      <w:pPr>
        <w:pStyle w:val="EndNoteBibliography"/>
      </w:pPr>
      <w:r w:rsidRPr="004D4104">
        <w:t>5.</w:t>
      </w:r>
      <w:r w:rsidRPr="004D4104">
        <w:tab/>
        <w:t>Lack DA, Sheets AL, Entin JM, Christenson DC. Rock Climbing Rescues: Causes, Injuries, and Trends in Boulder County, Colorado. Wilderness &amp; Environmental Medicine. 2012;23(3):223-30.</w:t>
      </w:r>
    </w:p>
    <w:p w14:paraId="180C38AA" w14:textId="6DDC0D7C" w:rsidR="004D4104" w:rsidRPr="004D4104" w:rsidRDefault="004D4104" w:rsidP="004D4104">
      <w:pPr>
        <w:pStyle w:val="EndNoteBibliography"/>
      </w:pPr>
      <w:r w:rsidRPr="004D4104">
        <w:t>6.</w:t>
      </w:r>
      <w:r w:rsidRPr="004D4104">
        <w:tab/>
        <w:t xml:space="preserve">Snowdonia National Park Authority. Snowdonia Facts and Figures 2016 [cited 2021 05/01]. Available from: </w:t>
      </w:r>
      <w:hyperlink r:id="rId20" w:history="1">
        <w:r w:rsidRPr="004D4104">
          <w:rPr>
            <w:rStyle w:val="Hyperlink"/>
          </w:rPr>
          <w:t>https://www.snowdonia.gov.wales/addysg-education/facts-and-figures</w:t>
        </w:r>
      </w:hyperlink>
      <w:r w:rsidRPr="004D4104">
        <w:t>.</w:t>
      </w:r>
    </w:p>
    <w:p w14:paraId="53FC3BAA" w14:textId="77777777" w:rsidR="004D4104" w:rsidRPr="004D4104" w:rsidRDefault="004D4104" w:rsidP="004D4104">
      <w:pPr>
        <w:pStyle w:val="EndNoteBibliography"/>
      </w:pPr>
      <w:r w:rsidRPr="004D4104">
        <w:t>7.</w:t>
      </w:r>
      <w:r w:rsidRPr="004D4104">
        <w:tab/>
        <w:t>Snowdonia National Park Authority. Visitor Monitoring Figures. 2018.</w:t>
      </w:r>
    </w:p>
    <w:p w14:paraId="5E3B4744" w14:textId="77777777" w:rsidR="004D4104" w:rsidRPr="004D4104" w:rsidRDefault="004D4104" w:rsidP="004D4104">
      <w:pPr>
        <w:pStyle w:val="EndNoteBibliography"/>
      </w:pPr>
      <w:r w:rsidRPr="004D4104">
        <w:t>8.</w:t>
      </w:r>
      <w:r w:rsidRPr="004D4104">
        <w:tab/>
        <w:t>Snowdonia National Park Authority. Visitor Monitoring Figures. 2013.</w:t>
      </w:r>
    </w:p>
    <w:p w14:paraId="16D26898" w14:textId="77777777" w:rsidR="004D4104" w:rsidRPr="004D4104" w:rsidRDefault="004D4104" w:rsidP="004D4104">
      <w:pPr>
        <w:pStyle w:val="EndNoteBibliography"/>
      </w:pPr>
      <w:r w:rsidRPr="004D4104">
        <w:t>9.</w:t>
      </w:r>
      <w:r w:rsidRPr="004D4104">
        <w:tab/>
        <w:t>Hall BGRM, Dykes LKMF. Tourist Mountain: Mountain Casualties in Snowdonia. Wilderness &amp; environmental medicine. 2013;24(1):81-2.</w:t>
      </w:r>
    </w:p>
    <w:p w14:paraId="605D511E" w14:textId="77777777" w:rsidR="004D4104" w:rsidRPr="004D4104" w:rsidRDefault="004D4104" w:rsidP="004D4104">
      <w:pPr>
        <w:pStyle w:val="EndNoteBibliography"/>
      </w:pPr>
      <w:r w:rsidRPr="004D4104">
        <w:t>10.</w:t>
      </w:r>
      <w:r w:rsidRPr="004D4104">
        <w:tab/>
        <w:t>Schöffl V, Morrison A, Hefti U, Ullrich S, Küpper T. The UIAA Medical Commission Injury Classification for Mountaineering and Climbing Sports. Wilderness &amp; Environmental Medicine. 2011;22(1):46-51.</w:t>
      </w:r>
    </w:p>
    <w:p w14:paraId="03BC9120" w14:textId="77777777" w:rsidR="004D4104" w:rsidRPr="004D4104" w:rsidRDefault="004D4104" w:rsidP="004D4104">
      <w:pPr>
        <w:pStyle w:val="EndNoteBibliography"/>
      </w:pPr>
      <w:r w:rsidRPr="004D4104">
        <w:t>11.</w:t>
      </w:r>
      <w:r w:rsidRPr="004D4104">
        <w:tab/>
        <w:t>Rae K, Orchard J. The Orchard Sports Injury Classification System (OSICS) Version 10. Clinical Journal of Sport Medicine. 2007;17(3).</w:t>
      </w:r>
    </w:p>
    <w:p w14:paraId="4AAA2C40" w14:textId="77777777" w:rsidR="004D4104" w:rsidRPr="004D4104" w:rsidRDefault="004D4104" w:rsidP="004D4104">
      <w:pPr>
        <w:pStyle w:val="EndNoteBibliography"/>
      </w:pPr>
      <w:r w:rsidRPr="004D4104">
        <w:t>12.</w:t>
      </w:r>
      <w:r w:rsidRPr="004D4104">
        <w:tab/>
        <w:t>Locker T, Chan D, Cross S. Factors Predicting Serious Injury in Rock-Climbing and Non–Rock-Climbing Falls. The journal of trauma. 2004;57(6):1321-3.</w:t>
      </w:r>
    </w:p>
    <w:p w14:paraId="40D101AC" w14:textId="77777777" w:rsidR="004D4104" w:rsidRPr="004D4104" w:rsidRDefault="004D4104" w:rsidP="004D4104">
      <w:pPr>
        <w:pStyle w:val="EndNoteBibliography"/>
      </w:pPr>
      <w:r w:rsidRPr="004D4104">
        <w:t>13.</w:t>
      </w:r>
      <w:r w:rsidRPr="004D4104">
        <w:tab/>
        <w:t>Kumar AJS, Gill DS, Fairweather C, Dykes L. The pattern of ankle fractures sustained by outdoor activities at the Snowdonia National Park, North Wales, United Kingdom. Foot and ankle surgery. 2008;15(3):144-5.</w:t>
      </w:r>
    </w:p>
    <w:p w14:paraId="1AFCC230" w14:textId="77777777" w:rsidR="004D4104" w:rsidRPr="004D4104" w:rsidRDefault="004D4104" w:rsidP="004D4104">
      <w:pPr>
        <w:pStyle w:val="EndNoteBibliography"/>
      </w:pPr>
      <w:r w:rsidRPr="004D4104">
        <w:t>14.</w:t>
      </w:r>
      <w:r w:rsidRPr="004D4104">
        <w:tab/>
        <w:t>Rugg C, Tiefenthaler L, Rauch S, Gatterer H, Paal P, Ströhle M. Rock Climbing Emergencies in the Austrian Alps: Injury Patterns, Risk Analysis and Preventive Measures. International journal of environmental research and public health. 2020;17(20):7596.</w:t>
      </w:r>
    </w:p>
    <w:p w14:paraId="6E26D1BB" w14:textId="77777777" w:rsidR="004D4104" w:rsidRPr="004D4104" w:rsidRDefault="004D4104" w:rsidP="004D4104">
      <w:pPr>
        <w:pStyle w:val="EndNoteBibliography"/>
      </w:pPr>
      <w:r w:rsidRPr="004D4104">
        <w:t>15.</w:t>
      </w:r>
      <w:r w:rsidRPr="004D4104">
        <w:tab/>
        <w:t>Mugleston B, McMullen C. Musculoskeletal Injuries in Climbers. Current Physical Medicine and Rehabilitation Reports. 2019;7(3):179-85.</w:t>
      </w:r>
    </w:p>
    <w:p w14:paraId="656BEDC7" w14:textId="77777777" w:rsidR="004D4104" w:rsidRPr="004D4104" w:rsidRDefault="004D4104" w:rsidP="004D4104">
      <w:pPr>
        <w:pStyle w:val="EndNoteBibliography"/>
      </w:pPr>
      <w:r w:rsidRPr="004D4104">
        <w:t>16.</w:t>
      </w:r>
      <w:r w:rsidRPr="004D4104">
        <w:tab/>
        <w:t>McDonald JW, Henrie AM, Teramoto M, Medina E, Willick SE. Descriptive Epidemiology, Medical Evaluation, and Outcomes of Rock Climbing Injuries. Wilderness &amp; Environmental Medicine. 2017;28(3):185-96.</w:t>
      </w:r>
    </w:p>
    <w:p w14:paraId="5433BB5A" w14:textId="77777777" w:rsidR="004D4104" w:rsidRPr="004D4104" w:rsidRDefault="004D4104" w:rsidP="004D4104">
      <w:pPr>
        <w:pStyle w:val="EndNoteBibliography"/>
      </w:pPr>
      <w:r w:rsidRPr="004D4104">
        <w:t>17.</w:t>
      </w:r>
      <w:r w:rsidRPr="004D4104">
        <w:tab/>
        <w:t>Bernard M, Wright R, Anderson H, Bernard A. Wilderness Falls: An Analysis and Comparison of Rock Climbers and Nonclimbers. Journal of Surgical Research. 2019;234:149-54.</w:t>
      </w:r>
    </w:p>
    <w:p w14:paraId="4D201732" w14:textId="77777777" w:rsidR="004D4104" w:rsidRPr="004D4104" w:rsidRDefault="004D4104" w:rsidP="004D4104">
      <w:pPr>
        <w:pStyle w:val="EndNoteBibliography"/>
      </w:pPr>
      <w:r w:rsidRPr="004D4104">
        <w:t>18.</w:t>
      </w:r>
      <w:r w:rsidRPr="004D4104">
        <w:tab/>
        <w:t>Faulhaber M, Ruedl G, Schneider F, Walter D, Sterr R, Schobersberger W, et al. Characteristics of Victims of Fall-Related Accidents during Mountain Hiking. International journal of environmental research and public health. 2020;17(3):1115.</w:t>
      </w:r>
    </w:p>
    <w:p w14:paraId="6112437D" w14:textId="77777777" w:rsidR="004D4104" w:rsidRPr="004D4104" w:rsidRDefault="004D4104" w:rsidP="004D4104">
      <w:pPr>
        <w:pStyle w:val="EndNoteBibliography"/>
      </w:pPr>
      <w:r w:rsidRPr="004D4104">
        <w:t>19.</w:t>
      </w:r>
      <w:r w:rsidRPr="004D4104">
        <w:tab/>
        <w:t>Mort AJ, Godden DJ. UK mountain rescue casualties: 2002–2006. Emergency Medicine Journal. 2010;27(4):309-12.</w:t>
      </w:r>
    </w:p>
    <w:p w14:paraId="21650B1D" w14:textId="77777777" w:rsidR="004D4104" w:rsidRPr="004D4104" w:rsidRDefault="004D4104" w:rsidP="004D4104">
      <w:pPr>
        <w:pStyle w:val="EndNoteBibliography"/>
      </w:pPr>
      <w:r w:rsidRPr="004D4104">
        <w:t>20.</w:t>
      </w:r>
      <w:r w:rsidRPr="004D4104">
        <w:tab/>
        <w:t>Buzzacott P, Schöffl I, Chimiak J, Schöffl V. Rock Climbing Injuries Treated in US Emergency Departments, 2008–2016. Wilderness &amp; Environmental Medicine. 2019;30(2):121-8.</w:t>
      </w:r>
    </w:p>
    <w:p w14:paraId="0AE50C1D" w14:textId="77777777" w:rsidR="004D4104" w:rsidRPr="004D4104" w:rsidRDefault="004D4104" w:rsidP="004D4104">
      <w:pPr>
        <w:pStyle w:val="EndNoteBibliography"/>
      </w:pPr>
      <w:r w:rsidRPr="004D4104">
        <w:t>21.</w:t>
      </w:r>
      <w:r w:rsidRPr="004D4104">
        <w:tab/>
        <w:t>Curran-Sills GM, Karahalios A. Epidemiological Trends in Search and Rescue Incidents Documented by the Alpine Club of Canada From 1970 to 2005. Wilderness &amp; Environmental Medicine. 2015;26(4):536-43.</w:t>
      </w:r>
    </w:p>
    <w:p w14:paraId="12FB554D" w14:textId="77777777" w:rsidR="004D4104" w:rsidRPr="004D4104" w:rsidRDefault="004D4104" w:rsidP="004D4104">
      <w:pPr>
        <w:pStyle w:val="EndNoteBibliography"/>
      </w:pPr>
      <w:r w:rsidRPr="004D4104">
        <w:t>22.</w:t>
      </w:r>
      <w:r w:rsidRPr="004D4104">
        <w:tab/>
        <w:t>Sedgman IB. Climbing Accidents in Australia. 2004.</w:t>
      </w:r>
    </w:p>
    <w:p w14:paraId="1C58E7CC" w14:textId="77777777" w:rsidR="004D4104" w:rsidRPr="004D4104" w:rsidRDefault="004D4104" w:rsidP="004D4104">
      <w:pPr>
        <w:pStyle w:val="EndNoteBibliography"/>
      </w:pPr>
      <w:r w:rsidRPr="004D4104">
        <w:t>23.</w:t>
      </w:r>
      <w:r w:rsidRPr="004D4104">
        <w:tab/>
        <w:t>Mort A, Godden D. Injuries to Individuals Participating in Mountain and Wilderness Sports: A Review. Clinical journal of sport medicine : official journal of the Canadian Academy of Sport Medicine. 2011;21:530-6.</w:t>
      </w:r>
    </w:p>
    <w:p w14:paraId="2DF3779F" w14:textId="77777777" w:rsidR="004D4104" w:rsidRPr="004D4104" w:rsidRDefault="004D4104" w:rsidP="004D4104">
      <w:pPr>
        <w:pStyle w:val="EndNoteBibliography"/>
      </w:pPr>
      <w:r w:rsidRPr="004D4104">
        <w:lastRenderedPageBreak/>
        <w:t>24.</w:t>
      </w:r>
      <w:r w:rsidRPr="004D4104">
        <w:tab/>
        <w:t>Gatterer H, Niedermeier M, Pocecco E, Frühauf A, Faulhaber M, Menz V, et al. Mortality in Different Mountain Sports Activities Primarily Practiced in the Summer Season-A Narrative Review. International journal of environmental research and public health. 2019;16(20):3920.</w:t>
      </w:r>
    </w:p>
    <w:p w14:paraId="00400623" w14:textId="77777777" w:rsidR="004D4104" w:rsidRPr="004D4104" w:rsidRDefault="004D4104" w:rsidP="004D4104">
      <w:pPr>
        <w:pStyle w:val="EndNoteBibliography"/>
      </w:pPr>
      <w:r w:rsidRPr="004D4104">
        <w:t>25.</w:t>
      </w:r>
      <w:r w:rsidRPr="004D4104">
        <w:tab/>
        <w:t>Schweizer A. Sport climbing from a medical point of view. Swiss Med Wkly. 2012;142:w13688.</w:t>
      </w:r>
    </w:p>
    <w:p w14:paraId="50DEFE73" w14:textId="77777777" w:rsidR="004D4104" w:rsidRPr="004D4104" w:rsidRDefault="004D4104" w:rsidP="004D4104">
      <w:pPr>
        <w:pStyle w:val="EndNoteBibliography"/>
      </w:pPr>
      <w:r w:rsidRPr="004D4104">
        <w:t>26.</w:t>
      </w:r>
      <w:r w:rsidRPr="004D4104">
        <w:tab/>
        <w:t>Jones G, Asghar A, Llewellyn DJ. The epidemiology of rock-climbing injuries. British Journal of Sports Medicine. 2008;42(9):773.</w:t>
      </w:r>
    </w:p>
    <w:p w14:paraId="4B0DB4B3" w14:textId="0AD60DE0" w:rsidR="00196C7D" w:rsidRPr="00196C7D" w:rsidRDefault="00AB50DD" w:rsidP="00196C7D">
      <w:pPr>
        <w:pStyle w:val="Heading2"/>
      </w:pPr>
      <w:r>
        <w:fldChar w:fldCharType="end"/>
      </w:r>
    </w:p>
    <w:sectPr w:rsidR="00196C7D" w:rsidRPr="00196C7D">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376276" w14:textId="77777777" w:rsidR="00566BFF" w:rsidRDefault="00566BFF" w:rsidP="00536571">
      <w:r>
        <w:separator/>
      </w:r>
    </w:p>
  </w:endnote>
  <w:endnote w:type="continuationSeparator" w:id="0">
    <w:p w14:paraId="1E9E3BE9" w14:textId="77777777" w:rsidR="00566BFF" w:rsidRDefault="00566BFF" w:rsidP="00536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533CE0" w14:textId="56756EB5" w:rsidR="00A97D28" w:rsidRDefault="00A97D28">
    <w:pPr>
      <w:pStyle w:val="Footer"/>
      <w:jc w:val="right"/>
    </w:pPr>
  </w:p>
  <w:p w14:paraId="522B13DD" w14:textId="04A33538" w:rsidR="00A97D28" w:rsidRDefault="00FA18B8">
    <w:pPr>
      <w:pStyle w:val="Footer"/>
    </w:pPr>
    <w:r>
      <w:tab/>
    </w:r>
    <w:r>
      <w:tab/>
    </w:r>
    <w:r w:rsidRPr="00FA18B8">
      <w:rPr>
        <w:rFonts w:asciiTheme="majorHAnsi" w:hAnsiTheme="majorHAnsi" w:cstheme="majorHAnsi"/>
      </w:rPr>
      <w:fldChar w:fldCharType="begin"/>
    </w:r>
    <w:r w:rsidRPr="00FA18B8">
      <w:rPr>
        <w:rFonts w:asciiTheme="majorHAnsi" w:hAnsiTheme="majorHAnsi" w:cstheme="majorHAnsi"/>
      </w:rPr>
      <w:instrText xml:space="preserve"> PAGE   \* MERGEFORMAT </w:instrText>
    </w:r>
    <w:r w:rsidRPr="00FA18B8">
      <w:rPr>
        <w:rFonts w:asciiTheme="majorHAnsi" w:hAnsiTheme="majorHAnsi" w:cstheme="majorHAnsi"/>
      </w:rPr>
      <w:fldChar w:fldCharType="separate"/>
    </w:r>
    <w:r w:rsidRPr="00FA18B8">
      <w:rPr>
        <w:rFonts w:asciiTheme="majorHAnsi" w:hAnsiTheme="majorHAnsi" w:cstheme="majorHAnsi"/>
        <w:noProof/>
      </w:rPr>
      <w:t>1</w:t>
    </w:r>
    <w:r w:rsidRPr="00FA18B8">
      <w:rPr>
        <w:rFonts w:asciiTheme="majorHAnsi" w:hAnsiTheme="majorHAnsi" w:cstheme="majorHAns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1AF530" w14:textId="77777777" w:rsidR="00566BFF" w:rsidRDefault="00566BFF" w:rsidP="00536571">
      <w:r>
        <w:separator/>
      </w:r>
    </w:p>
  </w:footnote>
  <w:footnote w:type="continuationSeparator" w:id="0">
    <w:p w14:paraId="26CA31E9" w14:textId="77777777" w:rsidR="00566BFF" w:rsidRDefault="00566BFF" w:rsidP="00536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FFB54" w14:textId="2B3F5B5C" w:rsidR="00A97D28" w:rsidRPr="00536571" w:rsidRDefault="00A97D28">
    <w:pPr>
      <w:pStyle w:val="Header"/>
      <w:rPr>
        <w:rFonts w:asciiTheme="majorHAnsi" w:hAnsiTheme="majorHAnsi"/>
      </w:rPr>
    </w:pPr>
    <w:r w:rsidRPr="00536571">
      <w:rPr>
        <w:rFonts w:asciiTheme="majorHAnsi" w:hAnsiTheme="majorHAnsi"/>
      </w:rPr>
      <w:t xml:space="preserve">Epidemiology of </w:t>
    </w:r>
    <w:r>
      <w:rPr>
        <w:rFonts w:asciiTheme="majorHAnsi" w:hAnsiTheme="majorHAnsi"/>
      </w:rPr>
      <w:t>S</w:t>
    </w:r>
    <w:r w:rsidRPr="00536571">
      <w:rPr>
        <w:rFonts w:asciiTheme="majorHAnsi" w:hAnsiTheme="majorHAnsi"/>
      </w:rPr>
      <w:t xml:space="preserve">crambling </w:t>
    </w:r>
    <w:r>
      <w:rPr>
        <w:rFonts w:asciiTheme="majorHAnsi" w:hAnsiTheme="majorHAnsi"/>
      </w:rPr>
      <w:t>I</w:t>
    </w:r>
    <w:r w:rsidRPr="00536571">
      <w:rPr>
        <w:rFonts w:asciiTheme="majorHAnsi" w:hAnsiTheme="majorHAnsi"/>
      </w:rPr>
      <w:t>njuries</w:t>
    </w:r>
    <w:r w:rsidRPr="00536571">
      <w:rPr>
        <w:rFonts w:asciiTheme="majorHAnsi" w:hAnsiTheme="majorHAnsi"/>
      </w:rPr>
      <w:tab/>
    </w:r>
    <w:r w:rsidRPr="00536571">
      <w:rPr>
        <w:rFonts w:asciiTheme="majorHAnsi" w:hAnsiTheme="majorHAns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00192B"/>
    <w:multiLevelType w:val="hybridMultilevel"/>
    <w:tmpl w:val="89DAE7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5156F26"/>
    <w:multiLevelType w:val="hybridMultilevel"/>
    <w:tmpl w:val="B4C80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7F0F3A78"/>
    <w:multiLevelType w:val="hybridMultilevel"/>
    <w:tmpl w:val="7DC2E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ENLayout&gt;"/>
    <w:docVar w:name="EN.Libraries" w:val="&lt;Libraries&gt;&lt;/Libraries&gt;"/>
  </w:docVars>
  <w:rsids>
    <w:rsidRoot w:val="00536571"/>
    <w:rsid w:val="000015E4"/>
    <w:rsid w:val="00001DF5"/>
    <w:rsid w:val="0000260D"/>
    <w:rsid w:val="00005041"/>
    <w:rsid w:val="000068DE"/>
    <w:rsid w:val="00006BCB"/>
    <w:rsid w:val="00007A03"/>
    <w:rsid w:val="00011DC1"/>
    <w:rsid w:val="00012CCC"/>
    <w:rsid w:val="00014963"/>
    <w:rsid w:val="00014C76"/>
    <w:rsid w:val="00015676"/>
    <w:rsid w:val="00015F65"/>
    <w:rsid w:val="00017352"/>
    <w:rsid w:val="00017AC8"/>
    <w:rsid w:val="00020BC2"/>
    <w:rsid w:val="00020C0B"/>
    <w:rsid w:val="00020D3D"/>
    <w:rsid w:val="000242A3"/>
    <w:rsid w:val="00030356"/>
    <w:rsid w:val="00030E36"/>
    <w:rsid w:val="000311F0"/>
    <w:rsid w:val="00033466"/>
    <w:rsid w:val="000341CC"/>
    <w:rsid w:val="0003497E"/>
    <w:rsid w:val="00035267"/>
    <w:rsid w:val="0004184C"/>
    <w:rsid w:val="00044D86"/>
    <w:rsid w:val="00045731"/>
    <w:rsid w:val="00046BB7"/>
    <w:rsid w:val="00046C20"/>
    <w:rsid w:val="00050A7D"/>
    <w:rsid w:val="00051E0F"/>
    <w:rsid w:val="00052E6A"/>
    <w:rsid w:val="0005378F"/>
    <w:rsid w:val="00055C5D"/>
    <w:rsid w:val="00055E07"/>
    <w:rsid w:val="00056D7B"/>
    <w:rsid w:val="00057D7E"/>
    <w:rsid w:val="00057F2B"/>
    <w:rsid w:val="000605EB"/>
    <w:rsid w:val="0006456E"/>
    <w:rsid w:val="00065719"/>
    <w:rsid w:val="00066780"/>
    <w:rsid w:val="000700FD"/>
    <w:rsid w:val="00070240"/>
    <w:rsid w:val="000730BF"/>
    <w:rsid w:val="0007548E"/>
    <w:rsid w:val="000765A7"/>
    <w:rsid w:val="000765DB"/>
    <w:rsid w:val="00076C1E"/>
    <w:rsid w:val="00080360"/>
    <w:rsid w:val="000819D0"/>
    <w:rsid w:val="00085F0B"/>
    <w:rsid w:val="00087CE7"/>
    <w:rsid w:val="000900FE"/>
    <w:rsid w:val="00090413"/>
    <w:rsid w:val="0009071D"/>
    <w:rsid w:val="00091043"/>
    <w:rsid w:val="00091FD4"/>
    <w:rsid w:val="0009211B"/>
    <w:rsid w:val="00092351"/>
    <w:rsid w:val="000932E7"/>
    <w:rsid w:val="000933C3"/>
    <w:rsid w:val="000935E3"/>
    <w:rsid w:val="00093740"/>
    <w:rsid w:val="00093E06"/>
    <w:rsid w:val="00095273"/>
    <w:rsid w:val="000959B9"/>
    <w:rsid w:val="00095EBA"/>
    <w:rsid w:val="00096D3C"/>
    <w:rsid w:val="000A0CD4"/>
    <w:rsid w:val="000A1363"/>
    <w:rsid w:val="000A1D47"/>
    <w:rsid w:val="000A1D6F"/>
    <w:rsid w:val="000A23D6"/>
    <w:rsid w:val="000A5F5C"/>
    <w:rsid w:val="000A613A"/>
    <w:rsid w:val="000A6323"/>
    <w:rsid w:val="000A6906"/>
    <w:rsid w:val="000A7C90"/>
    <w:rsid w:val="000B18E8"/>
    <w:rsid w:val="000B1DC1"/>
    <w:rsid w:val="000B1EA2"/>
    <w:rsid w:val="000B3006"/>
    <w:rsid w:val="000B3B3B"/>
    <w:rsid w:val="000B4385"/>
    <w:rsid w:val="000B4C5A"/>
    <w:rsid w:val="000B4CB2"/>
    <w:rsid w:val="000B501C"/>
    <w:rsid w:val="000B6189"/>
    <w:rsid w:val="000C19F7"/>
    <w:rsid w:val="000C2A4D"/>
    <w:rsid w:val="000C4269"/>
    <w:rsid w:val="000C54C5"/>
    <w:rsid w:val="000C55B5"/>
    <w:rsid w:val="000C5B09"/>
    <w:rsid w:val="000D0C98"/>
    <w:rsid w:val="000D4FD2"/>
    <w:rsid w:val="000D60F6"/>
    <w:rsid w:val="000D700F"/>
    <w:rsid w:val="000D713D"/>
    <w:rsid w:val="000D7B32"/>
    <w:rsid w:val="000D7D16"/>
    <w:rsid w:val="000D7E99"/>
    <w:rsid w:val="000E0AD4"/>
    <w:rsid w:val="000E2BD1"/>
    <w:rsid w:val="000E3B55"/>
    <w:rsid w:val="000E5E1E"/>
    <w:rsid w:val="000F1AD2"/>
    <w:rsid w:val="000F1E6A"/>
    <w:rsid w:val="000F2986"/>
    <w:rsid w:val="000F4E76"/>
    <w:rsid w:val="000F61BD"/>
    <w:rsid w:val="000F6B19"/>
    <w:rsid w:val="000F7A8E"/>
    <w:rsid w:val="0010132B"/>
    <w:rsid w:val="001018E7"/>
    <w:rsid w:val="00101D0F"/>
    <w:rsid w:val="001040E8"/>
    <w:rsid w:val="00104807"/>
    <w:rsid w:val="00105155"/>
    <w:rsid w:val="00105567"/>
    <w:rsid w:val="00105AD4"/>
    <w:rsid w:val="00105D89"/>
    <w:rsid w:val="00105F2E"/>
    <w:rsid w:val="00106103"/>
    <w:rsid w:val="00107198"/>
    <w:rsid w:val="00107347"/>
    <w:rsid w:val="001073E0"/>
    <w:rsid w:val="00110BDE"/>
    <w:rsid w:val="00110CBF"/>
    <w:rsid w:val="00112AF1"/>
    <w:rsid w:val="0011322B"/>
    <w:rsid w:val="00113264"/>
    <w:rsid w:val="001143D8"/>
    <w:rsid w:val="001145A6"/>
    <w:rsid w:val="00114880"/>
    <w:rsid w:val="00115A3E"/>
    <w:rsid w:val="001179E7"/>
    <w:rsid w:val="00120024"/>
    <w:rsid w:val="00120916"/>
    <w:rsid w:val="001227DC"/>
    <w:rsid w:val="001229BD"/>
    <w:rsid w:val="00122E5A"/>
    <w:rsid w:val="00123421"/>
    <w:rsid w:val="00123702"/>
    <w:rsid w:val="00124389"/>
    <w:rsid w:val="001257A8"/>
    <w:rsid w:val="00126534"/>
    <w:rsid w:val="00126B34"/>
    <w:rsid w:val="00130B80"/>
    <w:rsid w:val="00130E78"/>
    <w:rsid w:val="00130F00"/>
    <w:rsid w:val="0013156D"/>
    <w:rsid w:val="0013339A"/>
    <w:rsid w:val="001346FE"/>
    <w:rsid w:val="00135E25"/>
    <w:rsid w:val="00137F40"/>
    <w:rsid w:val="001401E5"/>
    <w:rsid w:val="001414E6"/>
    <w:rsid w:val="00141A2E"/>
    <w:rsid w:val="00142816"/>
    <w:rsid w:val="001437D4"/>
    <w:rsid w:val="00147E1B"/>
    <w:rsid w:val="00150271"/>
    <w:rsid w:val="00151CCF"/>
    <w:rsid w:val="001524E0"/>
    <w:rsid w:val="00152652"/>
    <w:rsid w:val="00153A5F"/>
    <w:rsid w:val="0015412E"/>
    <w:rsid w:val="001542B0"/>
    <w:rsid w:val="00154BD4"/>
    <w:rsid w:val="0015599F"/>
    <w:rsid w:val="001565B5"/>
    <w:rsid w:val="001578B8"/>
    <w:rsid w:val="00160579"/>
    <w:rsid w:val="00162035"/>
    <w:rsid w:val="00164552"/>
    <w:rsid w:val="00166697"/>
    <w:rsid w:val="00167816"/>
    <w:rsid w:val="001678EF"/>
    <w:rsid w:val="00170CCC"/>
    <w:rsid w:val="001714A8"/>
    <w:rsid w:val="001734A2"/>
    <w:rsid w:val="00173F8A"/>
    <w:rsid w:val="0017490C"/>
    <w:rsid w:val="001765D1"/>
    <w:rsid w:val="00180B5E"/>
    <w:rsid w:val="00180F0F"/>
    <w:rsid w:val="0018199A"/>
    <w:rsid w:val="00183CBB"/>
    <w:rsid w:val="001844C8"/>
    <w:rsid w:val="00184623"/>
    <w:rsid w:val="00184C3D"/>
    <w:rsid w:val="00185846"/>
    <w:rsid w:val="001906D4"/>
    <w:rsid w:val="001914B8"/>
    <w:rsid w:val="001918B0"/>
    <w:rsid w:val="00192501"/>
    <w:rsid w:val="00192E37"/>
    <w:rsid w:val="001931C9"/>
    <w:rsid w:val="00194323"/>
    <w:rsid w:val="001957D7"/>
    <w:rsid w:val="001968D2"/>
    <w:rsid w:val="00196C7D"/>
    <w:rsid w:val="00197114"/>
    <w:rsid w:val="001974AB"/>
    <w:rsid w:val="001978D8"/>
    <w:rsid w:val="001A1653"/>
    <w:rsid w:val="001A1D98"/>
    <w:rsid w:val="001A25F6"/>
    <w:rsid w:val="001A2BAF"/>
    <w:rsid w:val="001A2CD3"/>
    <w:rsid w:val="001A4CB3"/>
    <w:rsid w:val="001A4F4D"/>
    <w:rsid w:val="001A51F7"/>
    <w:rsid w:val="001A5258"/>
    <w:rsid w:val="001A552E"/>
    <w:rsid w:val="001A55CF"/>
    <w:rsid w:val="001A75FD"/>
    <w:rsid w:val="001B2DBF"/>
    <w:rsid w:val="001B36B0"/>
    <w:rsid w:val="001B3F63"/>
    <w:rsid w:val="001B56A6"/>
    <w:rsid w:val="001B57EF"/>
    <w:rsid w:val="001B5A06"/>
    <w:rsid w:val="001B5B12"/>
    <w:rsid w:val="001B6178"/>
    <w:rsid w:val="001B6E3F"/>
    <w:rsid w:val="001B76B3"/>
    <w:rsid w:val="001C0F5B"/>
    <w:rsid w:val="001C2E19"/>
    <w:rsid w:val="001C4BE7"/>
    <w:rsid w:val="001C53B9"/>
    <w:rsid w:val="001C724F"/>
    <w:rsid w:val="001C7782"/>
    <w:rsid w:val="001D0267"/>
    <w:rsid w:val="001D1166"/>
    <w:rsid w:val="001D2895"/>
    <w:rsid w:val="001D2F51"/>
    <w:rsid w:val="001D43A6"/>
    <w:rsid w:val="001D44B6"/>
    <w:rsid w:val="001D53CC"/>
    <w:rsid w:val="001D74B0"/>
    <w:rsid w:val="001D7E9E"/>
    <w:rsid w:val="001E009B"/>
    <w:rsid w:val="001E041F"/>
    <w:rsid w:val="001E07DE"/>
    <w:rsid w:val="001E3FDA"/>
    <w:rsid w:val="001E42EF"/>
    <w:rsid w:val="001E6934"/>
    <w:rsid w:val="001F07EC"/>
    <w:rsid w:val="001F1979"/>
    <w:rsid w:val="001F2262"/>
    <w:rsid w:val="001F4E3B"/>
    <w:rsid w:val="001F5CA9"/>
    <w:rsid w:val="001F6B0F"/>
    <w:rsid w:val="001F6CF5"/>
    <w:rsid w:val="001F7061"/>
    <w:rsid w:val="002000BF"/>
    <w:rsid w:val="00200538"/>
    <w:rsid w:val="00202AE3"/>
    <w:rsid w:val="002030D7"/>
    <w:rsid w:val="00203CB2"/>
    <w:rsid w:val="00203E8D"/>
    <w:rsid w:val="0020409E"/>
    <w:rsid w:val="002045B5"/>
    <w:rsid w:val="00204843"/>
    <w:rsid w:val="00204D38"/>
    <w:rsid w:val="002054FC"/>
    <w:rsid w:val="00205E09"/>
    <w:rsid w:val="00212A53"/>
    <w:rsid w:val="00214035"/>
    <w:rsid w:val="002141A4"/>
    <w:rsid w:val="00216010"/>
    <w:rsid w:val="00217BBC"/>
    <w:rsid w:val="0022012D"/>
    <w:rsid w:val="00220337"/>
    <w:rsid w:val="00221057"/>
    <w:rsid w:val="0022192F"/>
    <w:rsid w:val="00222053"/>
    <w:rsid w:val="002229DB"/>
    <w:rsid w:val="00223788"/>
    <w:rsid w:val="00223ED3"/>
    <w:rsid w:val="00224DDF"/>
    <w:rsid w:val="00225FD3"/>
    <w:rsid w:val="002305A3"/>
    <w:rsid w:val="002317AE"/>
    <w:rsid w:val="0023256B"/>
    <w:rsid w:val="00233982"/>
    <w:rsid w:val="00234D9B"/>
    <w:rsid w:val="00234F7F"/>
    <w:rsid w:val="002354F7"/>
    <w:rsid w:val="00236D72"/>
    <w:rsid w:val="00241BDF"/>
    <w:rsid w:val="00242C7B"/>
    <w:rsid w:val="00242F99"/>
    <w:rsid w:val="00243562"/>
    <w:rsid w:val="00244475"/>
    <w:rsid w:val="00244ACE"/>
    <w:rsid w:val="00245B4F"/>
    <w:rsid w:val="00245B6E"/>
    <w:rsid w:val="00245D66"/>
    <w:rsid w:val="00246F10"/>
    <w:rsid w:val="00247536"/>
    <w:rsid w:val="0024754C"/>
    <w:rsid w:val="0024783B"/>
    <w:rsid w:val="00250794"/>
    <w:rsid w:val="002508F0"/>
    <w:rsid w:val="00256FC5"/>
    <w:rsid w:val="00263530"/>
    <w:rsid w:val="002636B4"/>
    <w:rsid w:val="00264D1A"/>
    <w:rsid w:val="00267247"/>
    <w:rsid w:val="00267CC5"/>
    <w:rsid w:val="00270C96"/>
    <w:rsid w:val="00272119"/>
    <w:rsid w:val="0027354D"/>
    <w:rsid w:val="00275290"/>
    <w:rsid w:val="0027589F"/>
    <w:rsid w:val="00276C70"/>
    <w:rsid w:val="00276E76"/>
    <w:rsid w:val="002809DB"/>
    <w:rsid w:val="00281275"/>
    <w:rsid w:val="002813E2"/>
    <w:rsid w:val="00281744"/>
    <w:rsid w:val="00281B42"/>
    <w:rsid w:val="00282AB4"/>
    <w:rsid w:val="002833CC"/>
    <w:rsid w:val="00283C53"/>
    <w:rsid w:val="0028418E"/>
    <w:rsid w:val="00286017"/>
    <w:rsid w:val="002875B5"/>
    <w:rsid w:val="00293C68"/>
    <w:rsid w:val="0029466B"/>
    <w:rsid w:val="00294E3E"/>
    <w:rsid w:val="002959A2"/>
    <w:rsid w:val="00295D3C"/>
    <w:rsid w:val="00296003"/>
    <w:rsid w:val="002A09F7"/>
    <w:rsid w:val="002A1B20"/>
    <w:rsid w:val="002A1E11"/>
    <w:rsid w:val="002A28B4"/>
    <w:rsid w:val="002A2E0F"/>
    <w:rsid w:val="002A3AC3"/>
    <w:rsid w:val="002A4085"/>
    <w:rsid w:val="002A6A10"/>
    <w:rsid w:val="002A7265"/>
    <w:rsid w:val="002B0192"/>
    <w:rsid w:val="002B0834"/>
    <w:rsid w:val="002B0A93"/>
    <w:rsid w:val="002B0E54"/>
    <w:rsid w:val="002B1299"/>
    <w:rsid w:val="002B1937"/>
    <w:rsid w:val="002B2150"/>
    <w:rsid w:val="002B29F2"/>
    <w:rsid w:val="002B2CF4"/>
    <w:rsid w:val="002B2E10"/>
    <w:rsid w:val="002B3194"/>
    <w:rsid w:val="002B385C"/>
    <w:rsid w:val="002B38DC"/>
    <w:rsid w:val="002B4B9B"/>
    <w:rsid w:val="002B74F2"/>
    <w:rsid w:val="002B7BA1"/>
    <w:rsid w:val="002C0E24"/>
    <w:rsid w:val="002C1169"/>
    <w:rsid w:val="002C1C0C"/>
    <w:rsid w:val="002C1F6F"/>
    <w:rsid w:val="002C232F"/>
    <w:rsid w:val="002C2737"/>
    <w:rsid w:val="002C2836"/>
    <w:rsid w:val="002C2BBD"/>
    <w:rsid w:val="002C4AF2"/>
    <w:rsid w:val="002C6438"/>
    <w:rsid w:val="002C6BDC"/>
    <w:rsid w:val="002D1B0C"/>
    <w:rsid w:val="002D2A29"/>
    <w:rsid w:val="002D5BF0"/>
    <w:rsid w:val="002D70BB"/>
    <w:rsid w:val="002D71F0"/>
    <w:rsid w:val="002D7693"/>
    <w:rsid w:val="002D7A72"/>
    <w:rsid w:val="002E0453"/>
    <w:rsid w:val="002E1387"/>
    <w:rsid w:val="002E142E"/>
    <w:rsid w:val="002E1D39"/>
    <w:rsid w:val="002E29AC"/>
    <w:rsid w:val="002E3688"/>
    <w:rsid w:val="002E3C07"/>
    <w:rsid w:val="002E3E6B"/>
    <w:rsid w:val="002E5B63"/>
    <w:rsid w:val="002E6B77"/>
    <w:rsid w:val="002E6F7D"/>
    <w:rsid w:val="002E7208"/>
    <w:rsid w:val="002E7EE2"/>
    <w:rsid w:val="002F1255"/>
    <w:rsid w:val="002F2BE8"/>
    <w:rsid w:val="002F2F5E"/>
    <w:rsid w:val="002F376F"/>
    <w:rsid w:val="002F458B"/>
    <w:rsid w:val="002F4B12"/>
    <w:rsid w:val="002F6315"/>
    <w:rsid w:val="002F6632"/>
    <w:rsid w:val="002F6E4F"/>
    <w:rsid w:val="002F6EDC"/>
    <w:rsid w:val="0030116A"/>
    <w:rsid w:val="00301F1A"/>
    <w:rsid w:val="00302FF6"/>
    <w:rsid w:val="0030379D"/>
    <w:rsid w:val="00305A05"/>
    <w:rsid w:val="00305F7C"/>
    <w:rsid w:val="003062EA"/>
    <w:rsid w:val="003068FF"/>
    <w:rsid w:val="00307108"/>
    <w:rsid w:val="003107B4"/>
    <w:rsid w:val="00311A70"/>
    <w:rsid w:val="003127C8"/>
    <w:rsid w:val="00312A3A"/>
    <w:rsid w:val="00313928"/>
    <w:rsid w:val="00314FF4"/>
    <w:rsid w:val="003152AA"/>
    <w:rsid w:val="00315817"/>
    <w:rsid w:val="0031697D"/>
    <w:rsid w:val="00316EB6"/>
    <w:rsid w:val="00317DDF"/>
    <w:rsid w:val="003228AA"/>
    <w:rsid w:val="00322FEA"/>
    <w:rsid w:val="00324843"/>
    <w:rsid w:val="0032500E"/>
    <w:rsid w:val="0032582E"/>
    <w:rsid w:val="00326B04"/>
    <w:rsid w:val="0032764C"/>
    <w:rsid w:val="00327977"/>
    <w:rsid w:val="0033017F"/>
    <w:rsid w:val="003312CE"/>
    <w:rsid w:val="00333B36"/>
    <w:rsid w:val="00333CFA"/>
    <w:rsid w:val="0033501D"/>
    <w:rsid w:val="003350C1"/>
    <w:rsid w:val="0033541E"/>
    <w:rsid w:val="0033590C"/>
    <w:rsid w:val="00335A57"/>
    <w:rsid w:val="00337EC2"/>
    <w:rsid w:val="003438D4"/>
    <w:rsid w:val="00343AEF"/>
    <w:rsid w:val="00343FFA"/>
    <w:rsid w:val="00344BDA"/>
    <w:rsid w:val="00346A6C"/>
    <w:rsid w:val="003471FC"/>
    <w:rsid w:val="00347477"/>
    <w:rsid w:val="003512C8"/>
    <w:rsid w:val="00353B94"/>
    <w:rsid w:val="00354775"/>
    <w:rsid w:val="0035657E"/>
    <w:rsid w:val="00356C64"/>
    <w:rsid w:val="00357839"/>
    <w:rsid w:val="0036042F"/>
    <w:rsid w:val="00360434"/>
    <w:rsid w:val="00360715"/>
    <w:rsid w:val="00360A24"/>
    <w:rsid w:val="00361C22"/>
    <w:rsid w:val="003633B8"/>
    <w:rsid w:val="00363D08"/>
    <w:rsid w:val="00365E37"/>
    <w:rsid w:val="00373518"/>
    <w:rsid w:val="00373EF3"/>
    <w:rsid w:val="0037490B"/>
    <w:rsid w:val="00375932"/>
    <w:rsid w:val="003769BD"/>
    <w:rsid w:val="00376F66"/>
    <w:rsid w:val="00377257"/>
    <w:rsid w:val="003806D7"/>
    <w:rsid w:val="00385F0B"/>
    <w:rsid w:val="00386058"/>
    <w:rsid w:val="00386A6A"/>
    <w:rsid w:val="00386C58"/>
    <w:rsid w:val="00386EA0"/>
    <w:rsid w:val="003873B5"/>
    <w:rsid w:val="00387B34"/>
    <w:rsid w:val="00387FFE"/>
    <w:rsid w:val="003905E3"/>
    <w:rsid w:val="003920EF"/>
    <w:rsid w:val="003925D9"/>
    <w:rsid w:val="00392CC8"/>
    <w:rsid w:val="00393541"/>
    <w:rsid w:val="0039378C"/>
    <w:rsid w:val="003945BD"/>
    <w:rsid w:val="003950C2"/>
    <w:rsid w:val="0039529B"/>
    <w:rsid w:val="003955F0"/>
    <w:rsid w:val="00396045"/>
    <w:rsid w:val="0039694C"/>
    <w:rsid w:val="00396CC3"/>
    <w:rsid w:val="003A003E"/>
    <w:rsid w:val="003A1A12"/>
    <w:rsid w:val="003A3B39"/>
    <w:rsid w:val="003A5409"/>
    <w:rsid w:val="003B085F"/>
    <w:rsid w:val="003B0C03"/>
    <w:rsid w:val="003B52C3"/>
    <w:rsid w:val="003B55C2"/>
    <w:rsid w:val="003B58CB"/>
    <w:rsid w:val="003B59BB"/>
    <w:rsid w:val="003B5A53"/>
    <w:rsid w:val="003B6390"/>
    <w:rsid w:val="003B710D"/>
    <w:rsid w:val="003C140D"/>
    <w:rsid w:val="003C296F"/>
    <w:rsid w:val="003C2C45"/>
    <w:rsid w:val="003C3CFC"/>
    <w:rsid w:val="003C4301"/>
    <w:rsid w:val="003C5F89"/>
    <w:rsid w:val="003C7159"/>
    <w:rsid w:val="003D16AC"/>
    <w:rsid w:val="003D23C3"/>
    <w:rsid w:val="003D4697"/>
    <w:rsid w:val="003D49F8"/>
    <w:rsid w:val="003D4D09"/>
    <w:rsid w:val="003D5729"/>
    <w:rsid w:val="003D69D3"/>
    <w:rsid w:val="003D6BA6"/>
    <w:rsid w:val="003D716F"/>
    <w:rsid w:val="003E0151"/>
    <w:rsid w:val="003E04CB"/>
    <w:rsid w:val="003E0BC8"/>
    <w:rsid w:val="003E1DE8"/>
    <w:rsid w:val="003E260E"/>
    <w:rsid w:val="003E32B9"/>
    <w:rsid w:val="003E3B07"/>
    <w:rsid w:val="003E3D59"/>
    <w:rsid w:val="003E3EA1"/>
    <w:rsid w:val="003E5271"/>
    <w:rsid w:val="003E7AB9"/>
    <w:rsid w:val="003F062D"/>
    <w:rsid w:val="003F0C77"/>
    <w:rsid w:val="003F1142"/>
    <w:rsid w:val="003F1C0D"/>
    <w:rsid w:val="003F1D12"/>
    <w:rsid w:val="003F35D5"/>
    <w:rsid w:val="003F4AB0"/>
    <w:rsid w:val="003F54CC"/>
    <w:rsid w:val="003F56B3"/>
    <w:rsid w:val="00400170"/>
    <w:rsid w:val="00400D5B"/>
    <w:rsid w:val="0040265A"/>
    <w:rsid w:val="00403401"/>
    <w:rsid w:val="004046AF"/>
    <w:rsid w:val="00405B5D"/>
    <w:rsid w:val="00406342"/>
    <w:rsid w:val="00406A5A"/>
    <w:rsid w:val="00407FA9"/>
    <w:rsid w:val="004110AA"/>
    <w:rsid w:val="004120F3"/>
    <w:rsid w:val="00412D77"/>
    <w:rsid w:val="00412E2B"/>
    <w:rsid w:val="004132B5"/>
    <w:rsid w:val="00413D65"/>
    <w:rsid w:val="00414C03"/>
    <w:rsid w:val="0041501D"/>
    <w:rsid w:val="0041551D"/>
    <w:rsid w:val="004157E7"/>
    <w:rsid w:val="004174EF"/>
    <w:rsid w:val="00417575"/>
    <w:rsid w:val="004212E8"/>
    <w:rsid w:val="004229A8"/>
    <w:rsid w:val="0042321E"/>
    <w:rsid w:val="00423523"/>
    <w:rsid w:val="0042365B"/>
    <w:rsid w:val="00423CBE"/>
    <w:rsid w:val="004245AE"/>
    <w:rsid w:val="00424BCD"/>
    <w:rsid w:val="00424EE0"/>
    <w:rsid w:val="00424F67"/>
    <w:rsid w:val="00425A45"/>
    <w:rsid w:val="004261AA"/>
    <w:rsid w:val="004261B6"/>
    <w:rsid w:val="00431F4D"/>
    <w:rsid w:val="00433E26"/>
    <w:rsid w:val="00433F88"/>
    <w:rsid w:val="004341F9"/>
    <w:rsid w:val="004344ED"/>
    <w:rsid w:val="0043511C"/>
    <w:rsid w:val="00436191"/>
    <w:rsid w:val="00436A5D"/>
    <w:rsid w:val="00436FB2"/>
    <w:rsid w:val="00440537"/>
    <w:rsid w:val="00442F9A"/>
    <w:rsid w:val="00442FC0"/>
    <w:rsid w:val="00443EE8"/>
    <w:rsid w:val="00444BA5"/>
    <w:rsid w:val="00445200"/>
    <w:rsid w:val="004455EB"/>
    <w:rsid w:val="0044596B"/>
    <w:rsid w:val="00445BA4"/>
    <w:rsid w:val="0044691C"/>
    <w:rsid w:val="00447F7A"/>
    <w:rsid w:val="0045009B"/>
    <w:rsid w:val="004501B6"/>
    <w:rsid w:val="004506E6"/>
    <w:rsid w:val="00452BDE"/>
    <w:rsid w:val="00452E6D"/>
    <w:rsid w:val="0045315C"/>
    <w:rsid w:val="004534C3"/>
    <w:rsid w:val="00454C39"/>
    <w:rsid w:val="00456866"/>
    <w:rsid w:val="0045779F"/>
    <w:rsid w:val="00457EA8"/>
    <w:rsid w:val="00460B8C"/>
    <w:rsid w:val="00461300"/>
    <w:rsid w:val="00461B5A"/>
    <w:rsid w:val="004629BA"/>
    <w:rsid w:val="00465B07"/>
    <w:rsid w:val="00466C90"/>
    <w:rsid w:val="0046712E"/>
    <w:rsid w:val="0047012E"/>
    <w:rsid w:val="004711C7"/>
    <w:rsid w:val="00474315"/>
    <w:rsid w:val="004758C9"/>
    <w:rsid w:val="00475E92"/>
    <w:rsid w:val="004779C5"/>
    <w:rsid w:val="00480AAA"/>
    <w:rsid w:val="004823FE"/>
    <w:rsid w:val="004827E3"/>
    <w:rsid w:val="004829A1"/>
    <w:rsid w:val="004833D7"/>
    <w:rsid w:val="00483E75"/>
    <w:rsid w:val="00483EBD"/>
    <w:rsid w:val="0048647D"/>
    <w:rsid w:val="004868F5"/>
    <w:rsid w:val="00487DF1"/>
    <w:rsid w:val="00487E9C"/>
    <w:rsid w:val="00487F31"/>
    <w:rsid w:val="00490843"/>
    <w:rsid w:val="00491EBA"/>
    <w:rsid w:val="004927D3"/>
    <w:rsid w:val="00492DC1"/>
    <w:rsid w:val="00493B99"/>
    <w:rsid w:val="004949A5"/>
    <w:rsid w:val="0049617F"/>
    <w:rsid w:val="00496188"/>
    <w:rsid w:val="00497257"/>
    <w:rsid w:val="0049769F"/>
    <w:rsid w:val="004977A7"/>
    <w:rsid w:val="004978F0"/>
    <w:rsid w:val="004A1D8D"/>
    <w:rsid w:val="004A1F9C"/>
    <w:rsid w:val="004A30B1"/>
    <w:rsid w:val="004A3E02"/>
    <w:rsid w:val="004A6EB3"/>
    <w:rsid w:val="004B10AC"/>
    <w:rsid w:val="004B115A"/>
    <w:rsid w:val="004B1CEE"/>
    <w:rsid w:val="004B20D8"/>
    <w:rsid w:val="004B2B24"/>
    <w:rsid w:val="004B4B8F"/>
    <w:rsid w:val="004B52C0"/>
    <w:rsid w:val="004B6A06"/>
    <w:rsid w:val="004B6C37"/>
    <w:rsid w:val="004B77FD"/>
    <w:rsid w:val="004C0D13"/>
    <w:rsid w:val="004C3EF4"/>
    <w:rsid w:val="004C444D"/>
    <w:rsid w:val="004C447C"/>
    <w:rsid w:val="004C4490"/>
    <w:rsid w:val="004C49F6"/>
    <w:rsid w:val="004C6A95"/>
    <w:rsid w:val="004D0072"/>
    <w:rsid w:val="004D01F3"/>
    <w:rsid w:val="004D0490"/>
    <w:rsid w:val="004D05E5"/>
    <w:rsid w:val="004D0C3C"/>
    <w:rsid w:val="004D1CBF"/>
    <w:rsid w:val="004D2576"/>
    <w:rsid w:val="004D2848"/>
    <w:rsid w:val="004D3310"/>
    <w:rsid w:val="004D4104"/>
    <w:rsid w:val="004D45CB"/>
    <w:rsid w:val="004D5244"/>
    <w:rsid w:val="004D54D5"/>
    <w:rsid w:val="004D5612"/>
    <w:rsid w:val="004D5A05"/>
    <w:rsid w:val="004D5B79"/>
    <w:rsid w:val="004E1653"/>
    <w:rsid w:val="004E1BD7"/>
    <w:rsid w:val="004E2499"/>
    <w:rsid w:val="004E2CD9"/>
    <w:rsid w:val="004E34AB"/>
    <w:rsid w:val="004E3BEB"/>
    <w:rsid w:val="004E447B"/>
    <w:rsid w:val="004E48F8"/>
    <w:rsid w:val="004E5DBE"/>
    <w:rsid w:val="004E790C"/>
    <w:rsid w:val="004E7A42"/>
    <w:rsid w:val="004F0056"/>
    <w:rsid w:val="004F0721"/>
    <w:rsid w:val="004F1AA2"/>
    <w:rsid w:val="004F4F4A"/>
    <w:rsid w:val="004F55DE"/>
    <w:rsid w:val="004F56D5"/>
    <w:rsid w:val="004F61D8"/>
    <w:rsid w:val="004F6EC7"/>
    <w:rsid w:val="004F7AE4"/>
    <w:rsid w:val="00500C2B"/>
    <w:rsid w:val="005029B9"/>
    <w:rsid w:val="0050369F"/>
    <w:rsid w:val="00503D3C"/>
    <w:rsid w:val="00504205"/>
    <w:rsid w:val="00504F0E"/>
    <w:rsid w:val="00505569"/>
    <w:rsid w:val="00510E80"/>
    <w:rsid w:val="00512208"/>
    <w:rsid w:val="005145F2"/>
    <w:rsid w:val="00516D54"/>
    <w:rsid w:val="005175D5"/>
    <w:rsid w:val="00520AC4"/>
    <w:rsid w:val="00521EED"/>
    <w:rsid w:val="00522045"/>
    <w:rsid w:val="005228DD"/>
    <w:rsid w:val="005244CC"/>
    <w:rsid w:val="0052627B"/>
    <w:rsid w:val="00527383"/>
    <w:rsid w:val="00530631"/>
    <w:rsid w:val="00530B13"/>
    <w:rsid w:val="00530B94"/>
    <w:rsid w:val="005325FA"/>
    <w:rsid w:val="0053462B"/>
    <w:rsid w:val="00535386"/>
    <w:rsid w:val="00536571"/>
    <w:rsid w:val="00536F6D"/>
    <w:rsid w:val="005379CD"/>
    <w:rsid w:val="00537DBD"/>
    <w:rsid w:val="00541FBC"/>
    <w:rsid w:val="00543728"/>
    <w:rsid w:val="00544EAC"/>
    <w:rsid w:val="00546266"/>
    <w:rsid w:val="005463A0"/>
    <w:rsid w:val="00546EC7"/>
    <w:rsid w:val="00547307"/>
    <w:rsid w:val="0054736B"/>
    <w:rsid w:val="00550E07"/>
    <w:rsid w:val="00550F6F"/>
    <w:rsid w:val="0055178B"/>
    <w:rsid w:val="0055180F"/>
    <w:rsid w:val="00551C4C"/>
    <w:rsid w:val="00551F49"/>
    <w:rsid w:val="00553889"/>
    <w:rsid w:val="00555D51"/>
    <w:rsid w:val="0055674D"/>
    <w:rsid w:val="00556A11"/>
    <w:rsid w:val="00556D23"/>
    <w:rsid w:val="00557C48"/>
    <w:rsid w:val="00557E9E"/>
    <w:rsid w:val="005618F1"/>
    <w:rsid w:val="005619C1"/>
    <w:rsid w:val="00563DC1"/>
    <w:rsid w:val="005652D8"/>
    <w:rsid w:val="005660D2"/>
    <w:rsid w:val="00566BFF"/>
    <w:rsid w:val="00571234"/>
    <w:rsid w:val="0057149B"/>
    <w:rsid w:val="00572662"/>
    <w:rsid w:val="005741E6"/>
    <w:rsid w:val="005744FC"/>
    <w:rsid w:val="005746CB"/>
    <w:rsid w:val="00575E44"/>
    <w:rsid w:val="0057654F"/>
    <w:rsid w:val="0057725B"/>
    <w:rsid w:val="0058032A"/>
    <w:rsid w:val="005803DE"/>
    <w:rsid w:val="00580AAB"/>
    <w:rsid w:val="00581093"/>
    <w:rsid w:val="0058299A"/>
    <w:rsid w:val="00584331"/>
    <w:rsid w:val="00585847"/>
    <w:rsid w:val="00585B5A"/>
    <w:rsid w:val="00586356"/>
    <w:rsid w:val="005863EE"/>
    <w:rsid w:val="00587C86"/>
    <w:rsid w:val="00587EA8"/>
    <w:rsid w:val="00590B7D"/>
    <w:rsid w:val="00590CA7"/>
    <w:rsid w:val="00592C57"/>
    <w:rsid w:val="00593200"/>
    <w:rsid w:val="005938E7"/>
    <w:rsid w:val="005943F7"/>
    <w:rsid w:val="00594AA9"/>
    <w:rsid w:val="00595318"/>
    <w:rsid w:val="00597458"/>
    <w:rsid w:val="005A134F"/>
    <w:rsid w:val="005A1C41"/>
    <w:rsid w:val="005A6D83"/>
    <w:rsid w:val="005A6DF9"/>
    <w:rsid w:val="005A713D"/>
    <w:rsid w:val="005B043A"/>
    <w:rsid w:val="005B0465"/>
    <w:rsid w:val="005B0F11"/>
    <w:rsid w:val="005B2E96"/>
    <w:rsid w:val="005B4622"/>
    <w:rsid w:val="005B4B6F"/>
    <w:rsid w:val="005C32EB"/>
    <w:rsid w:val="005C3491"/>
    <w:rsid w:val="005C4848"/>
    <w:rsid w:val="005C646B"/>
    <w:rsid w:val="005C78E1"/>
    <w:rsid w:val="005C7E69"/>
    <w:rsid w:val="005D0A0A"/>
    <w:rsid w:val="005D35C2"/>
    <w:rsid w:val="005D3BF5"/>
    <w:rsid w:val="005D49E4"/>
    <w:rsid w:val="005D53F2"/>
    <w:rsid w:val="005D5DF3"/>
    <w:rsid w:val="005D7067"/>
    <w:rsid w:val="005E0EED"/>
    <w:rsid w:val="005E19B4"/>
    <w:rsid w:val="005E1E97"/>
    <w:rsid w:val="005E1EDD"/>
    <w:rsid w:val="005E3481"/>
    <w:rsid w:val="005E362A"/>
    <w:rsid w:val="005E3D33"/>
    <w:rsid w:val="005E3FE9"/>
    <w:rsid w:val="005E4370"/>
    <w:rsid w:val="005E6469"/>
    <w:rsid w:val="005E6DA3"/>
    <w:rsid w:val="005E6F1F"/>
    <w:rsid w:val="005E74C6"/>
    <w:rsid w:val="005F0069"/>
    <w:rsid w:val="005F1287"/>
    <w:rsid w:val="005F1E45"/>
    <w:rsid w:val="005F2C05"/>
    <w:rsid w:val="005F3CE3"/>
    <w:rsid w:val="005F3DA2"/>
    <w:rsid w:val="005F4918"/>
    <w:rsid w:val="005F62A1"/>
    <w:rsid w:val="005F7118"/>
    <w:rsid w:val="005F7909"/>
    <w:rsid w:val="005F79E8"/>
    <w:rsid w:val="00600470"/>
    <w:rsid w:val="006007A1"/>
    <w:rsid w:val="00600899"/>
    <w:rsid w:val="00600B2B"/>
    <w:rsid w:val="00600C04"/>
    <w:rsid w:val="00600D85"/>
    <w:rsid w:val="00602191"/>
    <w:rsid w:val="00602A05"/>
    <w:rsid w:val="006047DE"/>
    <w:rsid w:val="00604934"/>
    <w:rsid w:val="00604AB7"/>
    <w:rsid w:val="00605813"/>
    <w:rsid w:val="00606E29"/>
    <w:rsid w:val="00607AF5"/>
    <w:rsid w:val="00610D68"/>
    <w:rsid w:val="00612AD4"/>
    <w:rsid w:val="0061388D"/>
    <w:rsid w:val="0061555F"/>
    <w:rsid w:val="0061763C"/>
    <w:rsid w:val="00617951"/>
    <w:rsid w:val="0062371F"/>
    <w:rsid w:val="00624A2F"/>
    <w:rsid w:val="00625125"/>
    <w:rsid w:val="006261EA"/>
    <w:rsid w:val="00630018"/>
    <w:rsid w:val="00630B17"/>
    <w:rsid w:val="006313C4"/>
    <w:rsid w:val="00631A9E"/>
    <w:rsid w:val="00632C69"/>
    <w:rsid w:val="006345D6"/>
    <w:rsid w:val="006357F2"/>
    <w:rsid w:val="00636B0F"/>
    <w:rsid w:val="00637144"/>
    <w:rsid w:val="006376DD"/>
    <w:rsid w:val="00637B80"/>
    <w:rsid w:val="00637C1A"/>
    <w:rsid w:val="0064033D"/>
    <w:rsid w:val="00640D03"/>
    <w:rsid w:val="00641782"/>
    <w:rsid w:val="00644207"/>
    <w:rsid w:val="00650779"/>
    <w:rsid w:val="006524B7"/>
    <w:rsid w:val="006534BC"/>
    <w:rsid w:val="00653616"/>
    <w:rsid w:val="00653DAD"/>
    <w:rsid w:val="00653FA4"/>
    <w:rsid w:val="006550A0"/>
    <w:rsid w:val="00655EBA"/>
    <w:rsid w:val="00656412"/>
    <w:rsid w:val="0065664F"/>
    <w:rsid w:val="006608C7"/>
    <w:rsid w:val="00661369"/>
    <w:rsid w:val="0066381D"/>
    <w:rsid w:val="00663B3D"/>
    <w:rsid w:val="00663BC9"/>
    <w:rsid w:val="00664466"/>
    <w:rsid w:val="00664894"/>
    <w:rsid w:val="00665531"/>
    <w:rsid w:val="0066616E"/>
    <w:rsid w:val="00666AD5"/>
    <w:rsid w:val="00666D89"/>
    <w:rsid w:val="0066754F"/>
    <w:rsid w:val="00670C10"/>
    <w:rsid w:val="00671638"/>
    <w:rsid w:val="00673080"/>
    <w:rsid w:val="00674168"/>
    <w:rsid w:val="0067498C"/>
    <w:rsid w:val="00675707"/>
    <w:rsid w:val="00675A51"/>
    <w:rsid w:val="00676827"/>
    <w:rsid w:val="006768EF"/>
    <w:rsid w:val="006805FB"/>
    <w:rsid w:val="00681A91"/>
    <w:rsid w:val="00683EAE"/>
    <w:rsid w:val="00684774"/>
    <w:rsid w:val="00684ABD"/>
    <w:rsid w:val="00686780"/>
    <w:rsid w:val="00686AE1"/>
    <w:rsid w:val="0068714D"/>
    <w:rsid w:val="00687A68"/>
    <w:rsid w:val="00687CC2"/>
    <w:rsid w:val="0069060A"/>
    <w:rsid w:val="00690A29"/>
    <w:rsid w:val="006925A4"/>
    <w:rsid w:val="006926F4"/>
    <w:rsid w:val="006927E2"/>
    <w:rsid w:val="006936BB"/>
    <w:rsid w:val="006939D1"/>
    <w:rsid w:val="0069484E"/>
    <w:rsid w:val="0069554B"/>
    <w:rsid w:val="00695DFB"/>
    <w:rsid w:val="006967C9"/>
    <w:rsid w:val="00696B0D"/>
    <w:rsid w:val="00696D16"/>
    <w:rsid w:val="00696EBF"/>
    <w:rsid w:val="0069714A"/>
    <w:rsid w:val="006979DD"/>
    <w:rsid w:val="00697C9B"/>
    <w:rsid w:val="006A0A23"/>
    <w:rsid w:val="006A1D6C"/>
    <w:rsid w:val="006A23EB"/>
    <w:rsid w:val="006A26BC"/>
    <w:rsid w:val="006A282F"/>
    <w:rsid w:val="006A43A8"/>
    <w:rsid w:val="006A68CF"/>
    <w:rsid w:val="006A6A68"/>
    <w:rsid w:val="006A6D7F"/>
    <w:rsid w:val="006A70D5"/>
    <w:rsid w:val="006A7106"/>
    <w:rsid w:val="006A7C99"/>
    <w:rsid w:val="006A7FB8"/>
    <w:rsid w:val="006B15C6"/>
    <w:rsid w:val="006B2BB2"/>
    <w:rsid w:val="006B5B11"/>
    <w:rsid w:val="006B5B37"/>
    <w:rsid w:val="006B6118"/>
    <w:rsid w:val="006B663F"/>
    <w:rsid w:val="006B71BD"/>
    <w:rsid w:val="006B7FFC"/>
    <w:rsid w:val="006C1CC8"/>
    <w:rsid w:val="006C2A7C"/>
    <w:rsid w:val="006C2B79"/>
    <w:rsid w:val="006C2EB1"/>
    <w:rsid w:val="006C381A"/>
    <w:rsid w:val="006C3A76"/>
    <w:rsid w:val="006C4558"/>
    <w:rsid w:val="006C64FA"/>
    <w:rsid w:val="006C6F4E"/>
    <w:rsid w:val="006C70BD"/>
    <w:rsid w:val="006D22EA"/>
    <w:rsid w:val="006D38D1"/>
    <w:rsid w:val="006D3B18"/>
    <w:rsid w:val="006D3F4C"/>
    <w:rsid w:val="006D5BBA"/>
    <w:rsid w:val="006D7C51"/>
    <w:rsid w:val="006E0823"/>
    <w:rsid w:val="006E15FA"/>
    <w:rsid w:val="006E213E"/>
    <w:rsid w:val="006E2F56"/>
    <w:rsid w:val="006E31D5"/>
    <w:rsid w:val="006E3421"/>
    <w:rsid w:val="006E4714"/>
    <w:rsid w:val="006E4914"/>
    <w:rsid w:val="006E54AD"/>
    <w:rsid w:val="006E5F03"/>
    <w:rsid w:val="006E738E"/>
    <w:rsid w:val="006F01C8"/>
    <w:rsid w:val="006F0A76"/>
    <w:rsid w:val="006F18F7"/>
    <w:rsid w:val="006F1FF6"/>
    <w:rsid w:val="006F4698"/>
    <w:rsid w:val="006F4D40"/>
    <w:rsid w:val="006F5A2E"/>
    <w:rsid w:val="006F662A"/>
    <w:rsid w:val="006F66C1"/>
    <w:rsid w:val="007001F0"/>
    <w:rsid w:val="007008E8"/>
    <w:rsid w:val="00700964"/>
    <w:rsid w:val="00702813"/>
    <w:rsid w:val="00702B65"/>
    <w:rsid w:val="0070415D"/>
    <w:rsid w:val="007041C7"/>
    <w:rsid w:val="00705D2E"/>
    <w:rsid w:val="00705F9E"/>
    <w:rsid w:val="00706272"/>
    <w:rsid w:val="00710934"/>
    <w:rsid w:val="0071104B"/>
    <w:rsid w:val="0071178A"/>
    <w:rsid w:val="007135F5"/>
    <w:rsid w:val="007139A6"/>
    <w:rsid w:val="00713A79"/>
    <w:rsid w:val="0071601D"/>
    <w:rsid w:val="007160C3"/>
    <w:rsid w:val="00716F1C"/>
    <w:rsid w:val="0071714F"/>
    <w:rsid w:val="00717CD0"/>
    <w:rsid w:val="007208F2"/>
    <w:rsid w:val="00720FFC"/>
    <w:rsid w:val="00721E08"/>
    <w:rsid w:val="00722625"/>
    <w:rsid w:val="00723A33"/>
    <w:rsid w:val="00723FD4"/>
    <w:rsid w:val="0072416F"/>
    <w:rsid w:val="00724BD2"/>
    <w:rsid w:val="00724E51"/>
    <w:rsid w:val="0072721A"/>
    <w:rsid w:val="00727628"/>
    <w:rsid w:val="00727A81"/>
    <w:rsid w:val="00730D8C"/>
    <w:rsid w:val="0073117D"/>
    <w:rsid w:val="00731212"/>
    <w:rsid w:val="0073154C"/>
    <w:rsid w:val="0073169C"/>
    <w:rsid w:val="0073235B"/>
    <w:rsid w:val="00732503"/>
    <w:rsid w:val="0073437A"/>
    <w:rsid w:val="00734BEF"/>
    <w:rsid w:val="00735591"/>
    <w:rsid w:val="00735DA3"/>
    <w:rsid w:val="00736263"/>
    <w:rsid w:val="007369E1"/>
    <w:rsid w:val="00740559"/>
    <w:rsid w:val="00741D96"/>
    <w:rsid w:val="00742A17"/>
    <w:rsid w:val="00743A53"/>
    <w:rsid w:val="00743EE2"/>
    <w:rsid w:val="00744E0B"/>
    <w:rsid w:val="00747C4F"/>
    <w:rsid w:val="00750B66"/>
    <w:rsid w:val="00750C63"/>
    <w:rsid w:val="00751EF4"/>
    <w:rsid w:val="00752E8C"/>
    <w:rsid w:val="00754277"/>
    <w:rsid w:val="00754708"/>
    <w:rsid w:val="00754992"/>
    <w:rsid w:val="00754C0A"/>
    <w:rsid w:val="00755165"/>
    <w:rsid w:val="0075566D"/>
    <w:rsid w:val="007618EF"/>
    <w:rsid w:val="007642E3"/>
    <w:rsid w:val="00767DB3"/>
    <w:rsid w:val="007702F8"/>
    <w:rsid w:val="00770658"/>
    <w:rsid w:val="007707BD"/>
    <w:rsid w:val="00771EFB"/>
    <w:rsid w:val="007723AC"/>
    <w:rsid w:val="007747B5"/>
    <w:rsid w:val="007751F5"/>
    <w:rsid w:val="00775259"/>
    <w:rsid w:val="007760F8"/>
    <w:rsid w:val="00776AB8"/>
    <w:rsid w:val="00780429"/>
    <w:rsid w:val="00781028"/>
    <w:rsid w:val="007815A6"/>
    <w:rsid w:val="00781624"/>
    <w:rsid w:val="00781A14"/>
    <w:rsid w:val="0078251F"/>
    <w:rsid w:val="00783E64"/>
    <w:rsid w:val="00784147"/>
    <w:rsid w:val="007841E5"/>
    <w:rsid w:val="00784F77"/>
    <w:rsid w:val="007856C4"/>
    <w:rsid w:val="00785813"/>
    <w:rsid w:val="00786010"/>
    <w:rsid w:val="00786B63"/>
    <w:rsid w:val="00787C8E"/>
    <w:rsid w:val="007912CF"/>
    <w:rsid w:val="0079169A"/>
    <w:rsid w:val="007924B2"/>
    <w:rsid w:val="00792EB2"/>
    <w:rsid w:val="00796C19"/>
    <w:rsid w:val="007A2705"/>
    <w:rsid w:val="007A3238"/>
    <w:rsid w:val="007A54DD"/>
    <w:rsid w:val="007A5F4E"/>
    <w:rsid w:val="007A63C6"/>
    <w:rsid w:val="007B1ECC"/>
    <w:rsid w:val="007B1F3A"/>
    <w:rsid w:val="007B2DF9"/>
    <w:rsid w:val="007B3F59"/>
    <w:rsid w:val="007B42B5"/>
    <w:rsid w:val="007B50D7"/>
    <w:rsid w:val="007B5A10"/>
    <w:rsid w:val="007B615B"/>
    <w:rsid w:val="007C0E1E"/>
    <w:rsid w:val="007C1296"/>
    <w:rsid w:val="007C1B57"/>
    <w:rsid w:val="007C1CF7"/>
    <w:rsid w:val="007C1EB8"/>
    <w:rsid w:val="007C29AF"/>
    <w:rsid w:val="007C4196"/>
    <w:rsid w:val="007C4471"/>
    <w:rsid w:val="007C4BD6"/>
    <w:rsid w:val="007C53CF"/>
    <w:rsid w:val="007C5416"/>
    <w:rsid w:val="007C5B4B"/>
    <w:rsid w:val="007C5D33"/>
    <w:rsid w:val="007C5FDA"/>
    <w:rsid w:val="007C68CD"/>
    <w:rsid w:val="007C7697"/>
    <w:rsid w:val="007C7A57"/>
    <w:rsid w:val="007D0567"/>
    <w:rsid w:val="007D1B3D"/>
    <w:rsid w:val="007D2083"/>
    <w:rsid w:val="007D2D23"/>
    <w:rsid w:val="007D494A"/>
    <w:rsid w:val="007D6805"/>
    <w:rsid w:val="007D7B0C"/>
    <w:rsid w:val="007D7C28"/>
    <w:rsid w:val="007E1046"/>
    <w:rsid w:val="007E1E97"/>
    <w:rsid w:val="007E4837"/>
    <w:rsid w:val="007E54AC"/>
    <w:rsid w:val="007E5E83"/>
    <w:rsid w:val="007E60CF"/>
    <w:rsid w:val="007E66A4"/>
    <w:rsid w:val="007E6A52"/>
    <w:rsid w:val="007E7B8A"/>
    <w:rsid w:val="007F175A"/>
    <w:rsid w:val="007F1E7F"/>
    <w:rsid w:val="007F351C"/>
    <w:rsid w:val="007F5429"/>
    <w:rsid w:val="007F562C"/>
    <w:rsid w:val="007F5950"/>
    <w:rsid w:val="007F681A"/>
    <w:rsid w:val="007F7583"/>
    <w:rsid w:val="008018D0"/>
    <w:rsid w:val="00801F69"/>
    <w:rsid w:val="008032D3"/>
    <w:rsid w:val="008032E7"/>
    <w:rsid w:val="008034EE"/>
    <w:rsid w:val="008034FF"/>
    <w:rsid w:val="008037A2"/>
    <w:rsid w:val="00803F46"/>
    <w:rsid w:val="008043EA"/>
    <w:rsid w:val="00804BCC"/>
    <w:rsid w:val="00804C42"/>
    <w:rsid w:val="008120B7"/>
    <w:rsid w:val="00812DEB"/>
    <w:rsid w:val="00813E54"/>
    <w:rsid w:val="008142D9"/>
    <w:rsid w:val="008149AD"/>
    <w:rsid w:val="00820675"/>
    <w:rsid w:val="0082072F"/>
    <w:rsid w:val="00820F47"/>
    <w:rsid w:val="008216DA"/>
    <w:rsid w:val="00821730"/>
    <w:rsid w:val="00821F6B"/>
    <w:rsid w:val="008233F0"/>
    <w:rsid w:val="00824636"/>
    <w:rsid w:val="00824BF5"/>
    <w:rsid w:val="00826354"/>
    <w:rsid w:val="0082678B"/>
    <w:rsid w:val="008275BE"/>
    <w:rsid w:val="008278E0"/>
    <w:rsid w:val="00827D48"/>
    <w:rsid w:val="008315FC"/>
    <w:rsid w:val="0083234A"/>
    <w:rsid w:val="00832E3B"/>
    <w:rsid w:val="00832F72"/>
    <w:rsid w:val="00834BDC"/>
    <w:rsid w:val="008365AE"/>
    <w:rsid w:val="0083766E"/>
    <w:rsid w:val="008409EC"/>
    <w:rsid w:val="0084130A"/>
    <w:rsid w:val="00842646"/>
    <w:rsid w:val="008437A4"/>
    <w:rsid w:val="00843C64"/>
    <w:rsid w:val="00844B3F"/>
    <w:rsid w:val="008457CA"/>
    <w:rsid w:val="00845837"/>
    <w:rsid w:val="008462FB"/>
    <w:rsid w:val="008503F1"/>
    <w:rsid w:val="00850C35"/>
    <w:rsid w:val="00851302"/>
    <w:rsid w:val="00852D3B"/>
    <w:rsid w:val="00853C52"/>
    <w:rsid w:val="00854AA6"/>
    <w:rsid w:val="00854D19"/>
    <w:rsid w:val="008553B6"/>
    <w:rsid w:val="00856B12"/>
    <w:rsid w:val="008573AD"/>
    <w:rsid w:val="008574DC"/>
    <w:rsid w:val="00857B0A"/>
    <w:rsid w:val="00863813"/>
    <w:rsid w:val="00863BB8"/>
    <w:rsid w:val="00866E7F"/>
    <w:rsid w:val="0086754D"/>
    <w:rsid w:val="0087150A"/>
    <w:rsid w:val="0087383A"/>
    <w:rsid w:val="00875063"/>
    <w:rsid w:val="00875BB5"/>
    <w:rsid w:val="008760FC"/>
    <w:rsid w:val="00876E26"/>
    <w:rsid w:val="00877B40"/>
    <w:rsid w:val="00880666"/>
    <w:rsid w:val="00880788"/>
    <w:rsid w:val="00880955"/>
    <w:rsid w:val="0088190D"/>
    <w:rsid w:val="00882195"/>
    <w:rsid w:val="008832FC"/>
    <w:rsid w:val="00885234"/>
    <w:rsid w:val="0088546B"/>
    <w:rsid w:val="00885623"/>
    <w:rsid w:val="00886A38"/>
    <w:rsid w:val="00887024"/>
    <w:rsid w:val="00887202"/>
    <w:rsid w:val="0088733B"/>
    <w:rsid w:val="00887BEF"/>
    <w:rsid w:val="0089064A"/>
    <w:rsid w:val="00890CD3"/>
    <w:rsid w:val="00890EA5"/>
    <w:rsid w:val="00892037"/>
    <w:rsid w:val="00892C5C"/>
    <w:rsid w:val="00894181"/>
    <w:rsid w:val="00895BD2"/>
    <w:rsid w:val="00895E60"/>
    <w:rsid w:val="00896113"/>
    <w:rsid w:val="0089728F"/>
    <w:rsid w:val="008A1EC6"/>
    <w:rsid w:val="008A3666"/>
    <w:rsid w:val="008A3968"/>
    <w:rsid w:val="008A4F53"/>
    <w:rsid w:val="008A5442"/>
    <w:rsid w:val="008A5A7A"/>
    <w:rsid w:val="008A5F68"/>
    <w:rsid w:val="008A6AB4"/>
    <w:rsid w:val="008A7E00"/>
    <w:rsid w:val="008A7FAF"/>
    <w:rsid w:val="008B045B"/>
    <w:rsid w:val="008B122E"/>
    <w:rsid w:val="008B1467"/>
    <w:rsid w:val="008B4263"/>
    <w:rsid w:val="008B4D52"/>
    <w:rsid w:val="008B5B2A"/>
    <w:rsid w:val="008B68AB"/>
    <w:rsid w:val="008C08AD"/>
    <w:rsid w:val="008C0F3C"/>
    <w:rsid w:val="008C2366"/>
    <w:rsid w:val="008C399D"/>
    <w:rsid w:val="008C5940"/>
    <w:rsid w:val="008C6798"/>
    <w:rsid w:val="008C6F8E"/>
    <w:rsid w:val="008C763F"/>
    <w:rsid w:val="008D0F6B"/>
    <w:rsid w:val="008D1A26"/>
    <w:rsid w:val="008D1AB7"/>
    <w:rsid w:val="008D22FD"/>
    <w:rsid w:val="008D2374"/>
    <w:rsid w:val="008D2FC1"/>
    <w:rsid w:val="008D3F6B"/>
    <w:rsid w:val="008D4A09"/>
    <w:rsid w:val="008D51DA"/>
    <w:rsid w:val="008D74BC"/>
    <w:rsid w:val="008E0DD0"/>
    <w:rsid w:val="008E2F54"/>
    <w:rsid w:val="008E3D2F"/>
    <w:rsid w:val="008E4EA8"/>
    <w:rsid w:val="008E541A"/>
    <w:rsid w:val="008E5B15"/>
    <w:rsid w:val="008E6076"/>
    <w:rsid w:val="008E6217"/>
    <w:rsid w:val="008E623A"/>
    <w:rsid w:val="008E6DBD"/>
    <w:rsid w:val="008E6EDC"/>
    <w:rsid w:val="008E75C3"/>
    <w:rsid w:val="008F0234"/>
    <w:rsid w:val="008F07AC"/>
    <w:rsid w:val="008F1A92"/>
    <w:rsid w:val="008F1A99"/>
    <w:rsid w:val="008F4A15"/>
    <w:rsid w:val="008F527F"/>
    <w:rsid w:val="008F6408"/>
    <w:rsid w:val="008F67D3"/>
    <w:rsid w:val="008F7E91"/>
    <w:rsid w:val="0090046E"/>
    <w:rsid w:val="00903866"/>
    <w:rsid w:val="009039CB"/>
    <w:rsid w:val="00905803"/>
    <w:rsid w:val="00906697"/>
    <w:rsid w:val="00906DCD"/>
    <w:rsid w:val="00910CEB"/>
    <w:rsid w:val="00910DB6"/>
    <w:rsid w:val="009123DB"/>
    <w:rsid w:val="009124F4"/>
    <w:rsid w:val="00913F96"/>
    <w:rsid w:val="009148FE"/>
    <w:rsid w:val="00914AC2"/>
    <w:rsid w:val="009158EA"/>
    <w:rsid w:val="0091670F"/>
    <w:rsid w:val="00916F33"/>
    <w:rsid w:val="00920909"/>
    <w:rsid w:val="00920B0D"/>
    <w:rsid w:val="009220AA"/>
    <w:rsid w:val="00922F02"/>
    <w:rsid w:val="00923132"/>
    <w:rsid w:val="0092372A"/>
    <w:rsid w:val="00924250"/>
    <w:rsid w:val="00924488"/>
    <w:rsid w:val="00925706"/>
    <w:rsid w:val="009262B3"/>
    <w:rsid w:val="00927213"/>
    <w:rsid w:val="00932C7B"/>
    <w:rsid w:val="00932C82"/>
    <w:rsid w:val="009330FF"/>
    <w:rsid w:val="00933816"/>
    <w:rsid w:val="00934DB8"/>
    <w:rsid w:val="00936057"/>
    <w:rsid w:val="009368E8"/>
    <w:rsid w:val="0093707C"/>
    <w:rsid w:val="009378BE"/>
    <w:rsid w:val="00940487"/>
    <w:rsid w:val="009412D1"/>
    <w:rsid w:val="00942570"/>
    <w:rsid w:val="00942C6D"/>
    <w:rsid w:val="00944E2A"/>
    <w:rsid w:val="00945157"/>
    <w:rsid w:val="009477F0"/>
    <w:rsid w:val="0095072B"/>
    <w:rsid w:val="00950E12"/>
    <w:rsid w:val="009528A4"/>
    <w:rsid w:val="00952B7A"/>
    <w:rsid w:val="00952DA5"/>
    <w:rsid w:val="009540B4"/>
    <w:rsid w:val="00954606"/>
    <w:rsid w:val="00955FCA"/>
    <w:rsid w:val="00960896"/>
    <w:rsid w:val="00960A81"/>
    <w:rsid w:val="00960B74"/>
    <w:rsid w:val="0096141A"/>
    <w:rsid w:val="00963DBB"/>
    <w:rsid w:val="00964849"/>
    <w:rsid w:val="009648F8"/>
    <w:rsid w:val="00964A18"/>
    <w:rsid w:val="00967957"/>
    <w:rsid w:val="0097354D"/>
    <w:rsid w:val="009738F9"/>
    <w:rsid w:val="009755D1"/>
    <w:rsid w:val="00977674"/>
    <w:rsid w:val="00977DBE"/>
    <w:rsid w:val="009812BA"/>
    <w:rsid w:val="009814F2"/>
    <w:rsid w:val="00981989"/>
    <w:rsid w:val="00982049"/>
    <w:rsid w:val="00982654"/>
    <w:rsid w:val="00982BC6"/>
    <w:rsid w:val="00983CC6"/>
    <w:rsid w:val="00984C6F"/>
    <w:rsid w:val="00986A21"/>
    <w:rsid w:val="009900A6"/>
    <w:rsid w:val="00990BA3"/>
    <w:rsid w:val="00992679"/>
    <w:rsid w:val="00995C8C"/>
    <w:rsid w:val="00996A58"/>
    <w:rsid w:val="00997D66"/>
    <w:rsid w:val="009A071D"/>
    <w:rsid w:val="009A126D"/>
    <w:rsid w:val="009A1EB7"/>
    <w:rsid w:val="009A2196"/>
    <w:rsid w:val="009A496F"/>
    <w:rsid w:val="009A4A5C"/>
    <w:rsid w:val="009A5532"/>
    <w:rsid w:val="009A5F61"/>
    <w:rsid w:val="009A6179"/>
    <w:rsid w:val="009A7143"/>
    <w:rsid w:val="009A71F8"/>
    <w:rsid w:val="009A792D"/>
    <w:rsid w:val="009A7D72"/>
    <w:rsid w:val="009B05EB"/>
    <w:rsid w:val="009B0AA5"/>
    <w:rsid w:val="009B14AB"/>
    <w:rsid w:val="009B23D3"/>
    <w:rsid w:val="009B2794"/>
    <w:rsid w:val="009B3052"/>
    <w:rsid w:val="009B362D"/>
    <w:rsid w:val="009B4B7A"/>
    <w:rsid w:val="009B4C75"/>
    <w:rsid w:val="009B508C"/>
    <w:rsid w:val="009B5291"/>
    <w:rsid w:val="009B54FD"/>
    <w:rsid w:val="009B6A1F"/>
    <w:rsid w:val="009B77C0"/>
    <w:rsid w:val="009C2859"/>
    <w:rsid w:val="009C2A3A"/>
    <w:rsid w:val="009C2CF3"/>
    <w:rsid w:val="009C3343"/>
    <w:rsid w:val="009C40B2"/>
    <w:rsid w:val="009C4E88"/>
    <w:rsid w:val="009C571A"/>
    <w:rsid w:val="009C5789"/>
    <w:rsid w:val="009C6095"/>
    <w:rsid w:val="009C6506"/>
    <w:rsid w:val="009C687D"/>
    <w:rsid w:val="009C6BA7"/>
    <w:rsid w:val="009C6D5C"/>
    <w:rsid w:val="009C6DC2"/>
    <w:rsid w:val="009C71C4"/>
    <w:rsid w:val="009C7515"/>
    <w:rsid w:val="009D00A8"/>
    <w:rsid w:val="009D0F98"/>
    <w:rsid w:val="009D1A3A"/>
    <w:rsid w:val="009D1FCC"/>
    <w:rsid w:val="009D2756"/>
    <w:rsid w:val="009D391D"/>
    <w:rsid w:val="009D3A6C"/>
    <w:rsid w:val="009D3E84"/>
    <w:rsid w:val="009D3FE4"/>
    <w:rsid w:val="009D4292"/>
    <w:rsid w:val="009D5B6F"/>
    <w:rsid w:val="009D6285"/>
    <w:rsid w:val="009D6E53"/>
    <w:rsid w:val="009D79A6"/>
    <w:rsid w:val="009E0EF5"/>
    <w:rsid w:val="009E1D54"/>
    <w:rsid w:val="009E1DF5"/>
    <w:rsid w:val="009E3067"/>
    <w:rsid w:val="009E3B47"/>
    <w:rsid w:val="009E418F"/>
    <w:rsid w:val="009E4AA2"/>
    <w:rsid w:val="009E5ED6"/>
    <w:rsid w:val="009E61AE"/>
    <w:rsid w:val="009E7083"/>
    <w:rsid w:val="009E70A5"/>
    <w:rsid w:val="009E76B9"/>
    <w:rsid w:val="009F01AF"/>
    <w:rsid w:val="009F3F97"/>
    <w:rsid w:val="009F42F0"/>
    <w:rsid w:val="009F4993"/>
    <w:rsid w:val="009F6C99"/>
    <w:rsid w:val="009F71FE"/>
    <w:rsid w:val="009F78F8"/>
    <w:rsid w:val="00A02040"/>
    <w:rsid w:val="00A0541C"/>
    <w:rsid w:val="00A05D2C"/>
    <w:rsid w:val="00A06991"/>
    <w:rsid w:val="00A076D7"/>
    <w:rsid w:val="00A07BAE"/>
    <w:rsid w:val="00A101FC"/>
    <w:rsid w:val="00A10EA3"/>
    <w:rsid w:val="00A11689"/>
    <w:rsid w:val="00A12914"/>
    <w:rsid w:val="00A1304D"/>
    <w:rsid w:val="00A14079"/>
    <w:rsid w:val="00A15655"/>
    <w:rsid w:val="00A15DB1"/>
    <w:rsid w:val="00A170C8"/>
    <w:rsid w:val="00A1753E"/>
    <w:rsid w:val="00A175F1"/>
    <w:rsid w:val="00A207AC"/>
    <w:rsid w:val="00A20A62"/>
    <w:rsid w:val="00A20ACD"/>
    <w:rsid w:val="00A21DE8"/>
    <w:rsid w:val="00A22C10"/>
    <w:rsid w:val="00A236FA"/>
    <w:rsid w:val="00A24CB4"/>
    <w:rsid w:val="00A257FC"/>
    <w:rsid w:val="00A26AC1"/>
    <w:rsid w:val="00A271E1"/>
    <w:rsid w:val="00A307D8"/>
    <w:rsid w:val="00A30D35"/>
    <w:rsid w:val="00A31E72"/>
    <w:rsid w:val="00A33654"/>
    <w:rsid w:val="00A33CB7"/>
    <w:rsid w:val="00A34245"/>
    <w:rsid w:val="00A3594B"/>
    <w:rsid w:val="00A36266"/>
    <w:rsid w:val="00A3640F"/>
    <w:rsid w:val="00A37853"/>
    <w:rsid w:val="00A37B81"/>
    <w:rsid w:val="00A40010"/>
    <w:rsid w:val="00A40CAE"/>
    <w:rsid w:val="00A43076"/>
    <w:rsid w:val="00A43B3C"/>
    <w:rsid w:val="00A448EB"/>
    <w:rsid w:val="00A452EE"/>
    <w:rsid w:val="00A4705B"/>
    <w:rsid w:val="00A471F0"/>
    <w:rsid w:val="00A501E4"/>
    <w:rsid w:val="00A50CB6"/>
    <w:rsid w:val="00A52A86"/>
    <w:rsid w:val="00A5312F"/>
    <w:rsid w:val="00A53A99"/>
    <w:rsid w:val="00A540B4"/>
    <w:rsid w:val="00A54D92"/>
    <w:rsid w:val="00A570D9"/>
    <w:rsid w:val="00A57B4E"/>
    <w:rsid w:val="00A613AD"/>
    <w:rsid w:val="00A666F1"/>
    <w:rsid w:val="00A67A65"/>
    <w:rsid w:val="00A70EA9"/>
    <w:rsid w:val="00A7194D"/>
    <w:rsid w:val="00A71C1B"/>
    <w:rsid w:val="00A72CBC"/>
    <w:rsid w:val="00A73522"/>
    <w:rsid w:val="00A73BB3"/>
    <w:rsid w:val="00A74773"/>
    <w:rsid w:val="00A74E3B"/>
    <w:rsid w:val="00A76A1C"/>
    <w:rsid w:val="00A76E87"/>
    <w:rsid w:val="00A807A8"/>
    <w:rsid w:val="00A809CF"/>
    <w:rsid w:val="00A80B96"/>
    <w:rsid w:val="00A8133D"/>
    <w:rsid w:val="00A8144D"/>
    <w:rsid w:val="00A82814"/>
    <w:rsid w:val="00A82B6C"/>
    <w:rsid w:val="00A83DA0"/>
    <w:rsid w:val="00A850CF"/>
    <w:rsid w:val="00A859D6"/>
    <w:rsid w:val="00A86FC2"/>
    <w:rsid w:val="00A87C08"/>
    <w:rsid w:val="00A916C0"/>
    <w:rsid w:val="00A927DF"/>
    <w:rsid w:val="00A92F37"/>
    <w:rsid w:val="00A93761"/>
    <w:rsid w:val="00A95BB7"/>
    <w:rsid w:val="00A966A6"/>
    <w:rsid w:val="00A96919"/>
    <w:rsid w:val="00A96F8D"/>
    <w:rsid w:val="00A973BD"/>
    <w:rsid w:val="00A97AD4"/>
    <w:rsid w:val="00A97D28"/>
    <w:rsid w:val="00AA1F7D"/>
    <w:rsid w:val="00AA20BB"/>
    <w:rsid w:val="00AA2331"/>
    <w:rsid w:val="00AA2E13"/>
    <w:rsid w:val="00AA4DF6"/>
    <w:rsid w:val="00AA54BC"/>
    <w:rsid w:val="00AA5F9C"/>
    <w:rsid w:val="00AA65DA"/>
    <w:rsid w:val="00AA7B19"/>
    <w:rsid w:val="00AA7C19"/>
    <w:rsid w:val="00AB135C"/>
    <w:rsid w:val="00AB25DB"/>
    <w:rsid w:val="00AB25F8"/>
    <w:rsid w:val="00AB2617"/>
    <w:rsid w:val="00AB33D3"/>
    <w:rsid w:val="00AB3E32"/>
    <w:rsid w:val="00AB50DD"/>
    <w:rsid w:val="00AB6F3B"/>
    <w:rsid w:val="00AC1CB7"/>
    <w:rsid w:val="00AC23F7"/>
    <w:rsid w:val="00AC2C7B"/>
    <w:rsid w:val="00AC371E"/>
    <w:rsid w:val="00AC4FAE"/>
    <w:rsid w:val="00AC5D95"/>
    <w:rsid w:val="00AC6547"/>
    <w:rsid w:val="00AC7045"/>
    <w:rsid w:val="00AC7166"/>
    <w:rsid w:val="00AC7B19"/>
    <w:rsid w:val="00AD1307"/>
    <w:rsid w:val="00AD1542"/>
    <w:rsid w:val="00AD24D3"/>
    <w:rsid w:val="00AD36B3"/>
    <w:rsid w:val="00AD38CA"/>
    <w:rsid w:val="00AD3D9F"/>
    <w:rsid w:val="00AD45E6"/>
    <w:rsid w:val="00AD485C"/>
    <w:rsid w:val="00AD565B"/>
    <w:rsid w:val="00AE0987"/>
    <w:rsid w:val="00AE390F"/>
    <w:rsid w:val="00AE3B64"/>
    <w:rsid w:val="00AE693A"/>
    <w:rsid w:val="00AE7020"/>
    <w:rsid w:val="00AE729B"/>
    <w:rsid w:val="00AF1D80"/>
    <w:rsid w:val="00AF2237"/>
    <w:rsid w:val="00AF304C"/>
    <w:rsid w:val="00AF3535"/>
    <w:rsid w:val="00AF3F6F"/>
    <w:rsid w:val="00AF4A3E"/>
    <w:rsid w:val="00AF5E0B"/>
    <w:rsid w:val="00AF6223"/>
    <w:rsid w:val="00B00F29"/>
    <w:rsid w:val="00B045A3"/>
    <w:rsid w:val="00B048F4"/>
    <w:rsid w:val="00B050CD"/>
    <w:rsid w:val="00B06910"/>
    <w:rsid w:val="00B0739C"/>
    <w:rsid w:val="00B07491"/>
    <w:rsid w:val="00B0749D"/>
    <w:rsid w:val="00B1053A"/>
    <w:rsid w:val="00B107F6"/>
    <w:rsid w:val="00B10A0A"/>
    <w:rsid w:val="00B11260"/>
    <w:rsid w:val="00B13612"/>
    <w:rsid w:val="00B152B1"/>
    <w:rsid w:val="00B15CF8"/>
    <w:rsid w:val="00B1662A"/>
    <w:rsid w:val="00B1667D"/>
    <w:rsid w:val="00B16F45"/>
    <w:rsid w:val="00B1716B"/>
    <w:rsid w:val="00B17ECD"/>
    <w:rsid w:val="00B2354D"/>
    <w:rsid w:val="00B25357"/>
    <w:rsid w:val="00B2548C"/>
    <w:rsid w:val="00B2581C"/>
    <w:rsid w:val="00B25BA3"/>
    <w:rsid w:val="00B26164"/>
    <w:rsid w:val="00B26986"/>
    <w:rsid w:val="00B26DE6"/>
    <w:rsid w:val="00B3002D"/>
    <w:rsid w:val="00B31E3E"/>
    <w:rsid w:val="00B3569C"/>
    <w:rsid w:val="00B40D10"/>
    <w:rsid w:val="00B40D7D"/>
    <w:rsid w:val="00B41CD0"/>
    <w:rsid w:val="00B42604"/>
    <w:rsid w:val="00B42C59"/>
    <w:rsid w:val="00B44145"/>
    <w:rsid w:val="00B44300"/>
    <w:rsid w:val="00B446E1"/>
    <w:rsid w:val="00B44852"/>
    <w:rsid w:val="00B45A90"/>
    <w:rsid w:val="00B4652E"/>
    <w:rsid w:val="00B46FA6"/>
    <w:rsid w:val="00B47856"/>
    <w:rsid w:val="00B5071B"/>
    <w:rsid w:val="00B517D6"/>
    <w:rsid w:val="00B52B10"/>
    <w:rsid w:val="00B532FA"/>
    <w:rsid w:val="00B53E66"/>
    <w:rsid w:val="00B5459B"/>
    <w:rsid w:val="00B54CC9"/>
    <w:rsid w:val="00B56D60"/>
    <w:rsid w:val="00B57CE1"/>
    <w:rsid w:val="00B61A3E"/>
    <w:rsid w:val="00B61D42"/>
    <w:rsid w:val="00B61F73"/>
    <w:rsid w:val="00B62473"/>
    <w:rsid w:val="00B63C2D"/>
    <w:rsid w:val="00B6624C"/>
    <w:rsid w:val="00B67158"/>
    <w:rsid w:val="00B7577A"/>
    <w:rsid w:val="00B77DCA"/>
    <w:rsid w:val="00B81255"/>
    <w:rsid w:val="00B81A08"/>
    <w:rsid w:val="00B83193"/>
    <w:rsid w:val="00B857EB"/>
    <w:rsid w:val="00B86157"/>
    <w:rsid w:val="00B86FA5"/>
    <w:rsid w:val="00B874D0"/>
    <w:rsid w:val="00B9031E"/>
    <w:rsid w:val="00B90AA7"/>
    <w:rsid w:val="00B91863"/>
    <w:rsid w:val="00B91EB8"/>
    <w:rsid w:val="00B938C1"/>
    <w:rsid w:val="00B941C0"/>
    <w:rsid w:val="00B94764"/>
    <w:rsid w:val="00B9613A"/>
    <w:rsid w:val="00B96D80"/>
    <w:rsid w:val="00B97933"/>
    <w:rsid w:val="00BA09F8"/>
    <w:rsid w:val="00BA13B7"/>
    <w:rsid w:val="00BA1AE3"/>
    <w:rsid w:val="00BA1B39"/>
    <w:rsid w:val="00BA2963"/>
    <w:rsid w:val="00BA2AC7"/>
    <w:rsid w:val="00BA3E15"/>
    <w:rsid w:val="00BA4345"/>
    <w:rsid w:val="00BA691B"/>
    <w:rsid w:val="00BA7005"/>
    <w:rsid w:val="00BA72AC"/>
    <w:rsid w:val="00BA7546"/>
    <w:rsid w:val="00BA7B71"/>
    <w:rsid w:val="00BA7C64"/>
    <w:rsid w:val="00BB02C3"/>
    <w:rsid w:val="00BB199F"/>
    <w:rsid w:val="00BB48A0"/>
    <w:rsid w:val="00BB4D4D"/>
    <w:rsid w:val="00BB4F42"/>
    <w:rsid w:val="00BB55DC"/>
    <w:rsid w:val="00BB71FC"/>
    <w:rsid w:val="00BC017F"/>
    <w:rsid w:val="00BC02E5"/>
    <w:rsid w:val="00BC04B9"/>
    <w:rsid w:val="00BC1E33"/>
    <w:rsid w:val="00BC1FA8"/>
    <w:rsid w:val="00BC26CA"/>
    <w:rsid w:val="00BC396C"/>
    <w:rsid w:val="00BC3F3F"/>
    <w:rsid w:val="00BC4354"/>
    <w:rsid w:val="00BC43E4"/>
    <w:rsid w:val="00BC476A"/>
    <w:rsid w:val="00BC4CE4"/>
    <w:rsid w:val="00BC7D3A"/>
    <w:rsid w:val="00BC7D64"/>
    <w:rsid w:val="00BD0177"/>
    <w:rsid w:val="00BD127B"/>
    <w:rsid w:val="00BD57C5"/>
    <w:rsid w:val="00BD5A25"/>
    <w:rsid w:val="00BD7231"/>
    <w:rsid w:val="00BE0DEE"/>
    <w:rsid w:val="00BE19D7"/>
    <w:rsid w:val="00BE27BE"/>
    <w:rsid w:val="00BE3161"/>
    <w:rsid w:val="00BE44C4"/>
    <w:rsid w:val="00BE5A01"/>
    <w:rsid w:val="00BE6E07"/>
    <w:rsid w:val="00BF105A"/>
    <w:rsid w:val="00BF15A1"/>
    <w:rsid w:val="00BF344A"/>
    <w:rsid w:val="00BF380C"/>
    <w:rsid w:val="00BF3EBC"/>
    <w:rsid w:val="00BF580F"/>
    <w:rsid w:val="00BF5B38"/>
    <w:rsid w:val="00BF734A"/>
    <w:rsid w:val="00BF7D91"/>
    <w:rsid w:val="00C018DA"/>
    <w:rsid w:val="00C01D72"/>
    <w:rsid w:val="00C01F0A"/>
    <w:rsid w:val="00C03F40"/>
    <w:rsid w:val="00C05121"/>
    <w:rsid w:val="00C102EE"/>
    <w:rsid w:val="00C10A30"/>
    <w:rsid w:val="00C114B7"/>
    <w:rsid w:val="00C15CD5"/>
    <w:rsid w:val="00C208EF"/>
    <w:rsid w:val="00C20B4A"/>
    <w:rsid w:val="00C21339"/>
    <w:rsid w:val="00C2220C"/>
    <w:rsid w:val="00C2337F"/>
    <w:rsid w:val="00C23E71"/>
    <w:rsid w:val="00C254C9"/>
    <w:rsid w:val="00C266F3"/>
    <w:rsid w:val="00C267F5"/>
    <w:rsid w:val="00C26900"/>
    <w:rsid w:val="00C26C28"/>
    <w:rsid w:val="00C27500"/>
    <w:rsid w:val="00C30937"/>
    <w:rsid w:val="00C30C86"/>
    <w:rsid w:val="00C30E88"/>
    <w:rsid w:val="00C31528"/>
    <w:rsid w:val="00C31BCC"/>
    <w:rsid w:val="00C32742"/>
    <w:rsid w:val="00C33D04"/>
    <w:rsid w:val="00C34598"/>
    <w:rsid w:val="00C346A1"/>
    <w:rsid w:val="00C351C7"/>
    <w:rsid w:val="00C35C01"/>
    <w:rsid w:val="00C360B9"/>
    <w:rsid w:val="00C41686"/>
    <w:rsid w:val="00C41CDF"/>
    <w:rsid w:val="00C41E6C"/>
    <w:rsid w:val="00C46D9C"/>
    <w:rsid w:val="00C50358"/>
    <w:rsid w:val="00C51B0F"/>
    <w:rsid w:val="00C52280"/>
    <w:rsid w:val="00C522D8"/>
    <w:rsid w:val="00C5261F"/>
    <w:rsid w:val="00C52AD9"/>
    <w:rsid w:val="00C53A35"/>
    <w:rsid w:val="00C53F0D"/>
    <w:rsid w:val="00C53F64"/>
    <w:rsid w:val="00C54A79"/>
    <w:rsid w:val="00C56614"/>
    <w:rsid w:val="00C5693E"/>
    <w:rsid w:val="00C56B32"/>
    <w:rsid w:val="00C56FA0"/>
    <w:rsid w:val="00C5711C"/>
    <w:rsid w:val="00C604EF"/>
    <w:rsid w:val="00C61155"/>
    <w:rsid w:val="00C63850"/>
    <w:rsid w:val="00C64B87"/>
    <w:rsid w:val="00C6703A"/>
    <w:rsid w:val="00C71105"/>
    <w:rsid w:val="00C72DA7"/>
    <w:rsid w:val="00C72ED7"/>
    <w:rsid w:val="00C738C1"/>
    <w:rsid w:val="00C73C42"/>
    <w:rsid w:val="00C7488B"/>
    <w:rsid w:val="00C74A28"/>
    <w:rsid w:val="00C77ED6"/>
    <w:rsid w:val="00C81615"/>
    <w:rsid w:val="00C818B6"/>
    <w:rsid w:val="00C81900"/>
    <w:rsid w:val="00C835ED"/>
    <w:rsid w:val="00C86111"/>
    <w:rsid w:val="00C87199"/>
    <w:rsid w:val="00C875A7"/>
    <w:rsid w:val="00C87851"/>
    <w:rsid w:val="00C87C02"/>
    <w:rsid w:val="00C90501"/>
    <w:rsid w:val="00C91B8C"/>
    <w:rsid w:val="00C91C46"/>
    <w:rsid w:val="00C92203"/>
    <w:rsid w:val="00C92C4D"/>
    <w:rsid w:val="00C93987"/>
    <w:rsid w:val="00C946BB"/>
    <w:rsid w:val="00C94FBE"/>
    <w:rsid w:val="00C96D92"/>
    <w:rsid w:val="00CA1D8F"/>
    <w:rsid w:val="00CA59B6"/>
    <w:rsid w:val="00CA5F4A"/>
    <w:rsid w:val="00CA67FF"/>
    <w:rsid w:val="00CA696B"/>
    <w:rsid w:val="00CA767E"/>
    <w:rsid w:val="00CA7778"/>
    <w:rsid w:val="00CB06B7"/>
    <w:rsid w:val="00CB2391"/>
    <w:rsid w:val="00CB58D2"/>
    <w:rsid w:val="00CB678E"/>
    <w:rsid w:val="00CB7368"/>
    <w:rsid w:val="00CB7375"/>
    <w:rsid w:val="00CB7F6B"/>
    <w:rsid w:val="00CC0A26"/>
    <w:rsid w:val="00CC10BC"/>
    <w:rsid w:val="00CC1B6C"/>
    <w:rsid w:val="00CC209E"/>
    <w:rsid w:val="00CC2300"/>
    <w:rsid w:val="00CC2B77"/>
    <w:rsid w:val="00CC4557"/>
    <w:rsid w:val="00CC55EF"/>
    <w:rsid w:val="00CC5BC2"/>
    <w:rsid w:val="00CC698C"/>
    <w:rsid w:val="00CD13A3"/>
    <w:rsid w:val="00CD179C"/>
    <w:rsid w:val="00CD1862"/>
    <w:rsid w:val="00CD268E"/>
    <w:rsid w:val="00CD5723"/>
    <w:rsid w:val="00CD57D4"/>
    <w:rsid w:val="00CD601F"/>
    <w:rsid w:val="00CD630C"/>
    <w:rsid w:val="00CD69F4"/>
    <w:rsid w:val="00CD7623"/>
    <w:rsid w:val="00CD785F"/>
    <w:rsid w:val="00CD789C"/>
    <w:rsid w:val="00CD7B69"/>
    <w:rsid w:val="00CE04AE"/>
    <w:rsid w:val="00CE16D4"/>
    <w:rsid w:val="00CE2189"/>
    <w:rsid w:val="00CE2286"/>
    <w:rsid w:val="00CE2BF7"/>
    <w:rsid w:val="00CE6B07"/>
    <w:rsid w:val="00CF18A8"/>
    <w:rsid w:val="00CF21F0"/>
    <w:rsid w:val="00CF2523"/>
    <w:rsid w:val="00CF2CFD"/>
    <w:rsid w:val="00CF316D"/>
    <w:rsid w:val="00CF6FDE"/>
    <w:rsid w:val="00D002D9"/>
    <w:rsid w:val="00D0399A"/>
    <w:rsid w:val="00D03CC0"/>
    <w:rsid w:val="00D03DE5"/>
    <w:rsid w:val="00D04E3D"/>
    <w:rsid w:val="00D05019"/>
    <w:rsid w:val="00D0552E"/>
    <w:rsid w:val="00D05D39"/>
    <w:rsid w:val="00D05F5A"/>
    <w:rsid w:val="00D079CD"/>
    <w:rsid w:val="00D07EC7"/>
    <w:rsid w:val="00D10398"/>
    <w:rsid w:val="00D111F0"/>
    <w:rsid w:val="00D120CA"/>
    <w:rsid w:val="00D13E13"/>
    <w:rsid w:val="00D14133"/>
    <w:rsid w:val="00D15B58"/>
    <w:rsid w:val="00D15C7C"/>
    <w:rsid w:val="00D15DF5"/>
    <w:rsid w:val="00D160A5"/>
    <w:rsid w:val="00D169BB"/>
    <w:rsid w:val="00D16CAF"/>
    <w:rsid w:val="00D174B2"/>
    <w:rsid w:val="00D17844"/>
    <w:rsid w:val="00D20A88"/>
    <w:rsid w:val="00D20C3E"/>
    <w:rsid w:val="00D214D3"/>
    <w:rsid w:val="00D217A5"/>
    <w:rsid w:val="00D24CC2"/>
    <w:rsid w:val="00D24E8E"/>
    <w:rsid w:val="00D253F8"/>
    <w:rsid w:val="00D270FB"/>
    <w:rsid w:val="00D31181"/>
    <w:rsid w:val="00D3327D"/>
    <w:rsid w:val="00D33CA9"/>
    <w:rsid w:val="00D342F5"/>
    <w:rsid w:val="00D34796"/>
    <w:rsid w:val="00D3543A"/>
    <w:rsid w:val="00D4028D"/>
    <w:rsid w:val="00D40D98"/>
    <w:rsid w:val="00D4100B"/>
    <w:rsid w:val="00D41B4A"/>
    <w:rsid w:val="00D422AC"/>
    <w:rsid w:val="00D42D90"/>
    <w:rsid w:val="00D43CC3"/>
    <w:rsid w:val="00D43F23"/>
    <w:rsid w:val="00D44251"/>
    <w:rsid w:val="00D44FCC"/>
    <w:rsid w:val="00D45060"/>
    <w:rsid w:val="00D451E9"/>
    <w:rsid w:val="00D452C4"/>
    <w:rsid w:val="00D454AE"/>
    <w:rsid w:val="00D46384"/>
    <w:rsid w:val="00D47808"/>
    <w:rsid w:val="00D50324"/>
    <w:rsid w:val="00D50730"/>
    <w:rsid w:val="00D51683"/>
    <w:rsid w:val="00D516FC"/>
    <w:rsid w:val="00D52CD6"/>
    <w:rsid w:val="00D54460"/>
    <w:rsid w:val="00D54EDF"/>
    <w:rsid w:val="00D551F6"/>
    <w:rsid w:val="00D55C35"/>
    <w:rsid w:val="00D566B7"/>
    <w:rsid w:val="00D6029A"/>
    <w:rsid w:val="00D60408"/>
    <w:rsid w:val="00D6086E"/>
    <w:rsid w:val="00D622E7"/>
    <w:rsid w:val="00D6246F"/>
    <w:rsid w:val="00D633F8"/>
    <w:rsid w:val="00D65F76"/>
    <w:rsid w:val="00D6600A"/>
    <w:rsid w:val="00D66C26"/>
    <w:rsid w:val="00D66F6A"/>
    <w:rsid w:val="00D67355"/>
    <w:rsid w:val="00D67A66"/>
    <w:rsid w:val="00D712A9"/>
    <w:rsid w:val="00D749D4"/>
    <w:rsid w:val="00D74D91"/>
    <w:rsid w:val="00D750AF"/>
    <w:rsid w:val="00D75F61"/>
    <w:rsid w:val="00D76F44"/>
    <w:rsid w:val="00D77B14"/>
    <w:rsid w:val="00D80261"/>
    <w:rsid w:val="00D81228"/>
    <w:rsid w:val="00D81AA7"/>
    <w:rsid w:val="00D8225B"/>
    <w:rsid w:val="00D82A6D"/>
    <w:rsid w:val="00D8316A"/>
    <w:rsid w:val="00D83250"/>
    <w:rsid w:val="00D8377F"/>
    <w:rsid w:val="00D847D9"/>
    <w:rsid w:val="00D856A8"/>
    <w:rsid w:val="00D85A5E"/>
    <w:rsid w:val="00D90CD3"/>
    <w:rsid w:val="00D91BC6"/>
    <w:rsid w:val="00D92084"/>
    <w:rsid w:val="00D93FCB"/>
    <w:rsid w:val="00D94937"/>
    <w:rsid w:val="00D960A8"/>
    <w:rsid w:val="00D9781A"/>
    <w:rsid w:val="00D9789F"/>
    <w:rsid w:val="00D97B77"/>
    <w:rsid w:val="00DA05F6"/>
    <w:rsid w:val="00DA0F09"/>
    <w:rsid w:val="00DA0FB1"/>
    <w:rsid w:val="00DA244C"/>
    <w:rsid w:val="00DA2A22"/>
    <w:rsid w:val="00DA3A80"/>
    <w:rsid w:val="00DA40C7"/>
    <w:rsid w:val="00DA48DD"/>
    <w:rsid w:val="00DB068F"/>
    <w:rsid w:val="00DB07FD"/>
    <w:rsid w:val="00DB146B"/>
    <w:rsid w:val="00DB180A"/>
    <w:rsid w:val="00DB30C0"/>
    <w:rsid w:val="00DB3CDF"/>
    <w:rsid w:val="00DB3FFE"/>
    <w:rsid w:val="00DB4C96"/>
    <w:rsid w:val="00DB4F2B"/>
    <w:rsid w:val="00DB5041"/>
    <w:rsid w:val="00DB57EB"/>
    <w:rsid w:val="00DB7608"/>
    <w:rsid w:val="00DC0241"/>
    <w:rsid w:val="00DC0F88"/>
    <w:rsid w:val="00DC24AE"/>
    <w:rsid w:val="00DC2AA2"/>
    <w:rsid w:val="00DC30E1"/>
    <w:rsid w:val="00DC3E87"/>
    <w:rsid w:val="00DC40B1"/>
    <w:rsid w:val="00DC42DA"/>
    <w:rsid w:val="00DC4DE5"/>
    <w:rsid w:val="00DC73D6"/>
    <w:rsid w:val="00DC7818"/>
    <w:rsid w:val="00DD0B60"/>
    <w:rsid w:val="00DD1253"/>
    <w:rsid w:val="00DD1B1D"/>
    <w:rsid w:val="00DD1CAC"/>
    <w:rsid w:val="00DD26C6"/>
    <w:rsid w:val="00DD5CE9"/>
    <w:rsid w:val="00DD7109"/>
    <w:rsid w:val="00DE2E1F"/>
    <w:rsid w:val="00DE3D2E"/>
    <w:rsid w:val="00DE4611"/>
    <w:rsid w:val="00DE5604"/>
    <w:rsid w:val="00DE72F4"/>
    <w:rsid w:val="00DF0829"/>
    <w:rsid w:val="00DF241D"/>
    <w:rsid w:val="00DF247D"/>
    <w:rsid w:val="00DF6F90"/>
    <w:rsid w:val="00E019E4"/>
    <w:rsid w:val="00E03757"/>
    <w:rsid w:val="00E04114"/>
    <w:rsid w:val="00E05E93"/>
    <w:rsid w:val="00E06BB2"/>
    <w:rsid w:val="00E07733"/>
    <w:rsid w:val="00E103B8"/>
    <w:rsid w:val="00E117EA"/>
    <w:rsid w:val="00E1328F"/>
    <w:rsid w:val="00E13823"/>
    <w:rsid w:val="00E16459"/>
    <w:rsid w:val="00E1685B"/>
    <w:rsid w:val="00E17631"/>
    <w:rsid w:val="00E179D3"/>
    <w:rsid w:val="00E2031A"/>
    <w:rsid w:val="00E205D5"/>
    <w:rsid w:val="00E20CC5"/>
    <w:rsid w:val="00E2223F"/>
    <w:rsid w:val="00E22538"/>
    <w:rsid w:val="00E24D9A"/>
    <w:rsid w:val="00E2518F"/>
    <w:rsid w:val="00E25673"/>
    <w:rsid w:val="00E25C54"/>
    <w:rsid w:val="00E27DCF"/>
    <w:rsid w:val="00E30414"/>
    <w:rsid w:val="00E3118F"/>
    <w:rsid w:val="00E32A22"/>
    <w:rsid w:val="00E337B5"/>
    <w:rsid w:val="00E33D22"/>
    <w:rsid w:val="00E35B0E"/>
    <w:rsid w:val="00E35CF5"/>
    <w:rsid w:val="00E36964"/>
    <w:rsid w:val="00E40661"/>
    <w:rsid w:val="00E429A6"/>
    <w:rsid w:val="00E4324C"/>
    <w:rsid w:val="00E443F6"/>
    <w:rsid w:val="00E45423"/>
    <w:rsid w:val="00E45811"/>
    <w:rsid w:val="00E469BD"/>
    <w:rsid w:val="00E50259"/>
    <w:rsid w:val="00E5095F"/>
    <w:rsid w:val="00E51305"/>
    <w:rsid w:val="00E52EB3"/>
    <w:rsid w:val="00E555AD"/>
    <w:rsid w:val="00E56801"/>
    <w:rsid w:val="00E57963"/>
    <w:rsid w:val="00E61114"/>
    <w:rsid w:val="00E64FB1"/>
    <w:rsid w:val="00E65A48"/>
    <w:rsid w:val="00E65C84"/>
    <w:rsid w:val="00E66CDF"/>
    <w:rsid w:val="00E66FC2"/>
    <w:rsid w:val="00E7020C"/>
    <w:rsid w:val="00E7268D"/>
    <w:rsid w:val="00E74721"/>
    <w:rsid w:val="00E75DCA"/>
    <w:rsid w:val="00E76D1E"/>
    <w:rsid w:val="00E77863"/>
    <w:rsid w:val="00E77A5B"/>
    <w:rsid w:val="00E80797"/>
    <w:rsid w:val="00E8112A"/>
    <w:rsid w:val="00E81A01"/>
    <w:rsid w:val="00E83129"/>
    <w:rsid w:val="00E83526"/>
    <w:rsid w:val="00E83C21"/>
    <w:rsid w:val="00E8448B"/>
    <w:rsid w:val="00E85692"/>
    <w:rsid w:val="00E86BF9"/>
    <w:rsid w:val="00E87C3E"/>
    <w:rsid w:val="00E92F0D"/>
    <w:rsid w:val="00E94F88"/>
    <w:rsid w:val="00E95FDA"/>
    <w:rsid w:val="00E96064"/>
    <w:rsid w:val="00E96D23"/>
    <w:rsid w:val="00E97EBB"/>
    <w:rsid w:val="00EA104B"/>
    <w:rsid w:val="00EA4586"/>
    <w:rsid w:val="00EA5264"/>
    <w:rsid w:val="00EA68F8"/>
    <w:rsid w:val="00EA6BA9"/>
    <w:rsid w:val="00EA6DDA"/>
    <w:rsid w:val="00EA7C7B"/>
    <w:rsid w:val="00EB19E5"/>
    <w:rsid w:val="00EB1EFF"/>
    <w:rsid w:val="00EB3859"/>
    <w:rsid w:val="00EB4820"/>
    <w:rsid w:val="00EB6145"/>
    <w:rsid w:val="00EB617A"/>
    <w:rsid w:val="00EB699C"/>
    <w:rsid w:val="00EB7C24"/>
    <w:rsid w:val="00EB7DC6"/>
    <w:rsid w:val="00EC027B"/>
    <w:rsid w:val="00EC26C4"/>
    <w:rsid w:val="00EC376E"/>
    <w:rsid w:val="00EC500C"/>
    <w:rsid w:val="00EC664B"/>
    <w:rsid w:val="00EC7065"/>
    <w:rsid w:val="00EC7227"/>
    <w:rsid w:val="00ED18D3"/>
    <w:rsid w:val="00ED21D5"/>
    <w:rsid w:val="00ED2CC7"/>
    <w:rsid w:val="00ED4E57"/>
    <w:rsid w:val="00ED64A7"/>
    <w:rsid w:val="00ED6707"/>
    <w:rsid w:val="00EE0DC5"/>
    <w:rsid w:val="00EE1623"/>
    <w:rsid w:val="00EE2B97"/>
    <w:rsid w:val="00EE47E5"/>
    <w:rsid w:val="00EE4A37"/>
    <w:rsid w:val="00EE5293"/>
    <w:rsid w:val="00EE5601"/>
    <w:rsid w:val="00EE74D3"/>
    <w:rsid w:val="00EF038B"/>
    <w:rsid w:val="00EF05F2"/>
    <w:rsid w:val="00EF082D"/>
    <w:rsid w:val="00EF22DB"/>
    <w:rsid w:val="00EF2996"/>
    <w:rsid w:val="00EF3EC8"/>
    <w:rsid w:val="00EF4179"/>
    <w:rsid w:val="00F00FA1"/>
    <w:rsid w:val="00F02227"/>
    <w:rsid w:val="00F022CA"/>
    <w:rsid w:val="00F04021"/>
    <w:rsid w:val="00F139A2"/>
    <w:rsid w:val="00F13B12"/>
    <w:rsid w:val="00F1696C"/>
    <w:rsid w:val="00F16A56"/>
    <w:rsid w:val="00F2127D"/>
    <w:rsid w:val="00F23567"/>
    <w:rsid w:val="00F245F0"/>
    <w:rsid w:val="00F248D7"/>
    <w:rsid w:val="00F2646C"/>
    <w:rsid w:val="00F26D09"/>
    <w:rsid w:val="00F30291"/>
    <w:rsid w:val="00F33637"/>
    <w:rsid w:val="00F336CB"/>
    <w:rsid w:val="00F3459A"/>
    <w:rsid w:val="00F36792"/>
    <w:rsid w:val="00F3679B"/>
    <w:rsid w:val="00F36E77"/>
    <w:rsid w:val="00F4183E"/>
    <w:rsid w:val="00F42CA6"/>
    <w:rsid w:val="00F44E55"/>
    <w:rsid w:val="00F45E58"/>
    <w:rsid w:val="00F4617B"/>
    <w:rsid w:val="00F47E37"/>
    <w:rsid w:val="00F526AC"/>
    <w:rsid w:val="00F52866"/>
    <w:rsid w:val="00F53B87"/>
    <w:rsid w:val="00F53BA6"/>
    <w:rsid w:val="00F54DED"/>
    <w:rsid w:val="00F559EA"/>
    <w:rsid w:val="00F61078"/>
    <w:rsid w:val="00F631FF"/>
    <w:rsid w:val="00F63589"/>
    <w:rsid w:val="00F63C72"/>
    <w:rsid w:val="00F654CA"/>
    <w:rsid w:val="00F656DB"/>
    <w:rsid w:val="00F658AC"/>
    <w:rsid w:val="00F6674F"/>
    <w:rsid w:val="00F66BDB"/>
    <w:rsid w:val="00F672B7"/>
    <w:rsid w:val="00F67452"/>
    <w:rsid w:val="00F70105"/>
    <w:rsid w:val="00F70192"/>
    <w:rsid w:val="00F701B1"/>
    <w:rsid w:val="00F709D7"/>
    <w:rsid w:val="00F717FC"/>
    <w:rsid w:val="00F71929"/>
    <w:rsid w:val="00F72105"/>
    <w:rsid w:val="00F733C7"/>
    <w:rsid w:val="00F73EE4"/>
    <w:rsid w:val="00F75D8F"/>
    <w:rsid w:val="00F77825"/>
    <w:rsid w:val="00F820CA"/>
    <w:rsid w:val="00F842CE"/>
    <w:rsid w:val="00F84ED0"/>
    <w:rsid w:val="00F8517B"/>
    <w:rsid w:val="00F85414"/>
    <w:rsid w:val="00F90E21"/>
    <w:rsid w:val="00F91D6C"/>
    <w:rsid w:val="00F9216A"/>
    <w:rsid w:val="00F9390C"/>
    <w:rsid w:val="00F94735"/>
    <w:rsid w:val="00F947FE"/>
    <w:rsid w:val="00F95712"/>
    <w:rsid w:val="00F9612D"/>
    <w:rsid w:val="00F9710A"/>
    <w:rsid w:val="00FA124F"/>
    <w:rsid w:val="00FA18B8"/>
    <w:rsid w:val="00FA1E43"/>
    <w:rsid w:val="00FA28B1"/>
    <w:rsid w:val="00FA3434"/>
    <w:rsid w:val="00FA4DD5"/>
    <w:rsid w:val="00FA650B"/>
    <w:rsid w:val="00FA6992"/>
    <w:rsid w:val="00FA72E0"/>
    <w:rsid w:val="00FA73CC"/>
    <w:rsid w:val="00FB0023"/>
    <w:rsid w:val="00FB056A"/>
    <w:rsid w:val="00FB1ECF"/>
    <w:rsid w:val="00FB230E"/>
    <w:rsid w:val="00FB4B29"/>
    <w:rsid w:val="00FB4C19"/>
    <w:rsid w:val="00FB65E7"/>
    <w:rsid w:val="00FB66B4"/>
    <w:rsid w:val="00FB6C64"/>
    <w:rsid w:val="00FC091E"/>
    <w:rsid w:val="00FC0E54"/>
    <w:rsid w:val="00FC1C40"/>
    <w:rsid w:val="00FC2073"/>
    <w:rsid w:val="00FC268C"/>
    <w:rsid w:val="00FC3182"/>
    <w:rsid w:val="00FC3899"/>
    <w:rsid w:val="00FC4DAB"/>
    <w:rsid w:val="00FC739C"/>
    <w:rsid w:val="00FC73F1"/>
    <w:rsid w:val="00FC7C12"/>
    <w:rsid w:val="00FC7F84"/>
    <w:rsid w:val="00FD0951"/>
    <w:rsid w:val="00FD0978"/>
    <w:rsid w:val="00FD1C86"/>
    <w:rsid w:val="00FD203C"/>
    <w:rsid w:val="00FD4926"/>
    <w:rsid w:val="00FD6075"/>
    <w:rsid w:val="00FD7CE4"/>
    <w:rsid w:val="00FE072F"/>
    <w:rsid w:val="00FE19B3"/>
    <w:rsid w:val="00FE28E2"/>
    <w:rsid w:val="00FE6E4A"/>
    <w:rsid w:val="00FE71CF"/>
    <w:rsid w:val="00FF12EF"/>
    <w:rsid w:val="00FF4523"/>
    <w:rsid w:val="00FF5231"/>
    <w:rsid w:val="00FF59EE"/>
    <w:rsid w:val="00FF606B"/>
    <w:rsid w:val="00FF6C7E"/>
    <w:rsid w:val="00FF7E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D004A"/>
  <w15:chartTrackingRefBased/>
  <w15:docId w15:val="{E07114A2-5FB1-4622-9684-27C7D0831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688"/>
    <w:pPr>
      <w:spacing w:after="0" w:line="240" w:lineRule="auto"/>
      <w:jc w:val="both"/>
    </w:pPr>
    <w:rPr>
      <w:rFonts w:eastAsia="Times New Roman" w:cs="Times New Roman"/>
      <w:szCs w:val="20"/>
      <w:lang w:eastAsia="en-GB"/>
    </w:rPr>
  </w:style>
  <w:style w:type="paragraph" w:styleId="Heading1">
    <w:name w:val="heading 1"/>
    <w:basedOn w:val="Normal"/>
    <w:next w:val="Normal"/>
    <w:link w:val="Heading1Char"/>
    <w:uiPriority w:val="9"/>
    <w:qFormat/>
    <w:rsid w:val="0053657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657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124F"/>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536571"/>
    <w:rPr>
      <w:sz w:val="20"/>
    </w:rPr>
  </w:style>
  <w:style w:type="character" w:customStyle="1" w:styleId="CommentTextChar">
    <w:name w:val="Comment Text Char"/>
    <w:basedOn w:val="DefaultParagraphFont"/>
    <w:link w:val="CommentText"/>
    <w:uiPriority w:val="99"/>
    <w:semiHidden/>
    <w:rsid w:val="00536571"/>
    <w:rPr>
      <w:rFonts w:ascii="Times New Roman" w:eastAsia="Times New Roman" w:hAnsi="Times New Roman" w:cs="Times New Roman"/>
      <w:sz w:val="20"/>
      <w:szCs w:val="20"/>
      <w:lang w:eastAsia="en-GB"/>
    </w:rPr>
  </w:style>
  <w:style w:type="paragraph" w:styleId="BodyText2">
    <w:name w:val="Body Text 2"/>
    <w:basedOn w:val="Normal"/>
    <w:link w:val="BodyText2Char"/>
    <w:semiHidden/>
    <w:unhideWhenUsed/>
    <w:rsid w:val="00536571"/>
    <w:rPr>
      <w:rFonts w:ascii="Arial" w:hAnsi="Arial"/>
      <w:b/>
    </w:rPr>
  </w:style>
  <w:style w:type="character" w:customStyle="1" w:styleId="BodyText2Char">
    <w:name w:val="Body Text 2 Char"/>
    <w:basedOn w:val="DefaultParagraphFont"/>
    <w:link w:val="BodyText2"/>
    <w:semiHidden/>
    <w:rsid w:val="00536571"/>
    <w:rPr>
      <w:rFonts w:ascii="Arial" w:eastAsia="Times New Roman" w:hAnsi="Arial" w:cs="Times New Roman"/>
      <w:b/>
      <w:sz w:val="24"/>
      <w:szCs w:val="20"/>
      <w:lang w:eastAsia="en-GB"/>
    </w:rPr>
  </w:style>
  <w:style w:type="character" w:styleId="CommentReference">
    <w:name w:val="annotation reference"/>
    <w:basedOn w:val="DefaultParagraphFont"/>
    <w:uiPriority w:val="99"/>
    <w:semiHidden/>
    <w:unhideWhenUsed/>
    <w:rsid w:val="00536571"/>
    <w:rPr>
      <w:sz w:val="16"/>
      <w:szCs w:val="16"/>
    </w:rPr>
  </w:style>
  <w:style w:type="paragraph" w:styleId="BalloonText">
    <w:name w:val="Balloon Text"/>
    <w:basedOn w:val="Normal"/>
    <w:link w:val="BalloonTextChar"/>
    <w:uiPriority w:val="99"/>
    <w:semiHidden/>
    <w:unhideWhenUsed/>
    <w:rsid w:val="0053657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6571"/>
    <w:rPr>
      <w:rFonts w:ascii="Segoe UI" w:eastAsia="Times New Roman" w:hAnsi="Segoe UI" w:cs="Segoe UI"/>
      <w:sz w:val="18"/>
      <w:szCs w:val="18"/>
      <w:lang w:eastAsia="en-GB"/>
    </w:rPr>
  </w:style>
  <w:style w:type="character" w:customStyle="1" w:styleId="Heading1Char">
    <w:name w:val="Heading 1 Char"/>
    <w:basedOn w:val="DefaultParagraphFont"/>
    <w:link w:val="Heading1"/>
    <w:uiPriority w:val="9"/>
    <w:rsid w:val="00536571"/>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536571"/>
    <w:rPr>
      <w:rFonts w:asciiTheme="majorHAnsi" w:eastAsiaTheme="majorEastAsia" w:hAnsiTheme="majorHAnsi" w:cstheme="majorBidi"/>
      <w:color w:val="2F5496" w:themeColor="accent1" w:themeShade="BF"/>
      <w:sz w:val="26"/>
      <w:szCs w:val="26"/>
      <w:lang w:eastAsia="en-GB"/>
    </w:rPr>
  </w:style>
  <w:style w:type="paragraph" w:styleId="Header">
    <w:name w:val="header"/>
    <w:basedOn w:val="Normal"/>
    <w:link w:val="HeaderChar"/>
    <w:uiPriority w:val="99"/>
    <w:unhideWhenUsed/>
    <w:rsid w:val="00536571"/>
    <w:pPr>
      <w:tabs>
        <w:tab w:val="center" w:pos="4513"/>
        <w:tab w:val="right" w:pos="9026"/>
      </w:tabs>
    </w:pPr>
  </w:style>
  <w:style w:type="character" w:customStyle="1" w:styleId="HeaderChar">
    <w:name w:val="Header Char"/>
    <w:basedOn w:val="DefaultParagraphFont"/>
    <w:link w:val="Header"/>
    <w:uiPriority w:val="99"/>
    <w:rsid w:val="00536571"/>
    <w:rPr>
      <w:rFonts w:ascii="Times New Roman" w:eastAsia="Times New Roman" w:hAnsi="Times New Roman" w:cs="Times New Roman"/>
      <w:sz w:val="24"/>
      <w:szCs w:val="20"/>
      <w:lang w:eastAsia="en-GB"/>
    </w:rPr>
  </w:style>
  <w:style w:type="paragraph" w:styleId="Footer">
    <w:name w:val="footer"/>
    <w:basedOn w:val="Normal"/>
    <w:link w:val="FooterChar"/>
    <w:uiPriority w:val="99"/>
    <w:unhideWhenUsed/>
    <w:rsid w:val="00536571"/>
    <w:pPr>
      <w:tabs>
        <w:tab w:val="center" w:pos="4513"/>
        <w:tab w:val="right" w:pos="9026"/>
      </w:tabs>
    </w:pPr>
  </w:style>
  <w:style w:type="character" w:customStyle="1" w:styleId="FooterChar">
    <w:name w:val="Footer Char"/>
    <w:basedOn w:val="DefaultParagraphFont"/>
    <w:link w:val="Footer"/>
    <w:uiPriority w:val="99"/>
    <w:rsid w:val="00536571"/>
    <w:rPr>
      <w:rFonts w:ascii="Times New Roman" w:eastAsia="Times New Roman" w:hAnsi="Times New Roman" w:cs="Times New Roman"/>
      <w:sz w:val="24"/>
      <w:szCs w:val="20"/>
      <w:lang w:eastAsia="en-GB"/>
    </w:rPr>
  </w:style>
  <w:style w:type="character" w:customStyle="1" w:styleId="Heading3Char">
    <w:name w:val="Heading 3 Char"/>
    <w:basedOn w:val="DefaultParagraphFont"/>
    <w:link w:val="Heading3"/>
    <w:uiPriority w:val="9"/>
    <w:rsid w:val="00FA124F"/>
    <w:rPr>
      <w:rFonts w:asciiTheme="majorHAnsi" w:eastAsiaTheme="majorEastAsia" w:hAnsiTheme="majorHAnsi" w:cstheme="majorBidi"/>
      <w:color w:val="1F3763" w:themeColor="accent1" w:themeShade="7F"/>
      <w:sz w:val="24"/>
      <w:szCs w:val="24"/>
      <w:lang w:eastAsia="en-GB"/>
    </w:rPr>
  </w:style>
  <w:style w:type="paragraph" w:customStyle="1" w:styleId="EndNoteBibliographyTitle">
    <w:name w:val="EndNote Bibliography Title"/>
    <w:basedOn w:val="Normal"/>
    <w:link w:val="EndNoteBibliographyTitleChar"/>
    <w:rsid w:val="00AB50D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50DD"/>
    <w:rPr>
      <w:rFonts w:ascii="Calibri" w:eastAsia="Times New Roman" w:hAnsi="Calibri" w:cs="Calibri"/>
      <w:noProof/>
      <w:szCs w:val="20"/>
      <w:lang w:eastAsia="en-GB"/>
    </w:rPr>
  </w:style>
  <w:style w:type="paragraph" w:customStyle="1" w:styleId="EndNoteBibliography">
    <w:name w:val="EndNote Bibliography"/>
    <w:basedOn w:val="Normal"/>
    <w:link w:val="EndNoteBibliographyChar"/>
    <w:rsid w:val="00AB50DD"/>
    <w:rPr>
      <w:rFonts w:ascii="Calibri" w:hAnsi="Calibri" w:cs="Calibri"/>
      <w:noProof/>
    </w:rPr>
  </w:style>
  <w:style w:type="character" w:customStyle="1" w:styleId="EndNoteBibliographyChar">
    <w:name w:val="EndNote Bibliography Char"/>
    <w:basedOn w:val="DefaultParagraphFont"/>
    <w:link w:val="EndNoteBibliography"/>
    <w:rsid w:val="00AB50DD"/>
    <w:rPr>
      <w:rFonts w:ascii="Calibri" w:eastAsia="Times New Roman" w:hAnsi="Calibri" w:cs="Calibri"/>
      <w:noProof/>
      <w:szCs w:val="20"/>
      <w:lang w:eastAsia="en-GB"/>
    </w:rPr>
  </w:style>
  <w:style w:type="character" w:styleId="Hyperlink">
    <w:name w:val="Hyperlink"/>
    <w:basedOn w:val="DefaultParagraphFont"/>
    <w:uiPriority w:val="99"/>
    <w:unhideWhenUsed/>
    <w:rsid w:val="00AB50DD"/>
    <w:rPr>
      <w:color w:val="0563C1" w:themeColor="hyperlink"/>
      <w:u w:val="single"/>
    </w:rPr>
  </w:style>
  <w:style w:type="character" w:styleId="UnresolvedMention">
    <w:name w:val="Unresolved Mention"/>
    <w:basedOn w:val="DefaultParagraphFont"/>
    <w:uiPriority w:val="99"/>
    <w:semiHidden/>
    <w:unhideWhenUsed/>
    <w:rsid w:val="00AB50DD"/>
    <w:rPr>
      <w:color w:val="605E5C"/>
      <w:shd w:val="clear" w:color="auto" w:fill="E1DFDD"/>
    </w:rPr>
  </w:style>
  <w:style w:type="table" w:styleId="TableGrid">
    <w:name w:val="Table Grid"/>
    <w:basedOn w:val="TableNormal"/>
    <w:uiPriority w:val="39"/>
    <w:rsid w:val="00A74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A1E43"/>
    <w:rPr>
      <w:b/>
      <w:bCs/>
    </w:rPr>
  </w:style>
  <w:style w:type="character" w:customStyle="1" w:styleId="CommentSubjectChar">
    <w:name w:val="Comment Subject Char"/>
    <w:basedOn w:val="CommentTextChar"/>
    <w:link w:val="CommentSubject"/>
    <w:uiPriority w:val="99"/>
    <w:semiHidden/>
    <w:rsid w:val="00FA1E43"/>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F842CE"/>
    <w:pPr>
      <w:ind w:left="720"/>
      <w:contextualSpacing/>
    </w:pPr>
  </w:style>
  <w:style w:type="table" w:styleId="PlainTable2">
    <w:name w:val="Plain Table 2"/>
    <w:basedOn w:val="TableNormal"/>
    <w:uiPriority w:val="42"/>
    <w:rsid w:val="00DE46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70627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link w:val="NoSpacingChar"/>
    <w:uiPriority w:val="1"/>
    <w:qFormat/>
    <w:rsid w:val="009D79A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D79A6"/>
    <w:rPr>
      <w:rFonts w:eastAsiaTheme="minorEastAsia"/>
      <w:lang w:val="en-US"/>
    </w:rPr>
  </w:style>
  <w:style w:type="paragraph" w:customStyle="1" w:styleId="commentcontentpara">
    <w:name w:val="commentcontentpara"/>
    <w:basedOn w:val="Normal"/>
    <w:rsid w:val="00B26986"/>
    <w:pPr>
      <w:spacing w:before="100" w:beforeAutospacing="1" w:after="100" w:afterAutospacing="1"/>
      <w:jc w:val="left"/>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572558">
      <w:bodyDiv w:val="1"/>
      <w:marLeft w:val="0"/>
      <w:marRight w:val="0"/>
      <w:marTop w:val="0"/>
      <w:marBottom w:val="0"/>
      <w:divBdr>
        <w:top w:val="none" w:sz="0" w:space="0" w:color="auto"/>
        <w:left w:val="none" w:sz="0" w:space="0" w:color="auto"/>
        <w:bottom w:val="none" w:sz="0" w:space="0" w:color="auto"/>
        <w:right w:val="none" w:sz="0" w:space="0" w:color="auto"/>
      </w:divBdr>
    </w:div>
    <w:div w:id="217283989">
      <w:bodyDiv w:val="1"/>
      <w:marLeft w:val="0"/>
      <w:marRight w:val="0"/>
      <w:marTop w:val="0"/>
      <w:marBottom w:val="0"/>
      <w:divBdr>
        <w:top w:val="none" w:sz="0" w:space="0" w:color="auto"/>
        <w:left w:val="none" w:sz="0" w:space="0" w:color="auto"/>
        <w:bottom w:val="none" w:sz="0" w:space="0" w:color="auto"/>
        <w:right w:val="none" w:sz="0" w:space="0" w:color="auto"/>
      </w:divBdr>
    </w:div>
    <w:div w:id="641160006">
      <w:bodyDiv w:val="1"/>
      <w:marLeft w:val="0"/>
      <w:marRight w:val="0"/>
      <w:marTop w:val="0"/>
      <w:marBottom w:val="0"/>
      <w:divBdr>
        <w:top w:val="none" w:sz="0" w:space="0" w:color="auto"/>
        <w:left w:val="none" w:sz="0" w:space="0" w:color="auto"/>
        <w:bottom w:val="none" w:sz="0" w:space="0" w:color="auto"/>
        <w:right w:val="none" w:sz="0" w:space="0" w:color="auto"/>
      </w:divBdr>
    </w:div>
    <w:div w:id="875462468">
      <w:bodyDiv w:val="1"/>
      <w:marLeft w:val="0"/>
      <w:marRight w:val="0"/>
      <w:marTop w:val="0"/>
      <w:marBottom w:val="0"/>
      <w:divBdr>
        <w:top w:val="none" w:sz="0" w:space="0" w:color="auto"/>
        <w:left w:val="none" w:sz="0" w:space="0" w:color="auto"/>
        <w:bottom w:val="none" w:sz="0" w:space="0" w:color="auto"/>
        <w:right w:val="none" w:sz="0" w:space="0" w:color="auto"/>
      </w:divBdr>
      <w:divsChild>
        <w:div w:id="1785928337">
          <w:marLeft w:val="0"/>
          <w:marRight w:val="0"/>
          <w:marTop w:val="0"/>
          <w:marBottom w:val="0"/>
          <w:divBdr>
            <w:top w:val="none" w:sz="0" w:space="0" w:color="auto"/>
            <w:left w:val="none" w:sz="0" w:space="0" w:color="auto"/>
            <w:bottom w:val="none" w:sz="0" w:space="0" w:color="auto"/>
            <w:right w:val="none" w:sz="0" w:space="0" w:color="auto"/>
          </w:divBdr>
        </w:div>
      </w:divsChild>
    </w:div>
    <w:div w:id="894003263">
      <w:bodyDiv w:val="1"/>
      <w:marLeft w:val="0"/>
      <w:marRight w:val="0"/>
      <w:marTop w:val="0"/>
      <w:marBottom w:val="0"/>
      <w:divBdr>
        <w:top w:val="none" w:sz="0" w:space="0" w:color="auto"/>
        <w:left w:val="none" w:sz="0" w:space="0" w:color="auto"/>
        <w:bottom w:val="none" w:sz="0" w:space="0" w:color="auto"/>
        <w:right w:val="none" w:sz="0" w:space="0" w:color="auto"/>
      </w:divBdr>
    </w:div>
    <w:div w:id="1520584760">
      <w:bodyDiv w:val="1"/>
      <w:marLeft w:val="0"/>
      <w:marRight w:val="0"/>
      <w:marTop w:val="0"/>
      <w:marBottom w:val="0"/>
      <w:divBdr>
        <w:top w:val="none" w:sz="0" w:space="0" w:color="auto"/>
        <w:left w:val="none" w:sz="0" w:space="0" w:color="auto"/>
        <w:bottom w:val="none" w:sz="0" w:space="0" w:color="auto"/>
        <w:right w:val="none" w:sz="0" w:space="0" w:color="auto"/>
      </w:divBdr>
    </w:div>
    <w:div w:id="1724134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www.thebmc.co.uk/different-types-of-climbing-explained"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snowdonia.gov.wales/addysg-education/facts-and-figur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thebmc.co.uk/understanding-scrambling-grades"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66275-2CD5-4465-A547-B53BA828A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506</Words>
  <Characters>65590</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an Morgan</dc:creator>
  <cp:keywords/>
  <dc:description/>
  <cp:lastModifiedBy>ric gee</cp:lastModifiedBy>
  <cp:revision>2</cp:revision>
  <cp:lastPrinted>2021-04-22T10:16:00Z</cp:lastPrinted>
  <dcterms:created xsi:type="dcterms:W3CDTF">2021-06-08T17:39:00Z</dcterms:created>
  <dcterms:modified xsi:type="dcterms:W3CDTF">2021-06-08T17:39:00Z</dcterms:modified>
</cp:coreProperties>
</file>